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1F0DEA" w14:textId="34F95CDA" w:rsidR="00241A51" w:rsidRDefault="00560BD4" w:rsidP="009853E8">
      <w:pPr>
        <w:suppressLineNumbers/>
        <w:spacing w:line="480" w:lineRule="auto"/>
        <w:jc w:val="center"/>
      </w:pPr>
      <w:r>
        <w:rPr>
          <w:b/>
        </w:rPr>
        <w:t xml:space="preserve">Plant </w:t>
      </w:r>
      <w:r w:rsidR="009D5B10">
        <w:rPr>
          <w:b/>
        </w:rPr>
        <w:t xml:space="preserve">community </w:t>
      </w:r>
      <w:r>
        <w:rPr>
          <w:b/>
        </w:rPr>
        <w:t xml:space="preserve">compositional persistence 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46C847E2" w:rsidR="009853E8" w:rsidRPr="00241A51" w:rsidRDefault="009853E8" w:rsidP="009853E8">
      <w:pPr>
        <w:suppressLineNumbers/>
        <w:spacing w:line="480" w:lineRule="auto"/>
        <w:jc w:val="center"/>
        <w:rPr>
          <w:rFonts w:cstheme="minorHAnsi"/>
          <w:sz w:val="24"/>
          <w:szCs w:val="24"/>
        </w:rPr>
      </w:pPr>
      <w:r w:rsidRPr="00A81377">
        <w:rPr>
          <w:rFonts w:cstheme="minorHAnsi"/>
          <w:sz w:val="24"/>
          <w:szCs w:val="24"/>
        </w:rPr>
        <w:t>Stefani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commentRangeStart w:id="0"/>
      <w:r w:rsidR="00241A51">
        <w:rPr>
          <w:rFonts w:cstheme="minorHAnsi"/>
          <w:sz w:val="24"/>
          <w:szCs w:val="24"/>
        </w:rPr>
        <w:t>Gary Bradfield</w:t>
      </w:r>
      <w:r w:rsidR="00BE3EBE">
        <w:rPr>
          <w:rFonts w:cstheme="minorHAnsi"/>
          <w:sz w:val="24"/>
          <w:szCs w:val="24"/>
          <w:vertAlign w:val="superscript"/>
        </w:rPr>
        <w:t>3</w:t>
      </w:r>
      <w:r w:rsidR="00241A51">
        <w:rPr>
          <w:rFonts w:cstheme="minorHAnsi"/>
          <w:sz w:val="24"/>
          <w:szCs w:val="24"/>
        </w:rPr>
        <w:t>,</w:t>
      </w:r>
      <w:r w:rsidR="00DB1221">
        <w:rPr>
          <w:rFonts w:cstheme="minorHAnsi"/>
          <w:sz w:val="24"/>
          <w:szCs w:val="24"/>
        </w:rPr>
        <w:t xml:space="preserve"> Madlen Denoth</w:t>
      </w:r>
      <w:commentRangeEnd w:id="0"/>
      <w:r w:rsidR="005F530C">
        <w:rPr>
          <w:rStyle w:val="CommentReference"/>
        </w:rPr>
        <w:commentReference w:id="0"/>
      </w:r>
      <w:r w:rsidR="00BE3EBE">
        <w:rPr>
          <w:rFonts w:cstheme="minorHAnsi"/>
          <w:sz w:val="24"/>
          <w:szCs w:val="24"/>
          <w:vertAlign w:val="superscript"/>
        </w:rPr>
        <w:t>3</w:t>
      </w:r>
      <w:r w:rsidR="00142945">
        <w:rPr>
          <w:rFonts w:cstheme="minorHAnsi"/>
          <w:sz w:val="24"/>
          <w:szCs w:val="24"/>
          <w:vertAlign w:val="superscript"/>
        </w:rPr>
        <w:t>, 4</w:t>
      </w:r>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4116D5BB" w:rsidR="00843D41" w:rsidRPr="00142945" w:rsidRDefault="00C43526" w:rsidP="009853E8">
      <w:pPr>
        <w:suppressLineNumbers/>
        <w:spacing w:line="480" w:lineRule="auto"/>
        <w:rPr>
          <w:rFonts w:cstheme="minorHAnsi"/>
          <w:sz w:val="24"/>
          <w:szCs w:val="24"/>
        </w:rPr>
      </w:pPr>
      <w:r w:rsidRPr="007D52A9">
        <w:rPr>
          <w:rFonts w:cstheme="minorHAnsi"/>
          <w:sz w:val="24"/>
          <w:szCs w:val="24"/>
          <w:vertAlign w:val="superscript"/>
        </w:rPr>
        <w:t>1</w:t>
      </w:r>
      <w:r w:rsidR="00497B75">
        <w:rPr>
          <w:rFonts w:cstheme="minorHAnsi"/>
          <w:sz w:val="24"/>
          <w:szCs w:val="24"/>
        </w:rPr>
        <w:t xml:space="preserve">Depertment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r w:rsidR="00BE3EBE">
        <w:rPr>
          <w:rFonts w:cstheme="minorHAnsi"/>
          <w:sz w:val="24"/>
          <w:szCs w:val="24"/>
        </w:rPr>
        <w:t xml:space="preserve">School of Environmental Studies, </w:t>
      </w:r>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r w:rsidR="00BE3EBE">
        <w:rPr>
          <w:rFonts w:cstheme="minorHAnsi"/>
          <w:sz w:val="24"/>
          <w:szCs w:val="24"/>
        </w:rPr>
        <w:t xml:space="preserve">; </w:t>
      </w:r>
      <w:r w:rsidR="00BE3EBE" w:rsidRPr="00DC704D">
        <w:rPr>
          <w:rFonts w:cstheme="minorHAnsi"/>
          <w:sz w:val="24"/>
          <w:szCs w:val="24"/>
          <w:vertAlign w:val="superscript"/>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r w:rsidR="00142945">
        <w:rPr>
          <w:rFonts w:cstheme="minorHAnsi"/>
          <w:sz w:val="24"/>
          <w:szCs w:val="24"/>
        </w:rPr>
        <w:t xml:space="preserve">; </w:t>
      </w:r>
      <w:r w:rsidR="00142945">
        <w:rPr>
          <w:rFonts w:cstheme="minorHAnsi"/>
          <w:sz w:val="24"/>
          <w:szCs w:val="24"/>
          <w:vertAlign w:val="superscript"/>
        </w:rPr>
        <w:t>4</w:t>
      </w:r>
      <w:r w:rsidR="00142945">
        <w:rPr>
          <w:rFonts w:cstheme="minorHAnsi"/>
          <w:sz w:val="24"/>
          <w:szCs w:val="24"/>
        </w:rPr>
        <w:t>Gymnasium Neufeld</w:t>
      </w:r>
      <w:r w:rsidR="00591C26">
        <w:rPr>
          <w:rFonts w:cstheme="minorHAnsi"/>
          <w:sz w:val="24"/>
          <w:szCs w:val="24"/>
        </w:rPr>
        <w:t>, Bern, Switzerland</w:t>
      </w:r>
    </w:p>
    <w:p w14:paraId="4B148843" w14:textId="3C586E41" w:rsidR="009853E8" w:rsidRDefault="009853E8" w:rsidP="009853E8">
      <w:pPr>
        <w:suppressLineNumbers/>
        <w:spacing w:line="480" w:lineRule="auto"/>
        <w:rPr>
          <w:rFonts w:cstheme="minorHAnsi"/>
          <w:sz w:val="24"/>
          <w:szCs w:val="24"/>
        </w:rPr>
      </w:pPr>
      <w:r w:rsidRPr="00A81377">
        <w:rPr>
          <w:rFonts w:cstheme="minorHAnsi"/>
          <w:sz w:val="24"/>
          <w:szCs w:val="24"/>
        </w:rPr>
        <w:t xml:space="preserve">Corresponding author: </w:t>
      </w:r>
      <w:hyperlink r:id="rId14" w:history="1">
        <w:r w:rsidR="00E03DB7" w:rsidRPr="00F91C9A">
          <w:rPr>
            <w:rStyle w:val="Hyperlink"/>
            <w:rFonts w:cstheme="minorHAnsi"/>
            <w:sz w:val="24"/>
            <w:szCs w:val="24"/>
          </w:rPr>
          <w:t>stefanielane@utexas.edu</w:t>
        </w:r>
      </w:hyperlink>
    </w:p>
    <w:p w14:paraId="6EA06E5C" w14:textId="49FF526A" w:rsidR="009853E8" w:rsidRDefault="00551E87" w:rsidP="007D52A9">
      <w:pPr>
        <w:pStyle w:val="Heading1"/>
        <w:suppressLineNumbers/>
      </w:pPr>
      <w:r>
        <w:t>Abstract</w:t>
      </w:r>
    </w:p>
    <w:p w14:paraId="63099388" w14:textId="6047B0E4" w:rsidR="00551E87" w:rsidRDefault="00551E87" w:rsidP="007D52A9">
      <w:pPr>
        <w:suppressLineNumbers/>
      </w:pPr>
    </w:p>
    <w:p w14:paraId="1E81CF82" w14:textId="07A45020" w:rsidR="00551E87" w:rsidRDefault="00160864" w:rsidP="007D52A9">
      <w:pPr>
        <w:suppressLineNumbers/>
      </w:pPr>
      <w:r>
        <w:t>TBD</w:t>
      </w:r>
      <w:r w:rsidR="00ED5970">
        <w:t xml:space="preserve"> per journal</w:t>
      </w:r>
      <w:r w:rsidR="00D97B61">
        <w:t xml:space="preserve"> </w:t>
      </w:r>
      <w:r w:rsidR="00AF6DDB">
        <w:t xml:space="preserve">(see last heading) </w:t>
      </w:r>
      <w:r w:rsidR="00D97B61">
        <w:t xml:space="preserve">– frame premise </w:t>
      </w:r>
      <w:r w:rsidR="006C2A87">
        <w:t xml:space="preserve">with </w:t>
      </w:r>
      <w:r w:rsidR="00132E6A">
        <w:t>respect</w:t>
      </w:r>
      <w:r w:rsidR="006C2A87">
        <w:t xml:space="preserve"> to</w:t>
      </w:r>
      <w:r w:rsidR="00D97B61">
        <w:t xml:space="preserve"> issue of global </w:t>
      </w:r>
      <w:r w:rsidR="00232B99">
        <w:t>species loss</w:t>
      </w:r>
      <w:r w:rsidR="00D97B61">
        <w:t xml:space="preserve">, exemplified here in a protected area </w:t>
      </w:r>
      <w:r w:rsidR="009F4733">
        <w:t xml:space="preserve">subject to indirect disturbances. </w:t>
      </w:r>
      <w:r w:rsidR="00132E6A">
        <w:t>Value of study is to observe changes in species composition to inform concepts of habitat stability</w:t>
      </w:r>
      <w:r w:rsidR="0075178D">
        <w:t xml:space="preserve"> </w:t>
      </w:r>
      <w:r w:rsidR="00132E6A">
        <w:t>in the absence of direct</w:t>
      </w:r>
      <w:r w:rsidR="0058652A">
        <w:t xml:space="preserve"> (pulse)</w:t>
      </w:r>
      <w:r w:rsidR="00132E6A">
        <w:t xml:space="preserve"> disturbance pressures. </w:t>
      </w:r>
    </w:p>
    <w:p w14:paraId="3DE8DBF9" w14:textId="38BF07DE" w:rsidR="00551E87" w:rsidRDefault="00551E87" w:rsidP="007D52A9">
      <w:pPr>
        <w:suppressLineNumbers/>
      </w:pP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5BE9FD9F" w:rsidR="00551E87" w:rsidRDefault="00551E87" w:rsidP="007D52A9">
      <w:pPr>
        <w:suppressLineNumbers/>
      </w:pPr>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3983FEF7" w:rsidR="00A92F9A" w:rsidRDefault="001A62D5" w:rsidP="005F7C5D">
      <w:pPr>
        <w:ind w:firstLine="720"/>
      </w:pPr>
      <w:r>
        <w:t>In a time of rapid global change,</w:t>
      </w:r>
      <w:r w:rsidR="00B35CD6">
        <w:t xml:space="preserve"> </w:t>
      </w:r>
      <w:r w:rsidR="00B225CB" w:rsidRPr="0007225D">
        <w:t>understand</w:t>
      </w:r>
      <w:r>
        <w:t>ing</w:t>
      </w:r>
      <w:r w:rsidR="00FE71DC" w:rsidRPr="0007225D">
        <w:t xml:space="preserve"> patterns of</w:t>
      </w:r>
      <w:r w:rsidR="00C80754">
        <w:t xml:space="preserve"> ecosystem </w:t>
      </w:r>
      <w:r w:rsidR="009C7F51">
        <w:t>response</w:t>
      </w:r>
      <w:r w:rsidR="00C04EFB">
        <w:t xml:space="preserve"> over time,</w:t>
      </w:r>
      <w:r w:rsidR="00C80754">
        <w:t xml:space="preserve"> </w:t>
      </w:r>
      <w:r w:rsidR="00D5364E">
        <w:t>through</w:t>
      </w:r>
      <w:r w:rsidR="00B225CB" w:rsidRPr="0007225D">
        <w:t xml:space="preserve"> plant community</w:t>
      </w:r>
      <w:r w:rsidR="00C83A8E">
        <w:t xml:space="preserve"> </w:t>
      </w:r>
      <w:r w:rsidR="00ED752B" w:rsidRPr="0007225D">
        <w:t>compositional</w:t>
      </w:r>
      <w:r w:rsidR="00872EF0" w:rsidRPr="0007225D">
        <w:t xml:space="preserve"> cha</w:t>
      </w:r>
      <w:r w:rsidR="00872EF0" w:rsidRPr="00A40812">
        <w:t>nge</w:t>
      </w:r>
      <w:r w:rsidR="00D5364E">
        <w:t>s</w:t>
      </w:r>
      <w:r>
        <w:t xml:space="preserve"> can help inform conservation management interventions</w:t>
      </w:r>
      <w:r w:rsidR="00A40812" w:rsidRPr="00A40812">
        <w:t>.</w:t>
      </w:r>
      <w:r w:rsidR="001F19B1">
        <w:t xml:space="preserve"> </w:t>
      </w:r>
      <w:r w:rsidR="004C0674">
        <w:t>C</w:t>
      </w:r>
      <w:r w:rsidR="0003545C">
        <w:t>ommunity stability</w:t>
      </w:r>
      <w:r w:rsidR="00682FC6">
        <w:t xml:space="preserve"> </w:t>
      </w:r>
      <w:r w:rsidR="00A970BB">
        <w:t>may</w:t>
      </w:r>
      <w:r w:rsidR="002355AC">
        <w:t xml:space="preserve"> be characterized </w:t>
      </w:r>
      <w:r w:rsidR="008A2825">
        <w:t>as consistency</w:t>
      </w:r>
      <w:r w:rsidR="007C5111">
        <w:t xml:space="preserve"> in species or functional diversity </w:t>
      </w:r>
      <w:r w:rsidR="003D7780">
        <w:t>through time and space</w:t>
      </w:r>
      <w:r w:rsidR="00E871F6">
        <w:t xml:space="preserve"> </w:t>
      </w:r>
      <w:r w:rsidR="00E871F6">
        <w:fldChar w:fldCharType="begin"/>
      </w:r>
      <w:r w:rsidR="00A970BB">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E871F6">
        <w:fldChar w:fldCharType="separate"/>
      </w:r>
      <w:r w:rsidR="00057AEE" w:rsidRPr="00057AEE">
        <w:rPr>
          <w:rFonts w:ascii="Calibri" w:hAnsi="Calibri" w:cs="Calibri"/>
        </w:rPr>
        <w:t>(Donohue et al., 2016; Holling, 1973)</w:t>
      </w:r>
      <w:r w:rsidR="00E871F6">
        <w:fldChar w:fldCharType="end"/>
      </w:r>
      <w:r w:rsidR="00CA1C8A">
        <w:t>.</w:t>
      </w:r>
      <w:r w:rsidR="00666F91">
        <w:t xml:space="preserve"> </w:t>
      </w:r>
      <w:r w:rsidR="004C6C15">
        <w:t>Shifts in community-dominant species, loss</w:t>
      </w:r>
      <w:r w:rsidR="002A5853">
        <w:t xml:space="preserve"> of native species diversity,</w:t>
      </w:r>
      <w:r w:rsidR="00B82229">
        <w:t xml:space="preserve"> and</w:t>
      </w:r>
      <w:r w:rsidR="002A5853">
        <w:t xml:space="preserve"> </w:t>
      </w:r>
      <w:r w:rsidR="004C6C15">
        <w:t>species turnover (</w:t>
      </w:r>
      <w:r w:rsidR="00EF4732">
        <w:t>such as greater</w:t>
      </w:r>
      <w:r w:rsidR="004C6C15">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Bai, Han, Wu, Chen, &amp; Li,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7E551D" w:rsidRPr="007E551D">
        <w:rPr>
          <w:rFonts w:ascii="Calibri" w:hAnsi="Calibri" w:cs="Calibri"/>
          <w:szCs w:val="24"/>
        </w:rPr>
        <w:t>(Hanski, 1982; Lepš,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BD2EEF">
        <w: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245C13" w:rsidRPr="00554B0B">
        <w:rPr>
          <w:rFonts w:ascii="Calibri" w:hAnsi="Calibri" w:cs="Calibri"/>
        </w:rPr>
        <w:t>(Ovaskainen, Rybicki, &amp; Abrego, 2019; Underwood, Chapman, &amp; Connell, 2000)</w:t>
      </w:r>
      <w:r w:rsidR="00245C13">
        <w:fldChar w:fldCharType="end"/>
      </w:r>
      <w:r w:rsidR="00245C13">
        <w:t>.</w:t>
      </w:r>
    </w:p>
    <w:p w14:paraId="4F7BFC02" w14:textId="0855CA40"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EB7D94" w:rsidRPr="00EB7D94">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Kehoe et al 2020)</w:t>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of retreat or expansion are spatially restricted by</w:t>
      </w:r>
      <w:r w:rsidR="00C8195F">
        <w:t xml:space="preserve"> fjord</w:t>
      </w:r>
      <w:r w:rsidR="00FA12BF">
        <w:t xml:space="preserve"> </w:t>
      </w:r>
      <w:r w:rsidR="00E77D51">
        <w:t>geography</w:t>
      </w:r>
      <w:r w:rsidR="00391339">
        <w:t xml:space="preserve"> </w:t>
      </w:r>
      <w:r w:rsidR="00391339">
        <w:fldChar w:fldCharType="begin"/>
      </w:r>
      <w:r w:rsidR="00BD2EEF">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TFM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 stability of plant communities within tidal marshes may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Holling,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2F12959A" w14:textId="4B37452B" w:rsidR="00E75976" w:rsidRPr="00535270" w:rsidRDefault="00592C5E" w:rsidP="00DC704D">
      <w:pPr>
        <w:pStyle w:val="Caption"/>
      </w:pPr>
      <w:r w:rsidRPr="00535270">
        <w:rPr>
          <w:i w:val="0"/>
          <w:iCs w:val="0"/>
          <w:color w:val="auto"/>
          <w:sz w:val="22"/>
          <w:szCs w:val="22"/>
        </w:rPr>
        <w:tab/>
      </w:r>
      <w:r w:rsidR="00D529B9" w:rsidRPr="00535270">
        <w:rPr>
          <w:i w:val="0"/>
          <w:iCs w:val="0"/>
          <w:color w:val="auto"/>
          <w:sz w:val="22"/>
          <w:szCs w:val="22"/>
        </w:rPr>
        <w:t xml:space="preserve">A challenge of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w:t>
      </w:r>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r w:rsidR="00C42257" w:rsidRPr="00DC704D">
        <w:rPr>
          <w:i w:val="0"/>
          <w:iCs w:val="0"/>
          <w:color w:val="auto"/>
          <w:sz w:val="22"/>
          <w:szCs w:val="22"/>
        </w:rPr>
        <w:fldChar w:fldCharType="begin"/>
      </w:r>
      <w:r w:rsidR="00C42257" w:rsidRPr="00535270">
        <w:rPr>
          <w:i w:val="0"/>
          <w:iCs w:val="0"/>
          <w:color w:val="auto"/>
          <w:sz w:val="22"/>
          <w:szCs w:val="22"/>
        </w:rPr>
        <w:instrText xml:space="preserve"> REF _Ref103170248 \h </w:instrText>
      </w:r>
      <w:r w:rsidR="00535270">
        <w:rPr>
          <w:i w:val="0"/>
          <w:iCs w:val="0"/>
          <w:color w:val="auto"/>
          <w:sz w:val="22"/>
          <w:szCs w:val="22"/>
        </w:rPr>
        <w:instrText xml:space="preserve"> \* MERGEFORMAT </w:instrText>
      </w:r>
      <w:r w:rsidR="00C42257" w:rsidRPr="00DC704D">
        <w:rPr>
          <w:i w:val="0"/>
          <w:iCs w:val="0"/>
          <w:color w:val="auto"/>
          <w:sz w:val="22"/>
          <w:szCs w:val="22"/>
        </w:rPr>
      </w:r>
      <w:r w:rsidR="00C42257" w:rsidRPr="00DC704D">
        <w:rPr>
          <w:i w:val="0"/>
          <w:iCs w:val="0"/>
          <w:color w:val="auto"/>
          <w:sz w:val="22"/>
          <w:szCs w:val="22"/>
        </w:rPr>
        <w:fldChar w:fldCharType="separate"/>
      </w:r>
      <w:r w:rsidR="00173A95" w:rsidRPr="00DC704D">
        <w:rPr>
          <w:i w:val="0"/>
          <w:iCs w:val="0"/>
          <w:color w:val="auto"/>
          <w:sz w:val="22"/>
          <w:szCs w:val="22"/>
        </w:rPr>
        <w:t xml:space="preserve"> </w:t>
      </w:r>
      <w:r w:rsidR="00173A95" w:rsidRPr="00535270">
        <w:rPr>
          <w:i w:val="0"/>
          <w:iCs w:val="0"/>
          <w:color w:val="auto"/>
          <w:sz w:val="22"/>
          <w:szCs w:val="22"/>
        </w:rPr>
        <w:t>Figure 1</w:t>
      </w:r>
      <w:r w:rsidR="00C42257" w:rsidRPr="00DC704D">
        <w:rPr>
          <w:i w:val="0"/>
          <w:iCs w:val="0"/>
          <w:color w:val="auto"/>
          <w:sz w:val="22"/>
          <w:szCs w:val="22"/>
        </w:rPr>
        <w:fldChar w:fldCharType="end"/>
      </w:r>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w:t>
      </w:r>
      <w:r w:rsidR="00D84B2A" w:rsidRPr="00535270">
        <w:rPr>
          <w:i w:val="0"/>
          <w:iCs w:val="0"/>
          <w:color w:val="auto"/>
          <w:sz w:val="22"/>
          <w:szCs w:val="22"/>
        </w:rPr>
        <w:t>Ladner Marsh</w:t>
      </w:r>
      <w:r w:rsidR="00E87841" w:rsidRPr="00535270">
        <w:rPr>
          <w:i w:val="0"/>
          <w:iCs w:val="0"/>
          <w:color w:val="auto"/>
          <w:sz w:val="22"/>
          <w:szCs w:val="22"/>
        </w:rPr>
        <w:t xml:space="preserve"> </w:t>
      </w:r>
      <w:r w:rsidR="00886BE2" w:rsidRPr="00535270">
        <w:rPr>
          <w:i w:val="0"/>
          <w:iCs w:val="0"/>
          <w:color w:val="auto"/>
          <w:sz w:val="22"/>
          <w:szCs w:val="22"/>
        </w:rPr>
        <w:t xml:space="preserve">has escaped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in Ladner Marsh</w:t>
      </w:r>
      <w:r w:rsidR="00FE2BE8" w:rsidRPr="00535270">
        <w:rPr>
          <w:i w:val="0"/>
          <w:iCs w:val="0"/>
          <w:color w:val="auto"/>
          <w:sz w:val="22"/>
          <w:szCs w:val="22"/>
        </w:rPr>
        <w:t xml:space="preserve"> </w:t>
      </w:r>
      <w:r w:rsidR="00FE2BE8" w:rsidRPr="00DC704D">
        <w:rPr>
          <w:i w:val="0"/>
          <w:iCs w:val="0"/>
          <w:color w:val="auto"/>
          <w:sz w:val="22"/>
          <w:szCs w:val="22"/>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sity</w:t>
      </w:r>
      <w:r w:rsidR="00E87841" w:rsidRPr="00535270">
        <w:rPr>
          <w:i w:val="0"/>
          <w:iCs w:val="0"/>
          <w:color w:val="auto"/>
          <w:sz w:val="22"/>
          <w:szCs w:val="22"/>
        </w:rPr>
        <w:t xml:space="preserve">. </w:t>
      </w:r>
      <w:r w:rsidR="00FF5CB3" w:rsidRPr="00535270">
        <w:rPr>
          <w:i w:val="0"/>
          <w:iCs w:val="0"/>
          <w:color w:val="auto"/>
          <w:sz w:val="22"/>
          <w:szCs w:val="22"/>
        </w:rPr>
        <w:t>Bradfield &amp; Porter</w:t>
      </w:r>
      <w:r w:rsidR="00693FAC" w:rsidRPr="00535270">
        <w:rPr>
          <w:i w:val="0"/>
          <w:iCs w:val="0"/>
          <w:color w:val="auto"/>
          <w:sz w:val="22"/>
          <w:szCs w:val="22"/>
        </w:rPr>
        <w:t xml:space="preserve"> (1982)</w:t>
      </w:r>
      <w:r w:rsidR="00FF5CB3" w:rsidRPr="00535270">
        <w:rPr>
          <w:i w:val="0"/>
          <w:iCs w:val="0"/>
          <w:color w:val="auto"/>
          <w:sz w:val="22"/>
          <w:szCs w:val="22"/>
        </w:rPr>
        <w:t xml:space="preserve"> identified distinct community sub-types (hereafter, “assemblages”),</w:t>
      </w:r>
      <w:r w:rsidR="00693FAC" w:rsidRPr="00535270">
        <w:rPr>
          <w:i w:val="0"/>
          <w:iCs w:val="0"/>
          <w:color w:val="auto"/>
          <w:sz w:val="22"/>
          <w:szCs w:val="22"/>
        </w:rPr>
        <w:t xml:space="preserve"> likely</w:t>
      </w:r>
      <w:r w:rsidR="00C56564" w:rsidRPr="00535270">
        <w:rPr>
          <w:i w:val="0"/>
          <w:iCs w:val="0"/>
          <w:color w:val="auto"/>
          <w:sz w:val="22"/>
          <w:szCs w:val="22"/>
        </w:rPr>
        <w:t xml:space="preserve"> driven</w:t>
      </w:r>
      <w:r w:rsidR="00FF5CB3" w:rsidRPr="00535270">
        <w:rPr>
          <w:i w:val="0"/>
          <w:iCs w:val="0"/>
          <w:color w:val="auto"/>
          <w:sz w:val="22"/>
          <w:szCs w:val="22"/>
        </w:rPr>
        <w:t xml:space="preserve"> by edaphic factors</w:t>
      </w:r>
      <w:r w:rsidR="00C56564" w:rsidRPr="00535270">
        <w:rPr>
          <w:i w:val="0"/>
          <w:iCs w:val="0"/>
          <w:color w:val="auto"/>
          <w:sz w:val="22"/>
          <w:szCs w:val="22"/>
        </w:rPr>
        <w:t xml:space="preserve"> such as drainage</w:t>
      </w:r>
      <w:r w:rsidR="00FF5CB3" w:rsidRPr="00535270">
        <w:rPr>
          <w:i w:val="0"/>
          <w:iCs w:val="0"/>
          <w:color w:val="auto"/>
          <w:sz w:val="22"/>
          <w:szCs w:val="22"/>
        </w:rPr>
        <w:t xml:space="preserve">. </w:t>
      </w:r>
      <w:r w:rsidR="0074167B" w:rsidRPr="00535270">
        <w:rPr>
          <w:i w:val="0"/>
          <w:iCs w:val="0"/>
          <w:color w:val="auto"/>
          <w:sz w:val="22"/>
          <w:szCs w:val="22"/>
        </w:rPr>
        <w:t xml:space="preserve"> </w:t>
      </w:r>
      <w:r w:rsidR="00C56564" w:rsidRPr="00535270">
        <w:rPr>
          <w:i w:val="0"/>
          <w:iCs w:val="0"/>
          <w:color w:val="auto"/>
          <w:sz w:val="22"/>
          <w:szCs w:val="22"/>
        </w:rPr>
        <w:t xml:space="preserve">Denoth &amp; Myers </w:t>
      </w:r>
      <w:r w:rsidR="00E87841" w:rsidRPr="00535270">
        <w:rPr>
          <w:i w:val="0"/>
          <w:iCs w:val="0"/>
          <w:color w:val="auto"/>
          <w:sz w:val="22"/>
          <w:szCs w:val="22"/>
        </w:rPr>
        <w:t xml:space="preserve">(2007) </w:t>
      </w:r>
      <w:r w:rsidR="00C56564" w:rsidRPr="00535270">
        <w:rPr>
          <w:i w:val="0"/>
          <w:iCs w:val="0"/>
          <w:color w:val="auto"/>
          <w:sz w:val="22"/>
          <w:szCs w:val="22"/>
        </w:rPr>
        <w:t xml:space="preserve">repeated the sampling to determine whether a non-native species (purple loosestrife) was displacing </w:t>
      </w:r>
      <w:r w:rsidR="00C938EC" w:rsidRPr="00535270">
        <w:rPr>
          <w:i w:val="0"/>
          <w:iCs w:val="0"/>
          <w:color w:val="auto"/>
          <w:sz w:val="22"/>
          <w:szCs w:val="22"/>
        </w:rPr>
        <w:t xml:space="preserve">a species of </w:t>
      </w:r>
      <w:r w:rsidR="00E87841" w:rsidRPr="00535270">
        <w:rPr>
          <w:i w:val="0"/>
          <w:iCs w:val="0"/>
          <w:color w:val="auto"/>
          <w:sz w:val="22"/>
          <w:szCs w:val="22"/>
        </w:rPr>
        <w:t xml:space="preserve">conservation </w:t>
      </w:r>
      <w:r w:rsidR="00C938EC" w:rsidRPr="00535270">
        <w:rPr>
          <w:i w:val="0"/>
          <w:iCs w:val="0"/>
          <w:color w:val="auto"/>
          <w:sz w:val="22"/>
          <w:szCs w:val="22"/>
        </w:rPr>
        <w:t>concern</w:t>
      </w:r>
      <w:r w:rsidR="00CA0247" w:rsidRPr="00535270">
        <w:rPr>
          <w:i w:val="0"/>
          <w:iCs w:val="0"/>
          <w:color w:val="auto"/>
          <w:sz w:val="22"/>
          <w:szCs w:val="22"/>
        </w:rPr>
        <w:t xml:space="preserve">, </w:t>
      </w:r>
      <w:r w:rsidR="00C938EC" w:rsidRPr="00535270">
        <w:rPr>
          <w:i w:val="0"/>
          <w:iCs w:val="0"/>
          <w:color w:val="auto"/>
          <w:sz w:val="22"/>
          <w:szCs w:val="22"/>
        </w:rPr>
        <w:t xml:space="preserve">Henderson’s </w:t>
      </w:r>
      <w:proofErr w:type="spellStart"/>
      <w:r w:rsidR="00C938EC" w:rsidRPr="00535270">
        <w:rPr>
          <w:i w:val="0"/>
          <w:iCs w:val="0"/>
          <w:color w:val="auto"/>
          <w:sz w:val="22"/>
          <w:szCs w:val="22"/>
        </w:rPr>
        <w:t>checkermallow</w:t>
      </w:r>
      <w:proofErr w:type="spellEnd"/>
      <w:r w:rsidR="00C938EC" w:rsidRPr="00535270">
        <w:rPr>
          <w:i w:val="0"/>
          <w:iCs w:val="0"/>
          <w:color w:val="auto"/>
          <w:sz w:val="22"/>
          <w:szCs w:val="22"/>
        </w:rPr>
        <w:t>.</w:t>
      </w:r>
      <w:r w:rsidR="00277767" w:rsidRPr="00535270">
        <w:rPr>
          <w:i w:val="0"/>
          <w:iCs w:val="0"/>
          <w:color w:val="auto"/>
          <w:sz w:val="22"/>
          <w:szCs w:val="22"/>
        </w:rPr>
        <w:t xml:space="preserve"> Henderson’s </w:t>
      </w:r>
      <w:proofErr w:type="spellStart"/>
      <w:r w:rsidR="00277767" w:rsidRPr="00535270">
        <w:rPr>
          <w:i w:val="0"/>
          <w:iCs w:val="0"/>
          <w:color w:val="auto"/>
          <w:sz w:val="22"/>
          <w:szCs w:val="22"/>
        </w:rPr>
        <w:t>checkermallow</w:t>
      </w:r>
      <w:proofErr w:type="spellEnd"/>
      <w:r w:rsidR="00277767" w:rsidRPr="00535270">
        <w:rPr>
          <w:i w:val="0"/>
          <w:iCs w:val="0"/>
          <w:color w:val="auto"/>
          <w:sz w:val="22"/>
          <w:szCs w:val="22"/>
        </w:rPr>
        <w:t xml:space="preserve"> (</w:t>
      </w:r>
      <w:r w:rsidR="00277767" w:rsidRPr="001D61AD">
        <w:rPr>
          <w:iCs w:val="0"/>
          <w:color w:val="auto"/>
          <w:sz w:val="22"/>
          <w:szCs w:val="22"/>
        </w:rPr>
        <w:t>Sidalcea hendersonii</w:t>
      </w:r>
      <w:r w:rsidR="00277767" w:rsidRPr="00DC704D">
        <w:rPr>
          <w:i w:val="0"/>
          <w:iCs w:val="0"/>
          <w:color w:val="auto"/>
          <w:sz w:val="22"/>
          <w:szCs w:val="22"/>
        </w:rPr>
        <w:t xml:space="preserve"> </w:t>
      </w:r>
      <w:r w:rsidR="00277767" w:rsidRPr="00535270">
        <w:rPr>
          <w:i w:val="0"/>
          <w:iCs w:val="0"/>
          <w:color w:val="auto"/>
          <w:sz w:val="22"/>
          <w:szCs w:val="22"/>
        </w:rPr>
        <w:t>S. Watson)</w:t>
      </w:r>
      <w:r w:rsidR="00CA0247" w:rsidRPr="00535270">
        <w:rPr>
          <w:i w:val="0"/>
          <w:iCs w:val="0"/>
          <w:color w:val="auto"/>
          <w:sz w:val="22"/>
          <w:szCs w:val="22"/>
        </w:rPr>
        <w:t xml:space="preserve"> is </w:t>
      </w:r>
      <w:r w:rsidR="00277767" w:rsidRPr="00535270">
        <w:rPr>
          <w:i w:val="0"/>
          <w:iCs w:val="0"/>
          <w:color w:val="auto"/>
          <w:sz w:val="22"/>
          <w:szCs w:val="22"/>
        </w:rPr>
        <w:t xml:space="preserve">locally abundant in this marsh, and thus stability of habitat conditions is vital for species conservation. </w:t>
      </w:r>
      <w:r w:rsidR="00B14056" w:rsidRPr="00535270">
        <w:rPr>
          <w:i w:val="0"/>
          <w:iCs w:val="0"/>
          <w:color w:val="auto"/>
          <w:sz w:val="22"/>
          <w:szCs w:val="22"/>
        </w:rPr>
        <w:t>W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and </w:t>
      </w:r>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bookmarkStart w:id="1" w:name="_GoBack"/>
      <w:bookmarkEnd w:id="1"/>
    </w:p>
    <w:p w14:paraId="4A26B4C7" w14:textId="43F8D94A" w:rsidR="007C0BCF" w:rsidRDefault="00434A28" w:rsidP="005F7C5D">
      <w:pPr>
        <w:ind w:firstLine="720"/>
      </w:pPr>
      <w:r>
        <w:t>These two historical studies present a unique opportunity to repeat the sampling a third time and</w:t>
      </w:r>
      <w:r w:rsidR="00DC5555">
        <w:t xml:space="preserve"> to </w:t>
      </w:r>
      <w:r w:rsidR="008358B4">
        <w:t xml:space="preserve">infer </w:t>
      </w:r>
      <w:r w:rsidR="00E42D7D">
        <w:t xml:space="preserve">stability of </w:t>
      </w:r>
      <w:r w:rsidR="009B46F9">
        <w:t xml:space="preserve">plant community </w:t>
      </w:r>
      <w:r w:rsidR="00E42D7D">
        <w:t>compositional structure</w:t>
      </w:r>
      <w:r w:rsidR="009B46F9">
        <w:t xml:space="preserve"> </w:t>
      </w:r>
      <w:r w:rsidR="00D502A8">
        <w:t xml:space="preserve">in the absence of </w:t>
      </w:r>
      <w:r w:rsidR="00C5549B">
        <w:t xml:space="preserve">large-scale or direct </w:t>
      </w:r>
      <w:r w:rsidR="00E76A6B">
        <w:t>disturbance</w:t>
      </w:r>
      <w:r w:rsidR="00D502A8">
        <w:t xml:space="preserve"> </w:t>
      </w:r>
      <w:r w:rsidR="009B46F9">
        <w:t>in a</w:t>
      </w:r>
      <w:r w:rsidR="00B86420">
        <w:t xml:space="preserve"> </w:t>
      </w:r>
      <w:r w:rsidR="00B86420">
        <w:lastRenderedPageBreak/>
        <w:t xml:space="preserve">tidal freshwater marsh. </w:t>
      </w:r>
      <w:r w:rsidR="00C04EFB">
        <w:t>We</w:t>
      </w:r>
      <w:r w:rsidR="007A161D">
        <w:t xml:space="preserve"> used three observational datasets spanning four decades to answer the following questions: </w:t>
      </w:r>
    </w:p>
    <w:p w14:paraId="2AFD6DE8" w14:textId="56775F7A" w:rsidR="007C0BCF" w:rsidRDefault="00537848" w:rsidP="00612ED6">
      <w:pPr>
        <w:ind w:firstLine="720"/>
      </w:pPr>
      <w:r>
        <w:t xml:space="preserve">(1) </w:t>
      </w:r>
      <w:r w:rsidR="00151992">
        <w:t xml:space="preserve">Are </w:t>
      </w:r>
      <w:r w:rsidR="00C04EFB">
        <w:t xml:space="preserve">tidal freshwater marsh </w:t>
      </w:r>
      <w:r w:rsidR="00151992">
        <w:t>assemblages characterized by the same dominant species</w:t>
      </w:r>
      <w:r w:rsidR="00C04EFB">
        <w:t xml:space="preserve"> over a </w:t>
      </w:r>
      <w:proofErr w:type="gramStart"/>
      <w:r w:rsidR="00C04EFB">
        <w:t>40 year</w:t>
      </w:r>
      <w:proofErr w:type="gramEnd"/>
      <w:r w:rsidR="00C04EFB">
        <w:t xml:space="preserve"> period</w:t>
      </w:r>
      <w:r w:rsidR="00151992">
        <w:t xml:space="preserve">? In the absence of significant environmental disturbance, </w:t>
      </w:r>
      <w:r w:rsidR="00C04EFB">
        <w:t>we</w:t>
      </w:r>
      <w:r w:rsidR="00151992">
        <w:t xml:space="preserve"> expect the same species </w:t>
      </w:r>
      <w:r w:rsidR="00F954D3">
        <w:t xml:space="preserve">composition </w:t>
      </w:r>
      <w:r w:rsidR="00151992">
        <w:t xml:space="preserve">to dominate each assemblage as identified by Bradfield &amp; Porter (1982). </w:t>
      </w:r>
    </w:p>
    <w:p w14:paraId="5B0CDEDC" w14:textId="7B563B89" w:rsidR="00496BFB" w:rsidRDefault="00537848" w:rsidP="00496BFB">
      <w:pPr>
        <w:ind w:firstLine="720"/>
      </w:pPr>
      <w:r>
        <w:t xml:space="preserve">(2) </w:t>
      </w:r>
      <w:r w:rsidR="00151992">
        <w:t xml:space="preserve">Is </w:t>
      </w:r>
      <w:r w:rsidR="00FA7522">
        <w:t>the mean species diver</w:t>
      </w:r>
      <w:r w:rsidR="008E1F98">
        <w:t>sity (</w:t>
      </w:r>
      <w:r w:rsidR="008E1F98">
        <w:rPr>
          <w:rFonts w:cstheme="minorHAnsi"/>
        </w:rPr>
        <w:t>α</w:t>
      </w:r>
      <w:r w:rsidR="008E1F98">
        <w:t>-diversity) and variation (</w:t>
      </w:r>
      <w:r w:rsidR="008E1F98">
        <w:rPr>
          <w:rFonts w:cstheme="minorHAnsi"/>
        </w:rPr>
        <w:t>β</w:t>
      </w:r>
      <w:r w:rsidR="008E1F98">
        <w:t xml:space="preserve">-diversity) within and across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Pr>
          <w:rFonts w:cstheme="minorHAnsi"/>
        </w:rPr>
        <w:t>α</w:t>
      </w:r>
      <w:r w:rsidR="00AA1B69">
        <w:t xml:space="preserve">-diversity and </w:t>
      </w:r>
      <w:r w:rsidR="00AA1B69">
        <w:rPr>
          <w:rFonts w:cstheme="minorHAnsi"/>
        </w:rPr>
        <w:t>β</w:t>
      </w:r>
      <w:r w:rsidR="00AA1B69">
        <w:t xml:space="preserve">-diversity. </w:t>
      </w:r>
    </w:p>
    <w:p w14:paraId="640BC3CE" w14:textId="3636F6E6" w:rsidR="00151992" w:rsidRDefault="00537848" w:rsidP="005F7C5D">
      <w:pPr>
        <w:ind w:firstLine="720"/>
      </w:pPr>
      <w:r>
        <w:t xml:space="preserve">(3) </w:t>
      </w:r>
      <w:r w:rsidR="00151992">
        <w:t>What is the total turnover</w:t>
      </w:r>
      <w:r w:rsidR="009129C1">
        <w:t xml:space="preserve"> within each assemblage</w:t>
      </w:r>
      <w:r w:rsidR="00151992">
        <w:t xml:space="preserve">, and which species gained or lost are driving changes within each assemblage? </w:t>
      </w:r>
      <w:r w:rsidR="00C04EFB">
        <w:t>We</w:t>
      </w:r>
      <w:r w:rsidR="00F0046C">
        <w:t xml:space="preserve"> expect that increasing abundance of invasive species over time would result in greater number of species lost (and fewer species gained), and thus greater rates of </w:t>
      </w:r>
      <w:r w:rsidR="00F04B33">
        <w:t>t</w:t>
      </w:r>
      <w:r w:rsidR="00E76F17">
        <w:t>urnover</w:t>
      </w:r>
      <w:r w:rsidR="008A1FF7">
        <w:t xml:space="preserve">. </w:t>
      </w:r>
    </w:p>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265F439E" w:rsidR="001F436B" w:rsidRPr="009E4359" w:rsidRDefault="001F436B" w:rsidP="00DC704D">
      <w:pPr>
        <w:pStyle w:val="NoSpacing"/>
      </w:pPr>
      <w:r w:rsidRPr="00791A3B">
        <w:t>The Fraser River drains the largest catchment in British Columbia, and its estuary currently 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617DD">
        <w:fldChar w:fldCharType="separate"/>
      </w:r>
      <w:r w:rsidRPr="00DC704D">
        <w:t>(Schaefer, 2004)</w:t>
      </w:r>
      <w:r w:rsidRPr="001617DD">
        <w:fldChar w:fldCharType="end"/>
      </w:r>
      <w:r w:rsidRPr="00173A95">
        <w:t xml:space="preserve"> (</w:t>
      </w:r>
      <w:r w:rsidR="00173A95" w:rsidRPr="00DC704D">
        <w:fldChar w:fldCharType="begin"/>
      </w:r>
      <w:r w:rsidR="00173A95" w:rsidRPr="00DC704D">
        <w:instrText xml:space="preserve"> REF _Ref104553838 </w:instrText>
      </w:r>
      <w:r w:rsidR="00535270">
        <w:instrText xml:space="preserve"> \* MERGEFORMAT </w:instrText>
      </w:r>
      <w:r w:rsidR="00173A95" w:rsidRPr="00DC704D">
        <w:fldChar w:fldCharType="separate"/>
      </w:r>
      <w:r w:rsidR="00173A95">
        <w:t>Figure 1</w:t>
      </w:r>
      <w:r w:rsidR="00173A95" w:rsidRPr="00DC704D">
        <w:fldChar w:fldCharType="end"/>
      </w:r>
      <w:r w:rsidRPr="00173A95">
        <w:t xml:space="preserve">). Ladner Marsh occupies approximately 100 ha within the South Arm Marshes, bounded to the east by </w:t>
      </w:r>
      <w:r w:rsidR="005B01F1" w:rsidRPr="00173A95">
        <w:t xml:space="preserve">urban and industrial </w:t>
      </w:r>
      <w:r w:rsidRPr="00173A95">
        <w:t>development and by the Fraser River along its weste</w:t>
      </w:r>
      <w:r w:rsidRPr="00535270">
        <w:t>rn edge (</w:t>
      </w:r>
      <w:r w:rsidR="000A3E15" w:rsidRPr="001617DD">
        <w:fldChar w:fldCharType="begin"/>
      </w:r>
      <w:r w:rsidR="000A3E15" w:rsidRPr="00535270">
        <w:instrText xml:space="preserve"> REF _Ref103170248 \h </w:instrText>
      </w:r>
      <w:r w:rsidR="00173A95" w:rsidRPr="00DC704D">
        <w:instrText xml:space="preserve"> \* MERGEFORMAT </w:instrText>
      </w:r>
      <w:r w:rsidR="000A3E15" w:rsidRPr="001617DD">
        <w:fldChar w:fldCharType="separate"/>
      </w:r>
      <w:r w:rsidR="00173A95" w:rsidRPr="00DC704D">
        <w:t xml:space="preserve"> </w:t>
      </w:r>
      <w:r w:rsidR="00173A95" w:rsidRPr="00535270">
        <w:t>Figure 1</w:t>
      </w:r>
      <w:r w:rsidR="000A3E15" w:rsidRPr="001617DD">
        <w:fldChar w:fldCharType="end"/>
      </w:r>
      <w:r w:rsidRPr="00535270">
        <w:t>).</w:t>
      </w:r>
    </w:p>
    <w:p w14:paraId="4503C271" w14:textId="7352D093" w:rsidR="005372BF" w:rsidRDefault="00A15FE2" w:rsidP="005F7C5D">
      <w:pPr>
        <w:ind w:firstLine="720"/>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BD2EEF">
        <w:instrText xml:space="preserve"> ADDIN ZOTERO_ITEM CSL_CITATION {"citationID":"38FrsNx6","properties":{"formattedCitation":"(Sinks, Borde, Diefenderfer, &amp; Karnezis, 2021)","plainCitation":"(Sinks, Borde, Diefenderfer, &amp; Karnezis,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Sinks, Borde, Diefenderfer, &amp; Karnezis, 2021)</w:t>
      </w:r>
      <w:r w:rsidR="005A152F">
        <w:fldChar w:fldCharType="end"/>
      </w:r>
      <w:r w:rsidR="00A11140">
        <w:t xml:space="preserve">. </w:t>
      </w:r>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2FB1CDFB" w:rsidR="005372BF" w:rsidRPr="009B0BA5" w:rsidRDefault="005372BF">
      <w:pPr>
        <w:ind w:firstLine="720"/>
      </w:pPr>
      <w:r>
        <w:t xml:space="preserve">Data were originally collected in 1979 as part of an observational study to characterize dominant </w:t>
      </w:r>
      <w:r w:rsidR="00E563DA">
        <w:t>assemblage</w:t>
      </w:r>
      <w:r>
        <w:t xml:space="preserve"> types </w:t>
      </w:r>
      <w:r>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Bradfield, 2019 personal comm.)</w:t>
      </w:r>
      <w:r w:rsidR="007A5BC9">
        <w:t xml:space="preserve"> (</w:t>
      </w:r>
      <w:r w:rsidR="00111023">
        <w:fldChar w:fldCharType="begin"/>
      </w:r>
      <w:r w:rsidR="00111023">
        <w:instrText xml:space="preserve"> REF _Ref104553838 \h </w:instrText>
      </w:r>
      <w:r w:rsidR="00111023">
        <w:fldChar w:fldCharType="separate"/>
      </w:r>
      <w:r w:rsidR="00173A95">
        <w:t xml:space="preserve">Figure </w:t>
      </w:r>
      <w:r w:rsidR="00173A95">
        <w:rPr>
          <w:noProof/>
        </w:rPr>
        <w:t>1</w:t>
      </w:r>
      <w:r w:rsidR="00111023">
        <w:fldChar w:fldCharType="end"/>
      </w:r>
      <w:r w:rsidR="007A5BC9">
        <w:t>D)</w:t>
      </w:r>
      <w:r w:rsidR="00E563DA">
        <w:t xml:space="preserve">. </w:t>
      </w:r>
      <w:r>
        <w:t>Cluster analysis and principal components analysis (PCA) distinguished three community associations, each dominated by a distinct species: Lyngbye’s sedge (</w:t>
      </w:r>
      <w:r>
        <w:rPr>
          <w:i/>
        </w:rPr>
        <w:t>Carex lyngbyei</w:t>
      </w:r>
      <w:r>
        <w:t xml:space="preserve"> </w:t>
      </w:r>
      <w:proofErr w:type="spellStart"/>
      <w:r>
        <w:t>Hornem</w:t>
      </w:r>
      <w:proofErr w:type="spellEnd"/>
      <w:r>
        <w:t>.), fescue (</w:t>
      </w:r>
      <w:r>
        <w:rPr>
          <w:i/>
        </w:rPr>
        <w:t>Festuca arundinaceae</w:t>
      </w:r>
      <w:r>
        <w:t xml:space="preserve"> </w:t>
      </w:r>
      <w:proofErr w:type="spellStart"/>
      <w:r>
        <w:t>Schreb</w:t>
      </w:r>
      <w:proofErr w:type="spellEnd"/>
      <w:r>
        <w:t>.), and bogbean (</w:t>
      </w:r>
      <w:r>
        <w:rPr>
          <w:i/>
        </w:rPr>
        <w:t xml:space="preserve">Menyanthes trifoliata </w:t>
      </w:r>
      <w:r>
        <w:t>L.).</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072D19C3" w:rsidR="005372BF" w:rsidRDefault="005372BF" w:rsidP="005372BF">
      <w:pPr>
        <w:ind w:firstLine="720"/>
      </w:pPr>
      <w:r>
        <w:t xml:space="preserve">A subsequent survey conducted in 1999 recreated the transects and sought to place sampling plots at </w:t>
      </w:r>
      <w:r w:rsidR="0001042C">
        <w:t xml:space="preserve">the </w:t>
      </w:r>
      <w:r>
        <w:t>exact positions sampled in 1979 to test relationships between invasive purple loosestrife (</w:t>
      </w:r>
      <w:r>
        <w:rPr>
          <w:i/>
        </w:rPr>
        <w:t>Lythrum salicaria</w:t>
      </w:r>
      <w:r>
        <w:t xml:space="preserve">, L.) and Henderson’s </w:t>
      </w:r>
      <w:proofErr w:type="spellStart"/>
      <w:r>
        <w:t>checkermallow</w:t>
      </w:r>
      <w:proofErr w:type="spellEnd"/>
      <w:r>
        <w:t xml:space="preserve"> (</w:t>
      </w:r>
      <w:r>
        <w:rPr>
          <w:i/>
        </w:rPr>
        <w:t xml:space="preserve">Sidalcea hendersonii </w:t>
      </w:r>
      <w:r>
        <w:t xml:space="preserve">S. Watson), which is a Blue Listed species of special concern in British Columbia </w:t>
      </w:r>
      <w:r>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w:t>
      </w:r>
      <w:r w:rsidR="0091346E">
        <w:t xml:space="preserve">ve </w:t>
      </w:r>
      <w:r>
        <w:t>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20BEBA6E"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w:t>
      </w:r>
      <w:r w:rsidR="00FB3E22">
        <w:t xml:space="preserve">(Figure 1D) </w:t>
      </w:r>
      <w:r w:rsidR="002A34E3">
        <w:t xml:space="preserve">on a georeferenced </w:t>
      </w:r>
      <w:proofErr w:type="spellStart"/>
      <w:r w:rsidR="002A34E3">
        <w:t>basemap</w:t>
      </w:r>
      <w:proofErr w:type="spellEnd"/>
      <w:r w:rsidR="002A34E3">
        <w:t xml:space="preserve">, aligning </w:t>
      </w:r>
      <w:r w:rsidR="002C1D2C">
        <w:t xml:space="preserve">prominent landscape features, and marking GPS locations in </w:t>
      </w:r>
      <w:proofErr w:type="spellStart"/>
      <w:r w:rsidR="002C1D2C">
        <w:t>Avenza</w:t>
      </w:r>
      <w:proofErr w:type="spellEnd"/>
      <w:r w:rsidR="0070559A">
        <w:t xml:space="preserve"> Maps</w:t>
      </w:r>
      <w:r w:rsidR="002C1D2C">
        <w:t xml:space="preserve"> (</w:t>
      </w:r>
      <w:proofErr w:type="spellStart"/>
      <w:r w:rsidR="0070559A">
        <w:t>Avenza</w:t>
      </w:r>
      <w:proofErr w:type="spellEnd"/>
      <w:r w:rsidR="0070559A">
        <w:t xml:space="preserve"> Systems Inc., Ontario, Canada, v. 3.2)</w:t>
      </w:r>
      <w:r w:rsidR="00B832A6">
        <w:t>.</w:t>
      </w:r>
      <w:r w:rsidR="00947182">
        <w:t xml:space="preserve"> </w:t>
      </w:r>
      <w:r>
        <w:t>Transect “Q” (n = 7 plots) was omitted in 1999 and 2019 due to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t>omitted</w:t>
      </w:r>
      <w:r>
        <w:t xml:space="preserve"> in 2019 due to </w:t>
      </w:r>
      <w:r w:rsidR="000D215B">
        <w:t>physical inaccessibility</w:t>
      </w:r>
      <w:r>
        <w:t>, either due to overgrowth of riparian fringe</w:t>
      </w:r>
      <w:r w:rsidR="000D215B">
        <w:t>,</w:t>
      </w:r>
      <w:r>
        <w:t xml:space="preserve"> widening of tidal channels, or </w:t>
      </w:r>
      <w:r w:rsidR="000D215B">
        <w:t>variation in transect placement</w:t>
      </w:r>
      <w:r w:rsidR="00827E44">
        <w:t xml:space="preserve"> (</w:t>
      </w:r>
      <w:r w:rsidR="00551D64">
        <w:fldChar w:fldCharType="begin"/>
      </w:r>
      <w:r w:rsidR="00551D64">
        <w:instrText xml:space="preserve"> REF _Ref104553838 \h </w:instrText>
      </w:r>
      <w:r w:rsidR="00551D64">
        <w:fldChar w:fldCharType="separate"/>
      </w:r>
      <w:r w:rsidR="00173A95">
        <w:t xml:space="preserve">Figure </w:t>
      </w:r>
      <w:r w:rsidR="00173A95">
        <w:rPr>
          <w:noProof/>
        </w:rPr>
        <w:t>1</w:t>
      </w:r>
      <w:r w:rsidR="00551D64">
        <w:fldChar w:fldCharType="end"/>
      </w:r>
      <w:r w:rsidR="007A5BC9">
        <w:t xml:space="preserve">, </w:t>
      </w:r>
      <w:r w:rsidR="00BC6EB6" w:rsidRPr="007D52A9">
        <w:fldChar w:fldCharType="begin"/>
      </w:r>
      <w:r w:rsidR="00BC6EB6" w:rsidRPr="007D52A9">
        <w:instrText xml:space="preserve"> REF _Ref103763315 \h </w:instrText>
      </w:r>
      <w:r w:rsidR="00BC6EB6">
        <w:instrText xml:space="preserve"> \* MERGEFORMAT </w:instrText>
      </w:r>
      <w:r w:rsidR="00BC6EB6" w:rsidRPr="007D52A9">
        <w:fldChar w:fldCharType="separate"/>
      </w:r>
      <w:r w:rsidR="00173A95">
        <w:t>Table 4</w:t>
      </w:r>
      <w:r w:rsidR="00BC6EB6" w:rsidRPr="007D52A9">
        <w:fldChar w:fldCharType="end"/>
      </w:r>
      <w:r w:rsidR="00827E44" w:rsidRPr="007D52A9">
        <w:t>)</w:t>
      </w:r>
      <w:r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BD2EEF">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457DE13A" w14:textId="77777777" w:rsidR="00173A95" w:rsidRDefault="00D4425C" w:rsidP="00DC704D">
      <w:pPr>
        <w:ind w:firstLine="720"/>
      </w:pPr>
      <w:r>
        <w:lastRenderedPageBreak/>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r w:rsidR="008B0483" w:rsidRPr="00E90CBE">
        <w:fldChar w:fldCharType="begin"/>
      </w:r>
      <w:r w:rsidR="008B0483" w:rsidRPr="008B0483">
        <w:instrText xml:space="preserve"> REF _Ref103170248 \h </w:instrText>
      </w:r>
      <w:r w:rsidR="008B0483">
        <w:instrText xml:space="preserve"> \* MERGEFORMAT </w:instrText>
      </w:r>
      <w:r w:rsidR="008B0483" w:rsidRPr="00E90CBE">
        <w:fldChar w:fldCharType="separate"/>
      </w:r>
      <w:r w:rsidR="00173A95" w:rsidRPr="00746ACC">
        <w:t xml:space="preserve"> </w:t>
      </w:r>
    </w:p>
    <w:p w14:paraId="2F34A772" w14:textId="15E32A6E" w:rsidR="00D4425C" w:rsidRDefault="00173A95" w:rsidP="00D4425C">
      <w:pPr>
        <w:ind w:firstLine="720"/>
      </w:pPr>
      <w:r>
        <w:rPr>
          <w:noProof/>
        </w:rPr>
        <w:t>Figure</w:t>
      </w:r>
      <w:r>
        <w:t xml:space="preserve"> </w:t>
      </w:r>
      <w:r>
        <w:rPr>
          <w:noProof/>
        </w:rPr>
        <w:t>1</w:t>
      </w:r>
      <w:r w:rsidR="008B0483" w:rsidRPr="00E90CBE">
        <w:fldChar w:fldCharType="end"/>
      </w:r>
      <w:r w:rsidR="00FB3E22">
        <w:t>E</w:t>
      </w:r>
      <w:r w:rsidR="00D95107" w:rsidRPr="007D52A9">
        <w:t>)</w:t>
      </w:r>
      <w:r w:rsidR="00D4425C" w:rsidRPr="00E90CBE">
        <w:t>. A</w:t>
      </w:r>
      <w:r w:rsidR="00D4425C">
        <w:t xml:space="preserve">ssemblage types were considered if their boundary intersected the transect tape; assemblages tangential to the survey transect (but not intersecting it) were ignored. Assemblages were defined as being dominated </w:t>
      </w:r>
      <w:r w:rsidR="00D4425C">
        <w:rPr>
          <w:u w:val="single"/>
        </w:rPr>
        <w:t>&gt;</w:t>
      </w:r>
      <w:r w:rsidR="00D4425C">
        <w:t>50% by one or two species. If no species was clearly dominant, the area was characterized as “undefined.” No areas of assemblage types were so small that the 1 m</w:t>
      </w:r>
      <w:r w:rsidR="00D4425C">
        <w:rPr>
          <w:vertAlign w:val="superscript"/>
        </w:rPr>
        <w:t>2</w:t>
      </w:r>
      <w:r w:rsidR="00D4425C">
        <w:t xml:space="preserve"> quadrat was less than 1 m from the boundary of the next assemblage. Along transects where the same assemblage </w:t>
      </w:r>
      <w:r w:rsidR="00FB3E22">
        <w:t>extended beyond</w:t>
      </w:r>
      <w:r w:rsidR="00D4425C">
        <w:t xml:space="preserve"> 20 m, quadrats were sampled every 10 m to reproduce a modal distance of 10 m </w:t>
      </w:r>
      <w:r w:rsidR="00D4425C">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D4425C">
        <w:fldChar w:fldCharType="separate"/>
      </w:r>
      <w:r w:rsidR="00D4425C" w:rsidRPr="008F148C">
        <w:rPr>
          <w:rFonts w:ascii="Calibri" w:hAnsi="Calibri" w:cs="Calibri"/>
        </w:rPr>
        <w:t>(Bradfield &amp; Porter, 1982)</w:t>
      </w:r>
      <w:r w:rsidR="00D4425C">
        <w:fldChar w:fldCharType="end"/>
      </w:r>
      <w:r w:rsidR="00D4425C">
        <w:t>.</w:t>
      </w:r>
    </w:p>
    <w:p w14:paraId="12088E45" w14:textId="721D171B" w:rsidR="00D4425C" w:rsidRDefault="00D4425C" w:rsidP="00D4425C">
      <w:pPr>
        <w:ind w:firstLine="720"/>
      </w:pPr>
      <w:r>
        <w:t xml:space="preserve">Individuals were defined as “in the </w:t>
      </w:r>
      <w:r w:rsidR="00AF6DDB">
        <w:t>quadrat</w:t>
      </w:r>
      <w:r>
        <w:t xml:space="preserve">” if </w:t>
      </w:r>
      <w:r>
        <w:rPr>
          <w:u w:val="single"/>
        </w:rPr>
        <w:t>&gt;</w:t>
      </w:r>
      <w:r w:rsidR="008B0483">
        <w:t xml:space="preserve"> </w:t>
      </w:r>
      <w:r>
        <w:t xml:space="preserve">50% of their most basal stem originated within the </w:t>
      </w:r>
      <w:r w:rsidR="00AF6DDB">
        <w:t>quadrat</w:t>
      </w:r>
      <w:r>
        <w:t xml:space="preserve">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w:t>
      </w:r>
      <w:r w:rsidR="00B51030">
        <w:t>0</w:t>
      </w:r>
      <w:r w:rsidR="00FF352B">
        <w:t>%</w:t>
      </w:r>
      <w:r w:rsidR="00B51030">
        <w:t xml:space="preserve">, </w:t>
      </w:r>
      <w:r>
        <w:t>&lt; 25%, 25-50%, 50-75%, and &gt; 75%).</w:t>
      </w:r>
    </w:p>
    <w:p w14:paraId="7F0B508F" w14:textId="77777777" w:rsidR="00B40842" w:rsidRDefault="00B40842" w:rsidP="00B40842">
      <w:pPr>
        <w:pStyle w:val="Heading3"/>
      </w:pPr>
      <w:r>
        <w:t>Taxonomy</w:t>
      </w:r>
    </w:p>
    <w:p w14:paraId="294F4C93" w14:textId="0B3C6C0A"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r w:rsidR="00112B78" w:rsidRPr="00E90CBE">
        <w:fldChar w:fldCharType="begin"/>
      </w:r>
      <w:r w:rsidR="00112B78" w:rsidRPr="00112B78">
        <w:instrText xml:space="preserve"> REF _Ref103170147 \h </w:instrText>
      </w:r>
      <w:r w:rsidR="00112B78">
        <w:instrText xml:space="preserve"> \* MERGEFORMAT </w:instrText>
      </w:r>
      <w:r w:rsidR="00112B78" w:rsidRPr="00E90CBE">
        <w:fldChar w:fldCharType="separate"/>
      </w:r>
      <w:r w:rsidR="00173A95">
        <w:t>Table 7</w:t>
      </w:r>
      <w:r w:rsidR="00112B78" w:rsidRPr="00E90CBE">
        <w:fldChar w:fldCharType="end"/>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w:t>
      </w:r>
      <w:r w:rsidR="00934D31">
        <w:t xml:space="preserve"> of the same genus</w:t>
      </w:r>
      <w:r>
        <w:t xml:space="preserve"> with similar abundance. </w:t>
      </w:r>
    </w:p>
    <w:p w14:paraId="3BFEE0A2" w14:textId="6DCE26EE" w:rsidR="00D03FB7" w:rsidRDefault="00D03FB7" w:rsidP="005F7C5D">
      <w:pPr>
        <w:pStyle w:val="Heading2"/>
      </w:pPr>
      <w:r>
        <w:t xml:space="preserve">Analyses </w:t>
      </w:r>
    </w:p>
    <w:p w14:paraId="056CD7A5" w14:textId="65E385EF" w:rsidR="004E025F" w:rsidRDefault="00B47D6F">
      <w:pPr>
        <w:pStyle w:val="Caption"/>
        <w:rPr>
          <w:i w:val="0"/>
          <w:iCs w:val="0"/>
          <w:color w:val="auto"/>
          <w:sz w:val="22"/>
          <w:szCs w:val="22"/>
        </w:rPr>
      </w:pPr>
      <w:r w:rsidRPr="00DC704D">
        <w:rPr>
          <w:i w:val="0"/>
          <w:iCs w:val="0"/>
          <w:color w:val="auto"/>
          <w:sz w:val="22"/>
          <w:szCs w:val="22"/>
        </w:rPr>
        <w:t>To determine dominant community types, cluster analysis was performed for each observation year using Euclidean distance as the measure of plot dissimilarity (“stats,”</w:t>
      </w:r>
      <w:r w:rsidR="00E42346" w:rsidRPr="00DC704D">
        <w:rPr>
          <w:i w:val="0"/>
          <w:iCs w:val="0"/>
          <w:color w:val="auto"/>
          <w:sz w:val="22"/>
          <w:szCs w:val="22"/>
        </w:rPr>
        <w:t xml:space="preserve"> R Core Team</w:t>
      </w:r>
      <w:r w:rsidRPr="00DC704D">
        <w:rPr>
          <w:i w:val="0"/>
          <w:iCs w:val="0"/>
          <w:color w:val="auto"/>
          <w:sz w:val="22"/>
          <w:szCs w:val="22"/>
        </w:rPr>
        <w:t xml:space="preserve">). </w:t>
      </w:r>
      <w:r w:rsidR="00221150" w:rsidRPr="00DC704D">
        <w:rPr>
          <w:i w:val="0"/>
          <w:iCs w:val="0"/>
          <w:color w:val="auto"/>
          <w:sz w:val="22"/>
          <w:szCs w:val="22"/>
        </w:rPr>
        <w:t xml:space="preserve">We also used </w:t>
      </w:r>
      <w:r w:rsidR="00EE00B3" w:rsidRPr="00DC704D">
        <w:rPr>
          <w:i w:val="0"/>
          <w:iCs w:val="0"/>
          <w:color w:val="auto"/>
          <w:sz w:val="22"/>
          <w:szCs w:val="22"/>
        </w:rPr>
        <w:t>Bray-</w:t>
      </w:r>
      <w:r w:rsidR="00887D9F" w:rsidRPr="00DC704D">
        <w:rPr>
          <w:i w:val="0"/>
          <w:iCs w:val="0"/>
          <w:color w:val="auto"/>
          <w:sz w:val="22"/>
          <w:szCs w:val="22"/>
        </w:rPr>
        <w:t xml:space="preserve">Curtis distance </w:t>
      </w:r>
      <w:r w:rsidR="00221150" w:rsidRPr="00DC704D">
        <w:rPr>
          <w:i w:val="0"/>
          <w:iCs w:val="0"/>
          <w:color w:val="auto"/>
          <w:sz w:val="22"/>
          <w:szCs w:val="22"/>
        </w:rPr>
        <w:t>which</w:t>
      </w:r>
      <w:r w:rsidR="00887D9F" w:rsidRPr="00DC704D">
        <w:rPr>
          <w:i w:val="0"/>
          <w:iCs w:val="0"/>
          <w:color w:val="auto"/>
          <w:sz w:val="22"/>
          <w:szCs w:val="22"/>
        </w:rPr>
        <w:t xml:space="preserve"> account</w:t>
      </w:r>
      <w:r w:rsidR="00221150" w:rsidRPr="00DC704D">
        <w:rPr>
          <w:i w:val="0"/>
          <w:iCs w:val="0"/>
          <w:color w:val="auto"/>
          <w:sz w:val="22"/>
          <w:szCs w:val="22"/>
        </w:rPr>
        <w:t>s</w:t>
      </w:r>
      <w:r w:rsidR="00887D9F" w:rsidRPr="00DC704D">
        <w:rPr>
          <w:i w:val="0"/>
          <w:iCs w:val="0"/>
          <w:color w:val="auto"/>
          <w:sz w:val="22"/>
          <w:szCs w:val="22"/>
        </w:rPr>
        <w:t xml:space="preserve"> for species identity and</w:t>
      </w:r>
      <w:r w:rsidR="00CC5170" w:rsidRPr="00DC704D">
        <w:rPr>
          <w:i w:val="0"/>
          <w:iCs w:val="0"/>
          <w:color w:val="auto"/>
          <w:sz w:val="22"/>
          <w:szCs w:val="22"/>
        </w:rPr>
        <w:t xml:space="preserve"> </w:t>
      </w:r>
      <w:r w:rsidR="00221150" w:rsidRPr="00DC704D">
        <w:rPr>
          <w:i w:val="0"/>
          <w:iCs w:val="0"/>
          <w:color w:val="auto"/>
          <w:sz w:val="22"/>
          <w:szCs w:val="22"/>
        </w:rPr>
        <w:t>is</w:t>
      </w:r>
      <w:r w:rsidR="00887D9F" w:rsidRPr="00DC704D">
        <w:rPr>
          <w:i w:val="0"/>
          <w:iCs w:val="0"/>
          <w:color w:val="auto"/>
          <w:sz w:val="22"/>
          <w:szCs w:val="22"/>
        </w:rPr>
        <w:t xml:space="preserve"> less sensitive to species absence</w:t>
      </w:r>
      <w:r w:rsidR="00673CF3" w:rsidRPr="00DC704D">
        <w:rPr>
          <w:i w:val="0"/>
          <w:iCs w:val="0"/>
          <w:color w:val="auto"/>
          <w:sz w:val="22"/>
          <w:szCs w:val="22"/>
        </w:rPr>
        <w:t xml:space="preserve"> </w:t>
      </w:r>
      <w:r w:rsidR="00673CF3" w:rsidRPr="00DC704D">
        <w:rPr>
          <w:i w:val="0"/>
          <w:iCs w:val="0"/>
          <w:color w:val="auto"/>
          <w:sz w:val="22"/>
          <w:szCs w:val="22"/>
        </w:rPr>
        <w:fldChar w:fldCharType="begin"/>
      </w:r>
      <w:r w:rsidR="00BD2EEF"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rsidRPr="00DC704D">
        <w:rPr>
          <w:i w:val="0"/>
          <w:iCs w:val="0"/>
          <w:color w:val="auto"/>
          <w:sz w:val="22"/>
          <w:szCs w:val="22"/>
        </w:rPr>
        <w:fldChar w:fldCharType="separate"/>
      </w:r>
      <w:r w:rsidR="00262B24" w:rsidRPr="00DC704D">
        <w:rPr>
          <w:i w:val="0"/>
          <w:iCs w:val="0"/>
          <w:color w:val="auto"/>
          <w:sz w:val="22"/>
          <w:szCs w:val="22"/>
        </w:rPr>
        <w:t>(Legendre &amp; Legendre, 2012)</w:t>
      </w:r>
      <w:r w:rsidR="00673CF3" w:rsidRPr="00DC704D">
        <w:rPr>
          <w:i w:val="0"/>
          <w:iCs w:val="0"/>
          <w:color w:val="auto"/>
          <w:sz w:val="22"/>
          <w:szCs w:val="22"/>
        </w:rPr>
        <w:fldChar w:fldCharType="end"/>
      </w:r>
      <w:r w:rsidR="00887D9F" w:rsidRPr="00DC704D">
        <w:rPr>
          <w:i w:val="0"/>
          <w:iCs w:val="0"/>
          <w:color w:val="auto"/>
          <w:sz w:val="22"/>
          <w:szCs w:val="22"/>
        </w:rPr>
        <w:t xml:space="preserve">, </w:t>
      </w:r>
      <w:r w:rsidR="003D5257" w:rsidRPr="00DC704D">
        <w:rPr>
          <w:i w:val="0"/>
          <w:iCs w:val="0"/>
          <w:color w:val="auto"/>
          <w:sz w:val="22"/>
          <w:szCs w:val="22"/>
        </w:rPr>
        <w:t xml:space="preserve">however </w:t>
      </w:r>
      <w:r w:rsidR="00221150" w:rsidRPr="00DC704D">
        <w:rPr>
          <w:i w:val="0"/>
          <w:iCs w:val="0"/>
          <w:color w:val="auto"/>
          <w:sz w:val="22"/>
          <w:szCs w:val="22"/>
        </w:rPr>
        <w:t xml:space="preserve">we present results of </w:t>
      </w:r>
      <w:r w:rsidR="00262B24" w:rsidRPr="00DC704D">
        <w:rPr>
          <w:i w:val="0"/>
          <w:iCs w:val="0"/>
          <w:color w:val="auto"/>
          <w:sz w:val="22"/>
          <w:szCs w:val="22"/>
        </w:rPr>
        <w:t xml:space="preserve">Euclidean distance to </w:t>
      </w:r>
      <w:r w:rsidR="00EE77BC" w:rsidRPr="00DC704D">
        <w:rPr>
          <w:i w:val="0"/>
          <w:iCs w:val="0"/>
          <w:color w:val="auto"/>
          <w:sz w:val="22"/>
          <w:szCs w:val="22"/>
        </w:rPr>
        <w:t xml:space="preserve">facilitate </w:t>
      </w:r>
      <w:r w:rsidR="00262B24" w:rsidRPr="00DC704D">
        <w:rPr>
          <w:i w:val="0"/>
          <w:iCs w:val="0"/>
          <w:color w:val="auto"/>
          <w:sz w:val="22"/>
          <w:szCs w:val="22"/>
        </w:rPr>
        <w:t>direct comparisons to results produced by Bradfield &amp; Porter (1982).</w:t>
      </w:r>
      <w:r w:rsidR="00EE00B3" w:rsidRPr="00DC704D">
        <w:rPr>
          <w:i w:val="0"/>
          <w:iCs w:val="0"/>
          <w:color w:val="auto"/>
          <w:sz w:val="22"/>
          <w:szCs w:val="22"/>
        </w:rPr>
        <w:t xml:space="preserve"> </w:t>
      </w:r>
      <w:r w:rsidR="00276B00" w:rsidRPr="00DC704D">
        <w:rPr>
          <w:i w:val="0"/>
          <w:iCs w:val="0"/>
          <w:color w:val="auto"/>
          <w:sz w:val="22"/>
          <w:szCs w:val="22"/>
        </w:rPr>
        <w:t>Clusters were cut into three groups</w:t>
      </w:r>
      <w:r w:rsidR="00BD4A5D" w:rsidRPr="00DC704D">
        <w:rPr>
          <w:i w:val="0"/>
          <w:iCs w:val="0"/>
          <w:color w:val="auto"/>
          <w:sz w:val="22"/>
          <w:szCs w:val="22"/>
        </w:rPr>
        <w:t>, and plots contained within the groups were used subjected to species indicator analysis to determine the dominant species driving clusters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BD2EEF" w:rsidRPr="00DC704D">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book","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De Cáceres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w:t>
      </w:r>
      <w:proofErr w:type="spellStart"/>
      <w:r w:rsidR="00B65DE0">
        <w:rPr>
          <w:i w:val="0"/>
          <w:iCs w:val="0"/>
          <w:color w:val="auto"/>
          <w:sz w:val="22"/>
          <w:szCs w:val="22"/>
        </w:rPr>
        <w:t>IndVal</w:t>
      </w:r>
      <w:proofErr w:type="spellEnd"/>
      <w:r w:rsidR="00B65DE0">
        <w:rPr>
          <w:i w:val="0"/>
          <w:iCs w:val="0"/>
          <w:color w:val="auto"/>
          <w:sz w:val="22"/>
          <w:szCs w:val="22"/>
        </w:rPr>
        <w:t>)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plots within </w:t>
      </w:r>
      <w:r w:rsidR="00B65DE0">
        <w:rPr>
          <w:i w:val="0"/>
          <w:iCs w:val="0"/>
          <w:color w:val="auto"/>
          <w:sz w:val="22"/>
          <w:szCs w:val="22"/>
        </w:rPr>
        <w:t>each</w:t>
      </w:r>
      <w:r w:rsidR="00C1570D">
        <w:rPr>
          <w:i w:val="0"/>
          <w:iCs w:val="0"/>
          <w:color w:val="auto"/>
          <w:sz w:val="22"/>
          <w:szCs w:val="22"/>
        </w:rPr>
        <w:t xml:space="preserve"> cluster</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t associations were 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57AEE" w:rsidRPr="00DC704D">
        <w:rPr>
          <w:i w:val="0"/>
          <w:iCs w:val="0"/>
          <w:color w:val="auto"/>
          <w:sz w:val="22"/>
          <w:szCs w:val="22"/>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r w:rsidR="00B94ABA" w:rsidRPr="00DC704D">
        <w:rPr>
          <w:i w:val="0"/>
          <w:iCs w:val="0"/>
          <w:color w:val="auto"/>
          <w:sz w:val="22"/>
          <w:szCs w:val="22"/>
        </w:rPr>
        <w:t xml:space="preserve"> </w:t>
      </w:r>
    </w:p>
    <w:p w14:paraId="2CE0BC7B" w14:textId="77777777" w:rsidR="004B1258" w:rsidRDefault="004B1258" w:rsidP="004B1258">
      <w:pPr>
        <w:sectPr w:rsidR="004B1258" w:rsidSect="007D52A9">
          <w:headerReference w:type="default" r:id="rId15"/>
          <w:pgSz w:w="12240" w:h="15840"/>
          <w:pgMar w:top="1080" w:right="1080" w:bottom="1080" w:left="1080" w:header="720" w:footer="720" w:gutter="0"/>
          <w:lnNumType w:countBy="1" w:restart="continuous"/>
          <w:cols w:space="720"/>
          <w:titlePg/>
          <w:docGrid w:linePitch="360"/>
        </w:sectPr>
      </w:pPr>
      <w:r>
        <w:t xml:space="preserve">Changes in mean cover abundance of species most significantly driving cluster groups were visualized as bar charts. Only the top three species most significantly driving assemblage clusters each year, as identified by species indicator analysis, were included for visual simplicity. All species cover abundance are summarized in </w:t>
      </w:r>
      <w:r w:rsidRPr="00E90CBE">
        <w:fldChar w:fldCharType="begin"/>
      </w:r>
      <w:r w:rsidRPr="001F5046">
        <w:instrText xml:space="preserve"> REF _Ref103170147 \h </w:instrText>
      </w:r>
      <w:r>
        <w:instrText xml:space="preserve"> \* MERGEFORMAT </w:instrText>
      </w:r>
      <w:r w:rsidRPr="00E90CBE">
        <w:fldChar w:fldCharType="separate"/>
      </w:r>
      <w:r>
        <w:t xml:space="preserve">Table </w:t>
      </w:r>
      <w:r>
        <w:rPr>
          <w:noProof/>
        </w:rPr>
        <w:t>7</w:t>
      </w:r>
      <w:r w:rsidRPr="00E90CBE">
        <w:fldChar w:fldCharType="end"/>
      </w:r>
      <w:r w:rsidRPr="00E90CBE">
        <w:t xml:space="preserve"> </w:t>
      </w:r>
      <w:r w:rsidRPr="001F5046">
        <w:t>(</w:t>
      </w:r>
      <w:r w:rsidRPr="007D52A9">
        <w:t>Supplemental)</w:t>
      </w:r>
    </w:p>
    <w:p w14:paraId="7ACE4EE1" w14:textId="77777777" w:rsidR="004B1258" w:rsidRPr="00933EF5" w:rsidRDefault="004B1258" w:rsidP="00DC704D"/>
    <w:p w14:paraId="7DB441F8" w14:textId="3569BD81" w:rsidR="00FB6917" w:rsidRDefault="009A2A63" w:rsidP="00E72813">
      <w:bookmarkStart w:id="2"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e</w:t>
      </w:r>
      <w:r w:rsidR="00B745A6">
        <w:t xml:space="preserve">, and </w:t>
      </w:r>
      <w:r w:rsidR="00B745A6">
        <w:rPr>
          <w:rFonts w:cstheme="minorHAnsi"/>
        </w:rPr>
        <w:t>β</w:t>
      </w:r>
      <w:r w:rsidR="00B745A6">
        <w:t>-diversity calculated as t</w:t>
      </w:r>
      <w:r w:rsidR="00D76E01">
        <w:t xml:space="preserve">he total number of species within the assemblage divided by </w:t>
      </w:r>
      <w:r w:rsidR="00D76E01">
        <w:rPr>
          <w:rFonts w:cstheme="minorHAnsi"/>
        </w:rPr>
        <w:t>α</w:t>
      </w:r>
      <w:r w:rsidR="00D76E01">
        <w:t xml:space="preserve">-diversity. These calculations were also performed on all data recorded for the observation year to generate a community-wide measure of diversity. </w:t>
      </w:r>
      <w:r w:rsidR="00D97AC7">
        <w:t xml:space="preserve">To address inconsistent numbers of plots grouped into assemblages each year, </w:t>
      </w:r>
      <w:r w:rsidR="003D4C7B">
        <w:t xml:space="preserve">diversity metrics were bootstrapped 10 times using the minimum number of plots observed in an assemblage each year (n = 18). </w:t>
      </w:r>
      <w:bookmarkEnd w:id="2"/>
    </w:p>
    <w:p w14:paraId="61300E94" w14:textId="6B3AF52E" w:rsidR="00DA6217" w:rsidRDefault="009836CC" w:rsidP="00E72813">
      <w:r>
        <w:t>Community</w:t>
      </w:r>
      <w:r w:rsidR="006F3B74">
        <w:t xml:space="preserve"> </w:t>
      </w:r>
      <w:r w:rsidR="00E944E1">
        <w:t>turnover</w:t>
      </w:r>
      <w:r w:rsidR="00F34A1C">
        <w:t xml:space="preserve"> for each</w:t>
      </w:r>
      <w:r w:rsidR="006F3B74">
        <w:t xml:space="preserve"> assemblage </w:t>
      </w:r>
      <w:r w:rsidR="00F34A1C">
        <w:t>was</w:t>
      </w:r>
      <w:r w:rsidR="007945ED">
        <w:t xml:space="preserve"> </w:t>
      </w:r>
      <w:r w:rsidR="006F3B74">
        <w:t xml:space="preserve">measured using the </w:t>
      </w:r>
      <w:r>
        <w:t>“</w:t>
      </w:r>
      <w:r w:rsidR="006F3B74">
        <w:t>codyn</w:t>
      </w:r>
      <w:r>
        <w:t>”</w:t>
      </w:r>
      <w:r w:rsidR="006F3B74">
        <w:t xml:space="preserve"> </w:t>
      </w:r>
      <w:r w:rsidR="008D620A">
        <w:t xml:space="preserve">R </w:t>
      </w:r>
      <w:r w:rsidR="006F3B74">
        <w:t xml:space="preserve">package </w:t>
      </w:r>
      <w:r w:rsidR="00191332">
        <w:fldChar w:fldCharType="begin"/>
      </w:r>
      <w:r w:rsidR="00BD2E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191332">
        <w:fldChar w:fldCharType="separate"/>
      </w:r>
      <w:r w:rsidR="00191332" w:rsidRPr="002D5D96">
        <w:rPr>
          <w:rFonts w:ascii="Calibri" w:hAnsi="Calibri" w:cs="Calibri"/>
        </w:rPr>
        <w:t>(Hallett et al., 2016)</w:t>
      </w:r>
      <w:r w:rsidR="00191332">
        <w:fldChar w:fldCharType="end"/>
      </w:r>
      <w:r w:rsidR="006F3B74">
        <w:t>.</w:t>
      </w:r>
      <w:r w:rsidR="00556C34">
        <w:t xml:space="preserve"> </w:t>
      </w:r>
      <w:r w:rsidR="00DB21FF">
        <w:t>Total species turnover</w:t>
      </w:r>
      <w:r w:rsidR="00611D5E">
        <w:t xml:space="preserve"> (total magnitude</w:t>
      </w:r>
      <w:r w:rsidR="00BD4897">
        <w:t xml:space="preserve"> of change)</w:t>
      </w:r>
      <w:r w:rsidR="00DB21FF">
        <w:t>,</w:t>
      </w:r>
      <w:r w:rsidR="00EF7876">
        <w:t xml:space="preserve"> </w:t>
      </w:r>
      <w:r w:rsidR="00BD4897">
        <w:t>species gained (appearances)</w:t>
      </w:r>
      <w:r w:rsidR="00DB21FF">
        <w:t xml:space="preserve">, and </w:t>
      </w:r>
      <w:r w:rsidR="00EF7876">
        <w:t xml:space="preserve">species </w:t>
      </w:r>
      <w:r w:rsidR="00BD4897">
        <w:t>lost (</w:t>
      </w:r>
      <w:r w:rsidR="00DB21FF">
        <w:t>disappearances</w:t>
      </w:r>
      <w:r w:rsidR="00BD4897">
        <w:t>)</w:t>
      </w:r>
      <w:r w:rsidR="00DB21FF">
        <w:t xml:space="preserve"> were calculated</w:t>
      </w:r>
      <w:r w:rsidR="00DF50C7">
        <w:t xml:space="preserve"> as a percent change</w:t>
      </w:r>
      <w:r w:rsidR="00DB21FF">
        <w:t xml:space="preserve"> for each assemblage </w:t>
      </w:r>
      <w:r w:rsidR="00756082">
        <w:t xml:space="preserve">between </w:t>
      </w:r>
      <w:r w:rsidR="00F34A1C">
        <w:t>1979-1999, and 1999-2019</w:t>
      </w:r>
      <w:r w:rsidR="00EA7939">
        <w:t>. T</w:t>
      </w:r>
      <w:r w:rsidR="00756082">
        <w:t xml:space="preserve">otal turnover </w:t>
      </w:r>
      <w:r w:rsidR="00EA7939">
        <w:t xml:space="preserve">was calculated as </w:t>
      </w:r>
      <w:r w:rsidR="00756082">
        <w:t xml:space="preserve">a ratio of the </w:t>
      </w:r>
      <w:r w:rsidR="000815B6">
        <w:t xml:space="preserve">absolute value </w:t>
      </w:r>
      <w:r w:rsidR="00756082">
        <w:t xml:space="preserve">of species gained and lost to the total number of species observed in both timepoints. </w:t>
      </w:r>
    </w:p>
    <w:p w14:paraId="4BF5E188" w14:textId="77777777" w:rsidR="004B1258" w:rsidRPr="0040538A" w:rsidRDefault="004B1258" w:rsidP="004B1258">
      <w:pPr>
        <w:pStyle w:val="Caption"/>
      </w:pPr>
      <w:r w:rsidRPr="003744EF">
        <w:rPr>
          <w:i w:val="0"/>
          <w:iCs w:val="0"/>
          <w:color w:val="auto"/>
          <w:sz w:val="22"/>
          <w:szCs w:val="22"/>
        </w:rPr>
        <w:t>During initial analyses, both Euclidean and Bray-Curtis distances were used to confirm distance measure did not have a major effect on plot clustering and subsequent indicator species analysis;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Pr>
          <w:i w:val="0"/>
          <w:iCs w:val="0"/>
          <w:color w:val="auto"/>
          <w:sz w:val="22"/>
          <w:szCs w:val="22"/>
        </w:rPr>
        <w:fldChar w:fldCharType="begin"/>
      </w:r>
      <w:r>
        <w:rPr>
          <w:i w:val="0"/>
          <w:iCs w:val="0"/>
          <w:color w:val="auto"/>
          <w:sz w:val="22"/>
          <w:szCs w:val="22"/>
        </w:rPr>
        <w:instrText xml:space="preserve"> REF _Ref104818673 \h  \* MERGEFORMAT </w:instrText>
      </w:r>
      <w:r>
        <w:rPr>
          <w:i w:val="0"/>
          <w:iCs w:val="0"/>
          <w:color w:val="auto"/>
          <w:sz w:val="22"/>
          <w:szCs w:val="22"/>
        </w:rPr>
      </w:r>
      <w:r>
        <w:rPr>
          <w:i w:val="0"/>
          <w:iCs w:val="0"/>
          <w:color w:val="auto"/>
          <w:sz w:val="22"/>
          <w:szCs w:val="22"/>
        </w:rPr>
        <w:fldChar w:fldCharType="separate"/>
      </w:r>
      <w:r w:rsidRPr="00173A95">
        <w:rPr>
          <w:i w:val="0"/>
          <w:iCs w:val="0"/>
          <w:color w:val="auto"/>
          <w:sz w:val="22"/>
          <w:szCs w:val="22"/>
        </w:rPr>
        <w:t xml:space="preserve">Table </w:t>
      </w:r>
      <w:r w:rsidRPr="00321B79">
        <w:rPr>
          <w:i w:val="0"/>
          <w:iCs w:val="0"/>
          <w:color w:val="auto"/>
          <w:sz w:val="22"/>
          <w:szCs w:val="22"/>
        </w:rPr>
        <w:t>5</w:t>
      </w:r>
      <w:r>
        <w:rPr>
          <w:i w:val="0"/>
          <w:iCs w:val="0"/>
          <w:color w:val="auto"/>
          <w:sz w:val="22"/>
          <w:szCs w:val="22"/>
        </w:rPr>
        <w:fldChar w:fldCharType="end"/>
      </w:r>
      <w:r w:rsidRPr="0040538A">
        <w:rPr>
          <w:i w:val="0"/>
          <w:iCs w:val="0"/>
          <w:color w:val="auto"/>
          <w:sz w:val="22"/>
          <w:szCs w:val="22"/>
        </w:rPr>
        <w:t xml:space="preserve"> and </w:t>
      </w:r>
      <w:r w:rsidRPr="00321B79">
        <w:rPr>
          <w:i w:val="0"/>
          <w:iCs w:val="0"/>
          <w:color w:val="auto"/>
          <w:sz w:val="22"/>
          <w:szCs w:val="22"/>
        </w:rPr>
        <w:fldChar w:fldCharType="begin"/>
      </w:r>
      <w:r w:rsidRPr="0040538A">
        <w:rPr>
          <w:i w:val="0"/>
          <w:iCs w:val="0"/>
          <w:color w:val="auto"/>
          <w:sz w:val="22"/>
          <w:szCs w:val="22"/>
        </w:rPr>
        <w:instrText xml:space="preserve"> REF _Ref103857626 \h  \* MERGEFORMAT </w:instrText>
      </w:r>
      <w:r w:rsidRPr="00321B79">
        <w:rPr>
          <w:i w:val="0"/>
          <w:iCs w:val="0"/>
          <w:color w:val="auto"/>
          <w:sz w:val="22"/>
          <w:szCs w:val="22"/>
        </w:rPr>
      </w:r>
      <w:r w:rsidRPr="00321B79">
        <w:rPr>
          <w:i w:val="0"/>
          <w:iCs w:val="0"/>
          <w:color w:val="auto"/>
          <w:sz w:val="22"/>
          <w:szCs w:val="22"/>
        </w:rPr>
        <w:fldChar w:fldCharType="separate"/>
      </w:r>
      <w:r w:rsidRPr="00173A95">
        <w:rPr>
          <w:i w:val="0"/>
          <w:iCs w:val="0"/>
          <w:color w:val="auto"/>
          <w:sz w:val="22"/>
          <w:szCs w:val="22"/>
        </w:rPr>
        <w:t xml:space="preserve">Figure </w:t>
      </w:r>
      <w:r w:rsidRPr="00321B79">
        <w:rPr>
          <w:i w:val="0"/>
          <w:iCs w:val="0"/>
          <w:color w:val="auto"/>
          <w:sz w:val="22"/>
          <w:szCs w:val="22"/>
        </w:rPr>
        <w:t>4</w:t>
      </w:r>
      <w:r w:rsidRPr="00321B79">
        <w:rPr>
          <w:i w:val="0"/>
          <w:iCs w:val="0"/>
          <w:color w:val="auto"/>
          <w:sz w:val="22"/>
          <w:szCs w:val="22"/>
        </w:rPr>
        <w:fldChar w:fldCharType="end"/>
      </w:r>
      <w:r w:rsidRPr="0040538A">
        <w:rPr>
          <w:i w:val="0"/>
          <w:iCs w:val="0"/>
          <w:color w:val="auto"/>
          <w:sz w:val="22"/>
          <w:szCs w:val="22"/>
        </w:rPr>
        <w:t xml:space="preserve">. All analyses were performed in R v.4.0.2. </w:t>
      </w:r>
    </w:p>
    <w:p w14:paraId="5C615CAC" w14:textId="77777777" w:rsidR="004B1258" w:rsidRDefault="004B1258" w:rsidP="00E72813"/>
    <w:p w14:paraId="49D60543" w14:textId="29B3B657" w:rsidR="00E72813" w:rsidRDefault="00E72813"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3" w:name="_Ref103170248"/>
      <w:r w:rsidRPr="00746ACC">
        <w:rPr>
          <w:noProof/>
        </w:rPr>
        <w:t xml:space="preserve"> </w:t>
      </w:r>
      <w:r w:rsidR="002445D1" w:rsidRPr="002445D1">
        <w:rPr>
          <w:noProof/>
        </w:rPr>
        <mc:AlternateContent>
          <mc:Choice Requires="wpg">
            <w:drawing>
              <wp:anchor distT="0" distB="0" distL="114300" distR="114300" simplePos="0" relativeHeight="251658241"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a:extLst/>
                          </pic:cNvPr>
                          <pic:cNvPicPr/>
                        </pic:nvPicPr>
                        <pic:blipFill>
                          <a:blip r:embed="rId16"/>
                          <a:stretch>
                            <a:fillRect/>
                          </a:stretch>
                        </pic:blipFill>
                        <pic:spPr>
                          <a:xfrm>
                            <a:off x="0" y="0"/>
                            <a:ext cx="6400800" cy="2411095"/>
                          </a:xfrm>
                          <a:prstGeom prst="rect">
                            <a:avLst/>
                          </a:prstGeom>
                        </pic:spPr>
                      </pic:pic>
                      <pic:pic xmlns:pic="http://schemas.openxmlformats.org/drawingml/2006/picture">
                        <pic:nvPicPr>
                          <pic:cNvPr id="43" name="Picture 43">
                            <a:extLst/>
                          </pic:cNvPr>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a:extLst/>
                          </pic:cNvPr>
                          <pic:cNvPicPr/>
                        </pic:nvPicPr>
                        <pic:blipFill rotWithShape="1">
                          <a:blip r:embed="rId18"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a:extLst/>
                        </wps:cNvPr>
                        <wps:cNvSpPr txBox="1"/>
                        <wps:spPr>
                          <a:xfrm>
                            <a:off x="99709" y="2520965"/>
                            <a:ext cx="219095" cy="246392"/>
                          </a:xfrm>
                          <a:prstGeom prst="rect">
                            <a:avLst/>
                          </a:prstGeom>
                          <a:noFill/>
                          <a:ln>
                            <a:solidFill>
                              <a:schemeClr val="tx1"/>
                            </a:solidFill>
                          </a:ln>
                        </wps:spPr>
                        <wps:txbx>
                          <w:txbxContent>
                            <w:p w14:paraId="30EDCAFC" w14:textId="77777777" w:rsidR="00DC704D" w:rsidRDefault="00DC704D"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a:extLst/>
                        </wps:cNvPr>
                        <wps:cNvSpPr txBox="1"/>
                        <wps:spPr>
                          <a:xfrm>
                            <a:off x="2673626" y="2517047"/>
                            <a:ext cx="219095" cy="246392"/>
                          </a:xfrm>
                          <a:prstGeom prst="rect">
                            <a:avLst/>
                          </a:prstGeom>
                          <a:noFill/>
                          <a:ln>
                            <a:solidFill>
                              <a:schemeClr val="tx1"/>
                            </a:solidFill>
                          </a:ln>
                        </wps:spPr>
                        <wps:txbx>
                          <w:txbxContent>
                            <w:p w14:paraId="2D90E7DC" w14:textId="77777777" w:rsidR="00DC704D" w:rsidRDefault="00DC704D"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15pt;margin-top:-.25pt;width:516pt;height:480.7pt;z-index:251658241"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19"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20"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21"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DC704D" w:rsidRDefault="00DC704D"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DC704D" w:rsidRDefault="00DC704D"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72E77D50" w:rsidR="00B051DD" w:rsidRDefault="00B051DD" w:rsidP="00B051DD">
      <w:pPr>
        <w:pStyle w:val="Caption"/>
      </w:pPr>
      <w:bookmarkStart w:id="4" w:name="_Ref104553838"/>
      <w:r>
        <w:t xml:space="preserve">Figure </w:t>
      </w:r>
      <w:r w:rsidR="001D61AD">
        <w:fldChar w:fldCharType="begin"/>
      </w:r>
      <w:r w:rsidR="001D61AD">
        <w:instrText xml:space="preserve"> SEQ Figure \* ARABIC </w:instrText>
      </w:r>
      <w:r w:rsidR="001D61AD">
        <w:fldChar w:fldCharType="separate"/>
      </w:r>
      <w:r w:rsidR="00173A95">
        <w:rPr>
          <w:noProof/>
        </w:rPr>
        <w:t>1</w:t>
      </w:r>
      <w:r w:rsidR="001D61AD">
        <w:rPr>
          <w:noProof/>
        </w:rPr>
        <w:fldChar w:fldCharType="end"/>
      </w:r>
      <w:bookmarkEnd w:id="3"/>
      <w:bookmarkEnd w:id="4"/>
      <w:r>
        <w:t xml:space="preserve">. </w:t>
      </w:r>
      <w:r w:rsidR="00FF456A" w:rsidRPr="00FF456A">
        <w:t xml:space="preserve">Location of the study site in Vancouver, British Columbia, Canada (A), approximately 20 km north of the South Arm Marshes Wildlife Management Area (highlighted in orange, B). Ladner Marsh abuts municipal development on the south bank of the Fraser River (C). </w:t>
      </w:r>
      <w:bookmarkStart w:id="5" w:name="_Hlk101788017"/>
      <w:r w:rsidR="00FF456A" w:rsidRPr="00FF456A">
        <w:t xml:space="preserve">Base maps (A, B) generated by </w:t>
      </w:r>
      <w:proofErr w:type="spellStart"/>
      <w:r w:rsidR="00FF456A" w:rsidRPr="00FF456A">
        <w:t>iMap</w:t>
      </w:r>
      <w:proofErr w:type="spellEnd"/>
      <w:r w:rsidR="00FF456A" w:rsidRPr="00FF456A">
        <w:t xml:space="preserve"> published by the B. C. Conservation Data Center (Victoria, BC, Canada, </w:t>
      </w:r>
      <w:hyperlink r:id="rId22" w:history="1">
        <w:r w:rsidR="00FF456A" w:rsidRPr="00FF456A">
          <w:rPr>
            <w:rStyle w:val="Hyperlink"/>
          </w:rPr>
          <w:t>https://maps.gov.bc.ca/ess/hm/imap4m/</w:t>
        </w:r>
      </w:hyperlink>
      <w:r w:rsidR="00FF456A" w:rsidRPr="00FF456A">
        <w:t xml:space="preserve">) and (C) OpenStreetMap (OpenStreetMap contributors, 2015, </w:t>
      </w:r>
      <w:hyperlink r:id="rId23" w:history="1">
        <w:r w:rsidR="00FF456A" w:rsidRPr="00FF456A">
          <w:rPr>
            <w:rStyle w:val="Hyperlink"/>
          </w:rPr>
          <w:t>https://www.openstreetmap.org/</w:t>
        </w:r>
      </w:hyperlink>
      <w:r w:rsidR="00FF456A" w:rsidRPr="00FF456A">
        <w:t>)</w:t>
      </w:r>
      <w:bookmarkEnd w:id="5"/>
      <w:r w:rsidR="00FF456A">
        <w:t xml:space="preserve">, </w:t>
      </w:r>
      <w:r>
        <w:rPr>
          <w:noProof/>
        </w:rPr>
        <w:t xml:space="preserve">t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r w:rsidR="00FF456A">
        <w:rPr>
          <w:noProof/>
        </w:rPr>
        <w:t xml:space="preserve"> (D)</w:t>
      </w:r>
      <w:r w:rsidR="00AE42C1">
        <w:rPr>
          <w:noProof/>
        </w:rPr>
        <w:t xml:space="preserve">, and </w:t>
      </w:r>
      <w:r w:rsidR="00C33CFD">
        <w:rPr>
          <w:noProof/>
        </w:rPr>
        <w:t xml:space="preserve">semi-systematic plot placement within and between assemblages based on </w:t>
      </w:r>
      <w:r w:rsidR="003778BD">
        <w:rPr>
          <w:noProof/>
        </w:rPr>
        <w:t>species dominance</w:t>
      </w:r>
      <w:r w:rsidR="00FF456A">
        <w:rPr>
          <w:noProof/>
        </w:rPr>
        <w:t xml:space="preserve"> (E)</w:t>
      </w:r>
      <w:r w:rsidR="003778BD">
        <w:rPr>
          <w:noProof/>
        </w:rPr>
        <w:t xml:space="preserv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47C528D2" w14:textId="18EBA386" w:rsidR="00464FB4" w:rsidRDefault="006C5D18" w:rsidP="005209C4">
      <w:pPr>
        <w:pStyle w:val="Heading1"/>
      </w:pPr>
      <w:r>
        <w:lastRenderedPageBreak/>
        <w:t>Results</w:t>
      </w:r>
    </w:p>
    <w:p w14:paraId="71F92B5C" w14:textId="77777777" w:rsidR="00B80B02" w:rsidRPr="00E90CBE" w:rsidRDefault="00B80B02" w:rsidP="007D52A9">
      <w:pPr>
        <w:ind w:firstLine="720"/>
      </w:pPr>
    </w:p>
    <w:p w14:paraId="0632C7A0" w14:textId="66E87983" w:rsidR="009D1A0A" w:rsidRPr="00141FDA" w:rsidRDefault="00A85981" w:rsidP="005F7C5D">
      <w:pPr>
        <w:ind w:firstLine="720"/>
      </w:pPr>
      <w:r>
        <w:t>Three main a</w:t>
      </w:r>
      <w:r w:rsidR="006C3B4D">
        <w:t xml:space="preserve">ssemblages </w:t>
      </w:r>
      <w:r>
        <w:t>within Ladner Marsh can be characterized by the same dominant species</w:t>
      </w:r>
      <w:r w:rsidR="00EB3E1E">
        <w:t xml:space="preserve"> across all sampling periods</w:t>
      </w:r>
      <w:r w:rsidR="002B6766">
        <w:t xml:space="preserve">, however cluster analysis shows increasing </w:t>
      </w:r>
      <w:r w:rsidR="008B54D6">
        <w:t xml:space="preserve">dissimilarity </w:t>
      </w:r>
      <w:r w:rsidR="00607597">
        <w:t xml:space="preserve">in </w:t>
      </w:r>
      <w:r w:rsidR="00545B23">
        <w:t xml:space="preserve">species </w:t>
      </w:r>
      <w:r w:rsidR="00607597">
        <w:t xml:space="preserve">cover abundance </w:t>
      </w:r>
      <w:r w:rsidR="008B54D6">
        <w:t xml:space="preserve">between assemblage types over time. </w:t>
      </w:r>
      <w:r w:rsidR="008B54D6" w:rsidRPr="00791A3B">
        <w:t xml:space="preserve">That is, </w:t>
      </w:r>
      <w:r w:rsidR="00545B23" w:rsidRPr="00DC704D">
        <w:t xml:space="preserve">species cover within </w:t>
      </w:r>
      <w:r w:rsidR="008B54D6" w:rsidRPr="00791A3B">
        <w:t>plots are increasingly similar to each other within a given assemblage, but share fewer similarities between assemblages</w:t>
      </w:r>
      <w:r w:rsidR="005C1666" w:rsidRPr="00791A3B">
        <w:t xml:space="preserve"> (</w:t>
      </w:r>
      <w:r w:rsidR="00363A72" w:rsidRPr="00791A3B">
        <w:fldChar w:fldCharType="begin"/>
      </w:r>
      <w:r w:rsidR="00363A72" w:rsidRPr="00545B23">
        <w:instrText xml:space="preserve"> REF _Ref94197029 \h </w:instrText>
      </w:r>
      <w:r w:rsidR="00B137F2" w:rsidRPr="00DC704D">
        <w:instrText xml:space="preserve"> \* MERGEFORMAT </w:instrText>
      </w:r>
      <w:r w:rsidR="00363A72" w:rsidRPr="00791A3B">
        <w:fldChar w:fldCharType="separate"/>
      </w:r>
      <w:r w:rsidR="00173A95" w:rsidRPr="00791A3B">
        <w:t xml:space="preserve">Figure </w:t>
      </w:r>
      <w:r w:rsidR="00173A95" w:rsidRPr="00545B23">
        <w:rPr>
          <w:noProof/>
        </w:rPr>
        <w:t>2</w:t>
      </w:r>
      <w:r w:rsidR="00363A72" w:rsidRPr="00791A3B">
        <w:fldChar w:fldCharType="end"/>
      </w:r>
      <w:r w:rsidR="005C1666" w:rsidRPr="00791A3B">
        <w:t xml:space="preserve">). </w:t>
      </w:r>
      <w:r w:rsidR="00F66803" w:rsidRPr="00791A3B">
        <w:t xml:space="preserve">Over time, it appears that </w:t>
      </w:r>
      <w:r w:rsidR="00942DF3">
        <w:t xml:space="preserve">species cover is becoming more heterogeneous within and between assemblages. </w:t>
      </w:r>
      <w:r w:rsidR="00F66803">
        <w:t xml:space="preserve">While the indicator species </w:t>
      </w:r>
      <w:r w:rsidR="00E01451">
        <w:t xml:space="preserve">with the highest significance </w:t>
      </w:r>
      <w:r w:rsidR="00F66803">
        <w:t xml:space="preserve">across each assemblage remain </w:t>
      </w:r>
      <w:r w:rsidR="00E01451">
        <w:t>constant</w:t>
      </w:r>
      <w:r w:rsidR="00F66803">
        <w:t xml:space="preserve"> over time </w:t>
      </w:r>
      <w:r w:rsidR="000B68F2">
        <w:t>(</w:t>
      </w:r>
      <w:r w:rsidR="00446B55" w:rsidRPr="00DC704D">
        <w:rPr>
          <w:i/>
        </w:rPr>
        <w:t>i.e.</w:t>
      </w:r>
      <w:r w:rsidR="00446B55">
        <w:t>,</w:t>
      </w:r>
      <w:r w:rsidR="000B68F2">
        <w:t xml:space="preserve"> </w:t>
      </w:r>
      <w:r w:rsidR="000B68F2" w:rsidRPr="00DC704D">
        <w:rPr>
          <w:i/>
        </w:rPr>
        <w:t>Carex lyngbyei</w:t>
      </w:r>
      <w:r w:rsidR="000B68F2">
        <w:t xml:space="preserve"> is consistently the highest indicator of the Sedge assemblage over time) an</w:t>
      </w:r>
      <w:r w:rsidR="00F66803">
        <w:t xml:space="preserve">d drive </w:t>
      </w:r>
      <w:r w:rsidR="00FB6AA0">
        <w:t>cluster groups</w:t>
      </w:r>
      <w:r w:rsidR="00B92DA1">
        <w:t xml:space="preserve">, </w:t>
      </w:r>
      <w:r w:rsidR="003C783A">
        <w:t xml:space="preserve">other </w:t>
      </w:r>
      <w:r w:rsidR="005C1666">
        <w:t>species that significantly drive indicators of assemblages change over tim</w:t>
      </w:r>
      <w:r w:rsidR="005C1666" w:rsidRPr="00F96909">
        <w:t>e (</w:t>
      </w:r>
      <w:r w:rsidR="006F792D">
        <w:fldChar w:fldCharType="begin"/>
      </w:r>
      <w:r w:rsidR="006F792D">
        <w:instrText xml:space="preserve"> REF _Ref104813883 \h </w:instrText>
      </w:r>
      <w:r w:rsidR="006F792D">
        <w:fldChar w:fldCharType="separate"/>
      </w:r>
      <w:r w:rsidR="00173A95">
        <w:t xml:space="preserve">Table </w:t>
      </w:r>
      <w:r w:rsidR="00173A95">
        <w:rPr>
          <w:noProof/>
        </w:rPr>
        <w:t>1</w:t>
      </w:r>
      <w:r w:rsidR="006F792D">
        <w:fldChar w:fldCharType="end"/>
      </w:r>
      <w:r w:rsidR="00632C3F">
        <w:fldChar w:fldCharType="begin"/>
      </w:r>
      <w:r w:rsidR="00632C3F">
        <w:instrText xml:space="preserve"> REF _Ref102639740 \h </w:instrText>
      </w:r>
      <w:r w:rsidR="00632C3F">
        <w:fldChar w:fldCharType="end"/>
      </w:r>
      <w:r w:rsidR="00E01451">
        <w:t xml:space="preserve"> and</w:t>
      </w:r>
      <w:r w:rsidR="00791A3B">
        <w:t xml:space="preserve"> </w:t>
      </w:r>
      <w:r w:rsidR="00E752D9">
        <w:fldChar w:fldCharType="begin"/>
      </w:r>
      <w:r w:rsidR="00E752D9">
        <w:instrText xml:space="preserve"> REF _Ref104818673 \h  \* MERGEFORMAT </w:instrText>
      </w:r>
      <w:r w:rsidR="00E752D9">
        <w:fldChar w:fldCharType="separate"/>
      </w:r>
      <w:r w:rsidR="00E752D9">
        <w:t>S</w:t>
      </w:r>
      <w:r w:rsidR="00E752D9" w:rsidRPr="00DC704D">
        <w:t>5</w:t>
      </w:r>
      <w:r w:rsidR="00E752D9">
        <w:fldChar w:fldCharType="end"/>
      </w:r>
      <w:r w:rsidR="005C1666" w:rsidRPr="00F96909">
        <w:t>)</w:t>
      </w:r>
      <w:r w:rsidR="005C1666">
        <w:t xml:space="preserve">. </w:t>
      </w:r>
      <w:r w:rsidR="000B68F2">
        <w:t xml:space="preserve">For </w:t>
      </w:r>
      <w:r w:rsidR="008E28D2">
        <w:t>example,</w:t>
      </w:r>
      <w:r w:rsidR="00B3227D">
        <w:t xml:space="preserve"> in 1979</w:t>
      </w:r>
      <w:r w:rsidR="00A25A9F">
        <w:t xml:space="preserve"> the </w:t>
      </w:r>
      <w:r w:rsidR="00A1508C">
        <w:t xml:space="preserve">indicator species defining the </w:t>
      </w:r>
      <w:r w:rsidR="00A25A9F">
        <w:t xml:space="preserve">Sedge assemblage </w:t>
      </w:r>
      <w:r w:rsidR="00B3227D">
        <w:t xml:space="preserve">cluster </w:t>
      </w:r>
      <w:r w:rsidR="002D3D31">
        <w:t>were</w:t>
      </w:r>
      <w:r w:rsidR="00B3227D">
        <w:t xml:space="preserve"> </w:t>
      </w:r>
      <w:r w:rsidR="00B3227D">
        <w:rPr>
          <w:i/>
        </w:rPr>
        <w:t xml:space="preserve">C. lyngbyei, S. latifolia, </w:t>
      </w:r>
      <w:r w:rsidR="00B3227D">
        <w:t xml:space="preserve">and </w:t>
      </w:r>
      <w:r w:rsidR="00B3227D">
        <w:rPr>
          <w:i/>
        </w:rPr>
        <w:t>S. tabernaemontani</w:t>
      </w:r>
      <w:r w:rsidR="00B3227D">
        <w:t xml:space="preserve">, however in 1999 the same assemblage </w:t>
      </w:r>
      <w:r w:rsidR="002D3D31">
        <w:t>included indicator species</w:t>
      </w:r>
      <w:r w:rsidR="00B3227D">
        <w:t xml:space="preserve"> </w:t>
      </w:r>
      <w:r w:rsidR="00B3227D">
        <w:rPr>
          <w:i/>
        </w:rPr>
        <w:t xml:space="preserve">C. lyngbyei, A. stolonifera, </w:t>
      </w:r>
      <w:r w:rsidR="00B3227D">
        <w:t xml:space="preserve">and </w:t>
      </w:r>
      <w:r w:rsidR="00B3227D">
        <w:rPr>
          <w:i/>
        </w:rPr>
        <w:t>I. capensis</w:t>
      </w:r>
      <w:r w:rsidR="00B3227D">
        <w:t xml:space="preserve">. </w:t>
      </w:r>
      <w:r w:rsidR="00A06E47">
        <w:t xml:space="preserve">Thus, although </w:t>
      </w:r>
      <w:r w:rsidR="00A06E47">
        <w:rPr>
          <w:i/>
        </w:rPr>
        <w:t>C. lyngbyei</w:t>
      </w:r>
      <w:r w:rsidR="00A06E47">
        <w:t xml:space="preserve"> remained the common </w:t>
      </w:r>
      <w:r w:rsidR="002D3D31">
        <w:t>indicator</w:t>
      </w:r>
      <w:r w:rsidR="00A06E47">
        <w:t xml:space="preserve"> species </w:t>
      </w:r>
      <w:r w:rsidR="00444F7F">
        <w:t>of the assemblage</w:t>
      </w:r>
      <w:r w:rsidR="00A06E47">
        <w:t xml:space="preserve"> cluster group</w:t>
      </w:r>
      <w:r w:rsidR="00444F7F">
        <w:t xml:space="preserve">, the associated </w:t>
      </w:r>
      <w:r w:rsidR="002D3D31">
        <w:t>indicator</w:t>
      </w:r>
      <w:r w:rsidR="00444F7F">
        <w:t xml:space="preserve"> species had changed. </w:t>
      </w:r>
      <w:r w:rsidR="002B4227">
        <w:t>Additionally, f</w:t>
      </w:r>
      <w:r w:rsidR="00D417C6">
        <w:t xml:space="preserve">ewer </w:t>
      </w:r>
      <w:r w:rsidR="002D3D31">
        <w:t xml:space="preserve">indicator </w:t>
      </w:r>
      <w:r w:rsidR="00D417C6">
        <w:t xml:space="preserve">species </w:t>
      </w:r>
      <w:r w:rsidR="002D3D31">
        <w:t xml:space="preserve">were </w:t>
      </w:r>
      <w:r w:rsidR="006122A6">
        <w:t xml:space="preserve">found in the Sedge and Fescue </w:t>
      </w:r>
      <w:r w:rsidR="00D417C6">
        <w:t>assemblage</w:t>
      </w:r>
      <w:r w:rsidR="006122A6">
        <w:t>s</w:t>
      </w:r>
      <w:r w:rsidR="00D417C6">
        <w:t xml:space="preserve"> in 2019 than in 1979. For example, the Sedge assemblage was characterized by three species (including </w:t>
      </w:r>
      <w:r w:rsidR="00D417C6">
        <w:rPr>
          <w:i/>
        </w:rPr>
        <w:t>C. lyngbyei</w:t>
      </w:r>
      <w:r w:rsidR="00D417C6">
        <w:t>) in 1979</w:t>
      </w:r>
      <w:r w:rsidR="006122A6">
        <w:t xml:space="preserve"> and 1999</w:t>
      </w:r>
      <w:r w:rsidR="00D417C6">
        <w:t xml:space="preserve">, but only by </w:t>
      </w:r>
      <w:r w:rsidR="00D417C6">
        <w:rPr>
          <w:i/>
        </w:rPr>
        <w:t>C. lyngbyei</w:t>
      </w:r>
      <w:r w:rsidR="00D417C6">
        <w:t xml:space="preserve"> in 2019. The Fescue group was characterized by seven species in 1979, four species in 1999, and three species in </w:t>
      </w:r>
      <w:r w:rsidR="005A73BE">
        <w:t xml:space="preserve">2019. While </w:t>
      </w:r>
      <w:r w:rsidR="005A73BE">
        <w:rPr>
          <w:i/>
        </w:rPr>
        <w:t>Festuca arundinaceae</w:t>
      </w:r>
      <w:r w:rsidR="005A73BE">
        <w:t xml:space="preserve"> re</w:t>
      </w:r>
      <w:r w:rsidR="00754CEC">
        <w:t xml:space="preserve">mained a common indicator species within the assemblage, all other indicator species changed </w:t>
      </w:r>
      <w:r w:rsidR="005C7E26">
        <w:t xml:space="preserve">in each observation year. </w:t>
      </w:r>
    </w:p>
    <w:p w14:paraId="610C5A4E" w14:textId="36BCA99F" w:rsidR="0080524E" w:rsidRPr="00AB3637" w:rsidRDefault="001617DD" w:rsidP="00DC704D">
      <w:pPr>
        <w:pStyle w:val="Caption"/>
        <w:ind w:firstLine="720"/>
        <w:rPr>
          <w:i w:val="0"/>
          <w:iCs w:val="0"/>
          <w:color w:val="auto"/>
          <w:sz w:val="22"/>
          <w:szCs w:val="22"/>
        </w:rPr>
      </w:pPr>
      <w:bookmarkStart w:id="6" w:name="_Hlk106053520"/>
      <w:r w:rsidRPr="001617DD">
        <w:rPr>
          <w:i w:val="0"/>
          <w:iCs w:val="0"/>
          <w:color w:val="auto"/>
          <w:sz w:val="22"/>
          <w:szCs w:val="22"/>
        </w:rPr>
        <w:t xml:space="preserve">Across the entire Ladner Marsh plant community, two to three species were lost each year following the 1979 survey </w:t>
      </w:r>
      <w:r w:rsidR="00967299" w:rsidRPr="007D52A9">
        <w:rPr>
          <w:i w:val="0"/>
          <w:iCs w:val="0"/>
          <w:color w:val="auto"/>
          <w:sz w:val="22"/>
          <w:szCs w:val="22"/>
        </w:rPr>
        <w:t>(</w:t>
      </w:r>
      <w:r w:rsidR="00717925">
        <w:rPr>
          <w:i w:val="0"/>
          <w:iCs w:val="0"/>
          <w:color w:val="auto"/>
          <w:sz w:val="22"/>
          <w:szCs w:val="22"/>
        </w:rPr>
        <w:fldChar w:fldCharType="begin"/>
      </w:r>
      <w:r w:rsidR="00717925">
        <w:rPr>
          <w:i w:val="0"/>
          <w:iCs w:val="0"/>
          <w:color w:val="auto"/>
          <w:sz w:val="22"/>
          <w:szCs w:val="22"/>
        </w:rPr>
        <w:instrText xml:space="preserve"> REF _Ref104813833 \h  \* MERGEFORMAT </w:instrText>
      </w:r>
      <w:r w:rsidR="00717925">
        <w:rPr>
          <w:i w:val="0"/>
          <w:iCs w:val="0"/>
          <w:color w:val="auto"/>
          <w:sz w:val="22"/>
          <w:szCs w:val="22"/>
        </w:rPr>
      </w:r>
      <w:r w:rsidR="00717925">
        <w:rPr>
          <w:i w:val="0"/>
          <w:iCs w:val="0"/>
          <w:color w:val="auto"/>
          <w:sz w:val="22"/>
          <w:szCs w:val="22"/>
        </w:rPr>
        <w:fldChar w:fldCharType="separate"/>
      </w:r>
      <w:r w:rsidR="00173A95" w:rsidRPr="00DC704D">
        <w:rPr>
          <w:i w:val="0"/>
          <w:iCs w:val="0"/>
          <w:color w:val="auto"/>
          <w:sz w:val="22"/>
          <w:szCs w:val="22"/>
        </w:rPr>
        <w:t>Table 2</w:t>
      </w:r>
      <w:r w:rsidR="00717925">
        <w:rPr>
          <w:i w:val="0"/>
          <w:iCs w:val="0"/>
          <w:color w:val="auto"/>
          <w:sz w:val="22"/>
          <w:szCs w:val="22"/>
        </w:rPr>
        <w:fldChar w:fldCharType="end"/>
      </w:r>
      <w:r w:rsidR="00967299" w:rsidRPr="007D52A9">
        <w:rPr>
          <w:i w:val="0"/>
          <w:iCs w:val="0"/>
          <w:color w:val="auto"/>
          <w:sz w:val="22"/>
          <w:szCs w:val="22"/>
        </w:rPr>
        <w:t xml:space="preserve">). </w:t>
      </w:r>
      <w:r w:rsidR="007E76F8">
        <w:rPr>
          <w:i w:val="0"/>
          <w:iCs w:val="0"/>
          <w:color w:val="auto"/>
          <w:sz w:val="22"/>
          <w:szCs w:val="22"/>
        </w:rPr>
        <w:t>Within</w:t>
      </w:r>
      <w:r w:rsidR="00967299" w:rsidRPr="007D52A9">
        <w:rPr>
          <w:i w:val="0"/>
          <w:iCs w:val="0"/>
          <w:color w:val="auto"/>
          <w:sz w:val="22"/>
          <w:szCs w:val="22"/>
        </w:rPr>
        <w:t xml:space="preserve"> every assemblage alpha-diversity (mean number of species</w:t>
      </w:r>
      <w:r w:rsidR="00FD4B64">
        <w:rPr>
          <w:i w:val="0"/>
          <w:iCs w:val="0"/>
          <w:color w:val="auto"/>
          <w:sz w:val="22"/>
          <w:szCs w:val="22"/>
        </w:rPr>
        <w:t xml:space="preserve"> per plot</w:t>
      </w:r>
      <w:r w:rsidR="00967299" w:rsidRPr="007D52A9">
        <w:rPr>
          <w:i w:val="0"/>
          <w:iCs w:val="0"/>
          <w:color w:val="auto"/>
          <w:sz w:val="22"/>
          <w:szCs w:val="22"/>
        </w:rPr>
        <w:t>) decreased</w:t>
      </w:r>
      <w:r w:rsidR="001E5A8C">
        <w:rPr>
          <w:i w:val="0"/>
          <w:iCs w:val="0"/>
          <w:color w:val="auto"/>
          <w:sz w:val="22"/>
          <w:szCs w:val="22"/>
        </w:rPr>
        <w:t xml:space="preserve"> every observation year</w:t>
      </w:r>
      <w:r w:rsidR="00967299" w:rsidRPr="007D52A9">
        <w:rPr>
          <w:i w:val="0"/>
          <w:iCs w:val="0"/>
          <w:color w:val="auto"/>
          <w:sz w:val="22"/>
          <w:szCs w:val="22"/>
        </w:rPr>
        <w:t>,</w:t>
      </w:r>
      <w:r w:rsidR="001A6EA1">
        <w:rPr>
          <w:i w:val="0"/>
          <w:iCs w:val="0"/>
          <w:color w:val="auto"/>
          <w:sz w:val="22"/>
          <w:szCs w:val="22"/>
        </w:rPr>
        <w:t xml:space="preserve"> while beta-diversity</w:t>
      </w:r>
      <w:r w:rsidR="00FD4B64">
        <w:rPr>
          <w:i w:val="0"/>
          <w:iCs w:val="0"/>
          <w:color w:val="auto"/>
          <w:sz w:val="22"/>
          <w:szCs w:val="22"/>
        </w:rPr>
        <w:t xml:space="preserve"> (</w:t>
      </w:r>
      <w:r w:rsidR="006753B2">
        <w:rPr>
          <w:i w:val="0"/>
          <w:iCs w:val="0"/>
          <w:color w:val="auto"/>
          <w:sz w:val="22"/>
          <w:szCs w:val="22"/>
        </w:rPr>
        <w:t>variation in number of species between plots)</w:t>
      </w:r>
      <w:r w:rsidR="001A6EA1">
        <w:rPr>
          <w:i w:val="0"/>
          <w:iCs w:val="0"/>
          <w:color w:val="auto"/>
          <w:sz w:val="22"/>
          <w:szCs w:val="22"/>
        </w:rPr>
        <w:t xml:space="preserve"> increased each year for all assemblages</w:t>
      </w:r>
      <w:r w:rsidR="008B2154">
        <w:rPr>
          <w:i w:val="0"/>
          <w:iCs w:val="0"/>
          <w:color w:val="auto"/>
          <w:sz w:val="22"/>
          <w:szCs w:val="22"/>
        </w:rPr>
        <w:t xml:space="preserve"> (</w:t>
      </w:r>
      <w:r w:rsidR="008B2154">
        <w:rPr>
          <w:i w:val="0"/>
          <w:iCs w:val="0"/>
          <w:color w:val="auto"/>
          <w:sz w:val="22"/>
          <w:szCs w:val="22"/>
        </w:rPr>
        <w:fldChar w:fldCharType="begin"/>
      </w:r>
      <w:r w:rsidR="008B2154">
        <w:rPr>
          <w:i w:val="0"/>
          <w:iCs w:val="0"/>
          <w:color w:val="auto"/>
          <w:sz w:val="22"/>
          <w:szCs w:val="22"/>
        </w:rPr>
        <w:instrText xml:space="preserve"> REF _Ref104813833 \h  \* MERGEFORMAT </w:instrText>
      </w:r>
      <w:r w:rsidR="008B2154">
        <w:rPr>
          <w:i w:val="0"/>
          <w:iCs w:val="0"/>
          <w:color w:val="auto"/>
          <w:sz w:val="22"/>
          <w:szCs w:val="22"/>
        </w:rPr>
      </w:r>
      <w:r w:rsidR="008B2154">
        <w:rPr>
          <w:i w:val="0"/>
          <w:iCs w:val="0"/>
          <w:color w:val="auto"/>
          <w:sz w:val="22"/>
          <w:szCs w:val="22"/>
        </w:rPr>
        <w:fldChar w:fldCharType="separate"/>
      </w:r>
      <w:r w:rsidR="008B2154" w:rsidRPr="00DC704D">
        <w:rPr>
          <w:i w:val="0"/>
          <w:iCs w:val="0"/>
          <w:color w:val="auto"/>
          <w:sz w:val="22"/>
          <w:szCs w:val="22"/>
        </w:rPr>
        <w:t>Table 2</w:t>
      </w:r>
      <w:r w:rsidR="008B2154">
        <w:rPr>
          <w:i w:val="0"/>
          <w:iCs w:val="0"/>
          <w:color w:val="auto"/>
          <w:sz w:val="22"/>
          <w:szCs w:val="22"/>
        </w:rPr>
        <w:fldChar w:fldCharType="end"/>
      </w:r>
      <w:r w:rsidR="008B2154">
        <w:rPr>
          <w:i w:val="0"/>
          <w:iCs w:val="0"/>
          <w:color w:val="auto"/>
          <w:sz w:val="22"/>
          <w:szCs w:val="22"/>
        </w:rPr>
        <w:t>)</w:t>
      </w:r>
      <w:r w:rsidR="001A6EA1">
        <w:rPr>
          <w:i w:val="0"/>
          <w:iCs w:val="0"/>
          <w:color w:val="auto"/>
          <w:sz w:val="22"/>
          <w:szCs w:val="22"/>
        </w:rPr>
        <w:t xml:space="preserve">. </w:t>
      </w:r>
      <w:r w:rsidR="006B7D31" w:rsidRPr="00AB3637">
        <w:rPr>
          <w:i w:val="0"/>
          <w:iCs w:val="0"/>
          <w:color w:val="auto"/>
          <w:sz w:val="22"/>
          <w:szCs w:val="22"/>
        </w:rPr>
        <w:t>For example,</w:t>
      </w:r>
      <w:r w:rsidR="00AB3637" w:rsidRPr="00AB3637">
        <w:rPr>
          <w:i w:val="0"/>
          <w:iCs w:val="0"/>
          <w:color w:val="auto"/>
          <w:sz w:val="22"/>
          <w:szCs w:val="22"/>
        </w:rPr>
        <w:t xml:space="preserve"> </w:t>
      </w:r>
      <w:r w:rsidR="00AB3637" w:rsidRPr="00DC704D">
        <w:rPr>
          <w:i w:val="0"/>
          <w:iCs w:val="0"/>
          <w:color w:val="auto"/>
          <w:sz w:val="22"/>
          <w:szCs w:val="22"/>
        </w:rPr>
        <w:t xml:space="preserve">the sedge community suffered the least loss of species and alpha-diversity across sampling years, although beta-diversity increased as in other assemblages, indicating increasing variability in which species may be encountered within a given assemblage. </w:t>
      </w:r>
      <w:r w:rsidR="00AB3637" w:rsidRPr="00AB3637">
        <w:rPr>
          <w:i w:val="0"/>
          <w:iCs w:val="0"/>
          <w:color w:val="auto"/>
          <w:sz w:val="22"/>
          <w:szCs w:val="22"/>
        </w:rPr>
        <w:t>T</w:t>
      </w:r>
      <w:r w:rsidR="001A6EA1" w:rsidRPr="00AB3637">
        <w:rPr>
          <w:i w:val="0"/>
          <w:iCs w:val="0"/>
          <w:color w:val="auto"/>
          <w:sz w:val="22"/>
          <w:szCs w:val="22"/>
        </w:rPr>
        <w:t>he</w:t>
      </w:r>
      <w:r w:rsidR="00967299" w:rsidRPr="00AB3637">
        <w:rPr>
          <w:i w:val="0"/>
          <w:iCs w:val="0"/>
          <w:color w:val="auto"/>
          <w:sz w:val="22"/>
          <w:szCs w:val="22"/>
        </w:rPr>
        <w:t xml:space="preserve"> Fescue assemblage</w:t>
      </w:r>
      <w:r w:rsidR="002A28FF" w:rsidRPr="00AB3637">
        <w:rPr>
          <w:i w:val="0"/>
          <w:iCs w:val="0"/>
          <w:color w:val="auto"/>
          <w:sz w:val="22"/>
          <w:szCs w:val="22"/>
        </w:rPr>
        <w:t xml:space="preserve"> had the greatest loss </w:t>
      </w:r>
      <w:r w:rsidR="00646478" w:rsidRPr="00AB3637">
        <w:rPr>
          <w:i w:val="0"/>
          <w:iCs w:val="0"/>
          <w:color w:val="auto"/>
          <w:sz w:val="22"/>
          <w:szCs w:val="22"/>
        </w:rPr>
        <w:t>of</w:t>
      </w:r>
      <w:r w:rsidR="002A28FF" w:rsidRPr="00AB3637">
        <w:rPr>
          <w:i w:val="0"/>
          <w:iCs w:val="0"/>
          <w:color w:val="auto"/>
          <w:sz w:val="22"/>
          <w:szCs w:val="22"/>
        </w:rPr>
        <w:t xml:space="preserve"> alpha-diversity</w:t>
      </w:r>
      <w:r w:rsidR="00646478" w:rsidRPr="00AB3637">
        <w:rPr>
          <w:i w:val="0"/>
          <w:iCs w:val="0"/>
          <w:color w:val="auto"/>
          <w:sz w:val="22"/>
          <w:szCs w:val="22"/>
        </w:rPr>
        <w:t xml:space="preserve"> (&gt; 50%) between 1979 and 2019. Nearly 50% fewer plots clustered as Fescue in 2019 than in 1979, however</w:t>
      </w:r>
      <w:r w:rsidR="006260D4" w:rsidRPr="00AB3637">
        <w:rPr>
          <w:i w:val="0"/>
          <w:iCs w:val="0"/>
          <w:color w:val="auto"/>
          <w:sz w:val="22"/>
          <w:szCs w:val="22"/>
        </w:rPr>
        <w:t xml:space="preserve"> bootstrapping 1</w:t>
      </w:r>
      <w:r w:rsidR="009C4383">
        <w:rPr>
          <w:i w:val="0"/>
          <w:iCs w:val="0"/>
          <w:color w:val="auto"/>
          <w:sz w:val="22"/>
          <w:szCs w:val="22"/>
        </w:rPr>
        <w:t>8</w:t>
      </w:r>
      <w:r w:rsidR="006260D4" w:rsidRPr="00AB3637">
        <w:rPr>
          <w:i w:val="0"/>
          <w:iCs w:val="0"/>
          <w:color w:val="auto"/>
          <w:sz w:val="22"/>
          <w:szCs w:val="22"/>
        </w:rPr>
        <w:t xml:space="preserve"> random plots</w:t>
      </w:r>
      <w:r w:rsidR="002B1438" w:rsidRPr="00AB3637">
        <w:rPr>
          <w:i w:val="0"/>
          <w:iCs w:val="0"/>
          <w:color w:val="auto"/>
          <w:sz w:val="22"/>
          <w:szCs w:val="22"/>
        </w:rPr>
        <w:t xml:space="preserve"> from every sampling year</w:t>
      </w:r>
      <w:r w:rsidR="006260D4" w:rsidRPr="00AB3637">
        <w:rPr>
          <w:i w:val="0"/>
          <w:iCs w:val="0"/>
          <w:color w:val="auto"/>
          <w:sz w:val="22"/>
          <w:szCs w:val="22"/>
        </w:rPr>
        <w:t xml:space="preserve"> showed the same trend, indicating that loss of species is not related to loss of plots (</w:t>
      </w:r>
      <w:r w:rsidR="007F2945" w:rsidRPr="001617DD">
        <w:rPr>
          <w:i w:val="0"/>
          <w:iCs w:val="0"/>
          <w:color w:val="auto"/>
          <w:sz w:val="22"/>
          <w:szCs w:val="22"/>
        </w:rPr>
        <w:fldChar w:fldCharType="begin"/>
      </w:r>
      <w:r w:rsidR="007F2945" w:rsidRPr="00AB3637">
        <w:rPr>
          <w:i w:val="0"/>
          <w:iCs w:val="0"/>
          <w:color w:val="auto"/>
          <w:sz w:val="22"/>
          <w:szCs w:val="22"/>
        </w:rPr>
        <w:instrText xml:space="preserve"> REF _Ref105160032 \h  \* MERGEFORMAT </w:instrText>
      </w:r>
      <w:r w:rsidR="007F2945" w:rsidRPr="001617DD">
        <w:rPr>
          <w:i w:val="0"/>
          <w:iCs w:val="0"/>
          <w:color w:val="auto"/>
          <w:sz w:val="22"/>
          <w:szCs w:val="22"/>
        </w:rPr>
      </w:r>
      <w:r w:rsidR="007F2945" w:rsidRPr="001617DD">
        <w:rPr>
          <w:i w:val="0"/>
          <w:iCs w:val="0"/>
          <w:color w:val="auto"/>
          <w:sz w:val="22"/>
          <w:szCs w:val="22"/>
        </w:rPr>
        <w:fldChar w:fldCharType="separate"/>
      </w:r>
      <w:r w:rsidR="007F2945" w:rsidRPr="00DC704D">
        <w:rPr>
          <w:i w:val="0"/>
          <w:iCs w:val="0"/>
          <w:color w:val="auto"/>
          <w:sz w:val="22"/>
          <w:szCs w:val="22"/>
        </w:rPr>
        <w:t xml:space="preserve">Table </w:t>
      </w:r>
      <w:r w:rsidR="00847A51" w:rsidRPr="00AB3637">
        <w:rPr>
          <w:i w:val="0"/>
          <w:iCs w:val="0"/>
          <w:color w:val="auto"/>
          <w:sz w:val="22"/>
          <w:szCs w:val="22"/>
        </w:rPr>
        <w:t>S</w:t>
      </w:r>
      <w:r w:rsidR="007F2945" w:rsidRPr="00DC704D">
        <w:rPr>
          <w:i w:val="0"/>
          <w:iCs w:val="0"/>
          <w:color w:val="auto"/>
          <w:sz w:val="22"/>
          <w:szCs w:val="22"/>
        </w:rPr>
        <w:t>6</w:t>
      </w:r>
      <w:r w:rsidR="007F2945" w:rsidRPr="001617DD">
        <w:rPr>
          <w:i w:val="0"/>
          <w:iCs w:val="0"/>
          <w:color w:val="auto"/>
          <w:sz w:val="22"/>
          <w:szCs w:val="22"/>
        </w:rPr>
        <w:fldChar w:fldCharType="end"/>
      </w:r>
      <w:r w:rsidR="000A57D0" w:rsidRPr="00AB3637">
        <w:rPr>
          <w:i w:val="0"/>
          <w:iCs w:val="0"/>
          <w:color w:val="auto"/>
          <w:sz w:val="22"/>
          <w:szCs w:val="22"/>
        </w:rPr>
        <w:t xml:space="preserve">). </w:t>
      </w:r>
      <w:r w:rsidR="00646478" w:rsidRPr="00AB3637">
        <w:rPr>
          <w:i w:val="0"/>
          <w:iCs w:val="0"/>
          <w:color w:val="auto"/>
          <w:sz w:val="22"/>
          <w:szCs w:val="22"/>
        </w:rPr>
        <w:t>The</w:t>
      </w:r>
      <w:r w:rsidR="00967299" w:rsidRPr="00AB3637">
        <w:rPr>
          <w:i w:val="0"/>
          <w:iCs w:val="0"/>
          <w:color w:val="auto"/>
          <w:sz w:val="22"/>
          <w:szCs w:val="22"/>
        </w:rPr>
        <w:t xml:space="preserve"> Bogbean assemblage had ~20% decrease in alpha-diversity</w:t>
      </w:r>
      <w:r w:rsidR="001326DF" w:rsidRPr="00AB3637">
        <w:rPr>
          <w:i w:val="0"/>
          <w:iCs w:val="0"/>
          <w:color w:val="auto"/>
          <w:sz w:val="22"/>
          <w:szCs w:val="22"/>
        </w:rPr>
        <w:t xml:space="preserve"> since 1979</w:t>
      </w:r>
      <w:r w:rsidR="00967299" w:rsidRPr="00AB3637">
        <w:rPr>
          <w:i w:val="0"/>
          <w:iCs w:val="0"/>
          <w:color w:val="auto"/>
          <w:sz w:val="22"/>
          <w:szCs w:val="22"/>
        </w:rPr>
        <w:t xml:space="preserve"> despite an increase </w:t>
      </w:r>
      <w:r w:rsidR="00967299" w:rsidRPr="002A39AE">
        <w:rPr>
          <w:i w:val="0"/>
          <w:iCs w:val="0"/>
          <w:color w:val="auto"/>
          <w:sz w:val="22"/>
          <w:szCs w:val="22"/>
        </w:rPr>
        <w:t>of ~47% more plots by 2019.</w:t>
      </w:r>
      <w:r w:rsidR="001326DF" w:rsidRPr="002A39AE">
        <w:rPr>
          <w:i w:val="0"/>
          <w:iCs w:val="0"/>
          <w:color w:val="auto"/>
          <w:sz w:val="22"/>
          <w:szCs w:val="22"/>
        </w:rPr>
        <w:t xml:space="preserve"> When subjected to bootstrapping</w:t>
      </w:r>
      <w:r w:rsidR="003A048B" w:rsidRPr="00DC704D">
        <w:rPr>
          <w:i w:val="0"/>
          <w:iCs w:val="0"/>
          <w:color w:val="auto"/>
          <w:sz w:val="22"/>
          <w:szCs w:val="22"/>
        </w:rPr>
        <w:t xml:space="preserve"> of 1</w:t>
      </w:r>
      <w:r w:rsidR="00376059" w:rsidRPr="00DC704D">
        <w:rPr>
          <w:i w:val="0"/>
          <w:iCs w:val="0"/>
          <w:color w:val="auto"/>
          <w:sz w:val="22"/>
          <w:szCs w:val="22"/>
        </w:rPr>
        <w:t>8</w:t>
      </w:r>
      <w:r w:rsidR="003A048B" w:rsidRPr="00DC704D">
        <w:rPr>
          <w:i w:val="0"/>
          <w:iCs w:val="0"/>
          <w:color w:val="auto"/>
          <w:sz w:val="22"/>
          <w:szCs w:val="22"/>
        </w:rPr>
        <w:t xml:space="preserve"> plots per assemblage each year</w:t>
      </w:r>
      <w:r w:rsidR="001326DF" w:rsidRPr="002A39AE">
        <w:rPr>
          <w:i w:val="0"/>
          <w:iCs w:val="0"/>
          <w:color w:val="auto"/>
          <w:sz w:val="22"/>
          <w:szCs w:val="22"/>
        </w:rPr>
        <w:t xml:space="preserve">, the assemblage still </w:t>
      </w:r>
      <w:r w:rsidR="007876E4" w:rsidRPr="002A39AE">
        <w:rPr>
          <w:i w:val="0"/>
          <w:iCs w:val="0"/>
          <w:color w:val="auto"/>
          <w:sz w:val="22"/>
          <w:szCs w:val="22"/>
        </w:rPr>
        <w:t>lost ~10% alpha-diversity, although beta-diversity stayed approximately the same</w:t>
      </w:r>
      <w:r w:rsidR="008D7C52" w:rsidRPr="002A39AE">
        <w:rPr>
          <w:i w:val="0"/>
          <w:iCs w:val="0"/>
          <w:color w:val="auto"/>
          <w:sz w:val="22"/>
          <w:szCs w:val="22"/>
        </w:rPr>
        <w:t xml:space="preserve"> (</w:t>
      </w:r>
      <w:r w:rsidR="008D7C52" w:rsidRPr="00933EF5">
        <w:rPr>
          <w:i w:val="0"/>
          <w:iCs w:val="0"/>
          <w:color w:val="auto"/>
          <w:sz w:val="22"/>
          <w:szCs w:val="22"/>
        </w:rPr>
        <w:fldChar w:fldCharType="begin"/>
      </w:r>
      <w:r w:rsidR="008D7C52" w:rsidRPr="002A39AE">
        <w:rPr>
          <w:i w:val="0"/>
          <w:iCs w:val="0"/>
          <w:color w:val="auto"/>
          <w:sz w:val="22"/>
          <w:szCs w:val="22"/>
        </w:rPr>
        <w:instrText xml:space="preserve"> REF _Ref105160032 \h  \* MERGEFORMAT </w:instrText>
      </w:r>
      <w:r w:rsidR="008D7C52" w:rsidRPr="00933EF5">
        <w:rPr>
          <w:i w:val="0"/>
          <w:iCs w:val="0"/>
          <w:color w:val="auto"/>
          <w:sz w:val="22"/>
          <w:szCs w:val="22"/>
        </w:rPr>
      </w:r>
      <w:r w:rsidR="008D7C52" w:rsidRPr="00933EF5">
        <w:rPr>
          <w:i w:val="0"/>
          <w:iCs w:val="0"/>
          <w:color w:val="auto"/>
          <w:sz w:val="22"/>
          <w:szCs w:val="22"/>
        </w:rPr>
        <w:fldChar w:fldCharType="separate"/>
      </w:r>
      <w:r w:rsidR="008D7C52" w:rsidRPr="002A39AE">
        <w:rPr>
          <w:i w:val="0"/>
          <w:iCs w:val="0"/>
          <w:color w:val="auto"/>
          <w:sz w:val="22"/>
          <w:szCs w:val="22"/>
        </w:rPr>
        <w:t>Table S6</w:t>
      </w:r>
      <w:r w:rsidR="008D7C52" w:rsidRPr="00933EF5">
        <w:rPr>
          <w:i w:val="0"/>
          <w:iCs w:val="0"/>
          <w:color w:val="auto"/>
          <w:sz w:val="22"/>
          <w:szCs w:val="22"/>
        </w:rPr>
        <w:fldChar w:fldCharType="end"/>
      </w:r>
      <w:r w:rsidR="008D7C52" w:rsidRPr="002A39AE">
        <w:rPr>
          <w:i w:val="0"/>
          <w:iCs w:val="0"/>
          <w:color w:val="auto"/>
          <w:sz w:val="22"/>
          <w:szCs w:val="22"/>
        </w:rPr>
        <w:t>)</w:t>
      </w:r>
      <w:r w:rsidR="007876E4" w:rsidRPr="002A39AE">
        <w:rPr>
          <w:i w:val="0"/>
          <w:iCs w:val="0"/>
          <w:color w:val="auto"/>
          <w:sz w:val="22"/>
          <w:szCs w:val="22"/>
        </w:rPr>
        <w:t xml:space="preserve">. </w:t>
      </w:r>
      <w:r w:rsidR="002B1438" w:rsidRPr="002A39AE">
        <w:rPr>
          <w:i w:val="0"/>
          <w:iCs w:val="0"/>
          <w:color w:val="auto"/>
          <w:sz w:val="22"/>
          <w:szCs w:val="22"/>
        </w:rPr>
        <w:t>The</w:t>
      </w:r>
      <w:r w:rsidR="002B1438" w:rsidRPr="00AB3637">
        <w:rPr>
          <w:i w:val="0"/>
          <w:iCs w:val="0"/>
          <w:color w:val="auto"/>
          <w:sz w:val="22"/>
          <w:szCs w:val="22"/>
        </w:rPr>
        <w:t xml:space="preserve">refore, despite gaining representation across the entire community, </w:t>
      </w:r>
      <w:r w:rsidR="003516D0" w:rsidRPr="00AB3637">
        <w:rPr>
          <w:i w:val="0"/>
          <w:iCs w:val="0"/>
          <w:color w:val="auto"/>
          <w:sz w:val="22"/>
          <w:szCs w:val="22"/>
        </w:rPr>
        <w:t>mean number of species in a given 1 m</w:t>
      </w:r>
      <w:r w:rsidR="003516D0" w:rsidRPr="00DC704D">
        <w:rPr>
          <w:i w:val="0"/>
          <w:iCs w:val="0"/>
          <w:color w:val="auto"/>
          <w:sz w:val="22"/>
          <w:szCs w:val="22"/>
          <w:vertAlign w:val="superscript"/>
        </w:rPr>
        <w:t>2</w:t>
      </w:r>
      <w:r w:rsidR="003516D0" w:rsidRPr="00AB3637">
        <w:rPr>
          <w:i w:val="0"/>
          <w:iCs w:val="0"/>
          <w:color w:val="auto"/>
          <w:sz w:val="22"/>
          <w:szCs w:val="22"/>
        </w:rPr>
        <w:t xml:space="preserve"> are declining</w:t>
      </w:r>
      <w:r w:rsidR="003516D0">
        <w:rPr>
          <w:i w:val="0"/>
          <w:iCs w:val="0"/>
          <w:color w:val="auto"/>
          <w:sz w:val="22"/>
          <w:szCs w:val="22"/>
        </w:rPr>
        <w:t xml:space="preserve">. </w:t>
      </w:r>
    </w:p>
    <w:bookmarkEnd w:id="6"/>
    <w:p w14:paraId="3F3E7064" w14:textId="789C4C8C" w:rsidR="00EC4678" w:rsidRPr="007D52A9" w:rsidRDefault="009E3CA2" w:rsidP="00DC704D">
      <w:pPr>
        <w:pStyle w:val="Caption"/>
        <w:ind w:firstLine="720"/>
        <w:rPr>
          <w:i w:val="0"/>
          <w:iCs w:val="0"/>
          <w:color w:val="auto"/>
          <w:sz w:val="22"/>
          <w:szCs w:val="22"/>
        </w:rPr>
      </w:pPr>
      <w:r w:rsidRPr="007D52A9">
        <w:rPr>
          <w:i w:val="0"/>
          <w:iCs w:val="0"/>
          <w:color w:val="auto"/>
          <w:sz w:val="22"/>
          <w:szCs w:val="22"/>
        </w:rPr>
        <w:t xml:space="preserve">Total </w:t>
      </w:r>
      <w:r w:rsidR="00A10EB3">
        <w:rPr>
          <w:i w:val="0"/>
          <w:iCs w:val="0"/>
          <w:color w:val="auto"/>
          <w:sz w:val="22"/>
          <w:szCs w:val="22"/>
        </w:rPr>
        <w:t xml:space="preserve">magnitude of </w:t>
      </w:r>
      <w:r w:rsidRPr="007D52A9">
        <w:rPr>
          <w:i w:val="0"/>
          <w:iCs w:val="0"/>
          <w:color w:val="auto"/>
          <w:sz w:val="22"/>
          <w:szCs w:val="22"/>
        </w:rPr>
        <w:t>species turnover between 19</w:t>
      </w:r>
      <w:r w:rsidR="004269BE">
        <w:rPr>
          <w:i w:val="0"/>
          <w:iCs w:val="0"/>
          <w:color w:val="auto"/>
          <w:sz w:val="22"/>
          <w:szCs w:val="22"/>
        </w:rPr>
        <w:t>9</w:t>
      </w:r>
      <w:r w:rsidRPr="007D52A9">
        <w:rPr>
          <w:i w:val="0"/>
          <w:iCs w:val="0"/>
          <w:color w:val="auto"/>
          <w:sz w:val="22"/>
          <w:szCs w:val="22"/>
        </w:rPr>
        <w:t xml:space="preserve">9 and 2019 </w:t>
      </w:r>
      <w:r w:rsidR="00137AA7" w:rsidRPr="007D52A9">
        <w:rPr>
          <w:i w:val="0"/>
          <w:iCs w:val="0"/>
          <w:color w:val="auto"/>
          <w:sz w:val="22"/>
          <w:szCs w:val="22"/>
        </w:rPr>
        <w:t xml:space="preserve">was </w:t>
      </w:r>
      <w:r w:rsidRPr="007D52A9">
        <w:rPr>
          <w:i w:val="0"/>
          <w:iCs w:val="0"/>
          <w:color w:val="auto"/>
          <w:sz w:val="22"/>
          <w:szCs w:val="22"/>
        </w:rPr>
        <w:t>~50% in each assemblage</w:t>
      </w:r>
      <w:r w:rsidR="006D411C" w:rsidRPr="007D52A9">
        <w:rPr>
          <w:i w:val="0"/>
          <w:iCs w:val="0"/>
          <w:color w:val="auto"/>
          <w:sz w:val="22"/>
          <w:szCs w:val="22"/>
        </w:rPr>
        <w:t xml:space="preserve"> (</w:t>
      </w:r>
      <w:r w:rsidR="009F0260" w:rsidRPr="007D52A9">
        <w:rPr>
          <w:i w:val="0"/>
          <w:iCs w:val="0"/>
          <w:color w:val="auto"/>
          <w:sz w:val="22"/>
          <w:szCs w:val="22"/>
        </w:rPr>
        <w:fldChar w:fldCharType="begin"/>
      </w:r>
      <w:r w:rsidR="009F0260" w:rsidRPr="007D52A9">
        <w:rPr>
          <w:i w:val="0"/>
          <w:iCs w:val="0"/>
          <w:color w:val="auto"/>
          <w:sz w:val="22"/>
          <w:szCs w:val="22"/>
        </w:rPr>
        <w:instrText xml:space="preserve"> REF _Ref94197100 \h </w:instrText>
      </w:r>
      <w:r w:rsidR="00E02BF3">
        <w:rPr>
          <w:i w:val="0"/>
          <w:iCs w:val="0"/>
          <w:color w:val="auto"/>
          <w:sz w:val="22"/>
          <w:szCs w:val="22"/>
        </w:rPr>
        <w:instrText xml:space="preserve"> \* MERGEFORMAT </w:instrText>
      </w:r>
      <w:r w:rsidR="009F0260" w:rsidRPr="007D52A9">
        <w:rPr>
          <w:i w:val="0"/>
          <w:iCs w:val="0"/>
          <w:color w:val="auto"/>
          <w:sz w:val="22"/>
          <w:szCs w:val="22"/>
        </w:rPr>
      </w:r>
      <w:r w:rsidR="009F0260" w:rsidRPr="007D52A9">
        <w:rPr>
          <w:i w:val="0"/>
          <w:iCs w:val="0"/>
          <w:color w:val="auto"/>
          <w:sz w:val="22"/>
          <w:szCs w:val="22"/>
        </w:rPr>
        <w:fldChar w:fldCharType="separate"/>
      </w:r>
      <w:r w:rsidR="00173A95" w:rsidRPr="00DC704D">
        <w:rPr>
          <w:i w:val="0"/>
          <w:iCs w:val="0"/>
          <w:color w:val="auto"/>
          <w:sz w:val="22"/>
          <w:szCs w:val="22"/>
        </w:rPr>
        <w:t>Table 3</w:t>
      </w:r>
      <w:r w:rsidR="009F0260" w:rsidRPr="007D52A9">
        <w:rPr>
          <w:i w:val="0"/>
          <w:iCs w:val="0"/>
          <w:color w:val="auto"/>
          <w:sz w:val="22"/>
          <w:szCs w:val="22"/>
        </w:rPr>
        <w:fldChar w:fldCharType="end"/>
      </w:r>
      <w:r w:rsidR="006D411C" w:rsidRPr="007D52A9">
        <w:rPr>
          <w:i w:val="0"/>
          <w:iCs w:val="0"/>
          <w:color w:val="auto"/>
          <w:sz w:val="22"/>
          <w:szCs w:val="22"/>
        </w:rPr>
        <w:t>)</w:t>
      </w:r>
      <w:r w:rsidR="00A65739">
        <w:rPr>
          <w:i w:val="0"/>
          <w:iCs w:val="0"/>
          <w:color w:val="auto"/>
          <w:sz w:val="22"/>
          <w:szCs w:val="22"/>
        </w:rPr>
        <w:t>, largely driven by greater sp</w:t>
      </w:r>
      <w:r w:rsidR="00A65739" w:rsidRPr="00DE0985">
        <w:rPr>
          <w:i w:val="0"/>
          <w:iCs w:val="0"/>
          <w:color w:val="auto"/>
          <w:sz w:val="22"/>
          <w:szCs w:val="22"/>
        </w:rPr>
        <w:t xml:space="preserve">ecies </w:t>
      </w:r>
      <w:r w:rsidR="00F77679" w:rsidRPr="00DC704D">
        <w:rPr>
          <w:i w:val="0"/>
          <w:iCs w:val="0"/>
          <w:color w:val="auto"/>
          <w:sz w:val="22"/>
          <w:szCs w:val="22"/>
        </w:rPr>
        <w:t>disappearance</w:t>
      </w:r>
      <w:r w:rsidR="00EA7939" w:rsidRPr="00DC704D">
        <w:rPr>
          <w:i w:val="0"/>
          <w:iCs w:val="0"/>
          <w:color w:val="auto"/>
          <w:sz w:val="22"/>
          <w:szCs w:val="22"/>
        </w:rPr>
        <w:t xml:space="preserve"> (loss)</w:t>
      </w:r>
      <w:r w:rsidR="00F77679" w:rsidRPr="00DC704D">
        <w:rPr>
          <w:i w:val="0"/>
          <w:iCs w:val="0"/>
          <w:color w:val="auto"/>
          <w:sz w:val="22"/>
          <w:szCs w:val="22"/>
        </w:rPr>
        <w:t xml:space="preserve"> between </w:t>
      </w:r>
      <w:r w:rsidR="006E7FF9" w:rsidRPr="00DE0985">
        <w:rPr>
          <w:i w:val="0"/>
          <w:iCs w:val="0"/>
          <w:color w:val="auto"/>
          <w:sz w:val="22"/>
          <w:szCs w:val="22"/>
        </w:rPr>
        <w:t>19</w:t>
      </w:r>
      <w:r w:rsidR="005A646D">
        <w:rPr>
          <w:i w:val="0"/>
          <w:iCs w:val="0"/>
          <w:color w:val="auto"/>
          <w:sz w:val="22"/>
          <w:szCs w:val="22"/>
        </w:rPr>
        <w:t>9</w:t>
      </w:r>
      <w:r w:rsidR="006E7FF9" w:rsidRPr="007D52A9">
        <w:rPr>
          <w:i w:val="0"/>
          <w:iCs w:val="0"/>
          <w:color w:val="auto"/>
          <w:sz w:val="22"/>
          <w:szCs w:val="22"/>
        </w:rPr>
        <w:t>9</w:t>
      </w:r>
      <w:r w:rsidR="009F650B" w:rsidRPr="007D52A9">
        <w:rPr>
          <w:i w:val="0"/>
          <w:iCs w:val="0"/>
          <w:color w:val="auto"/>
          <w:sz w:val="22"/>
          <w:szCs w:val="22"/>
        </w:rPr>
        <w:t xml:space="preserve"> </w:t>
      </w:r>
      <w:r w:rsidR="008D620A">
        <w:rPr>
          <w:i w:val="0"/>
          <w:iCs w:val="0"/>
          <w:color w:val="auto"/>
          <w:sz w:val="22"/>
          <w:szCs w:val="22"/>
        </w:rPr>
        <w:t>and</w:t>
      </w:r>
      <w:r w:rsidR="009F650B" w:rsidRPr="007D52A9">
        <w:rPr>
          <w:i w:val="0"/>
          <w:iCs w:val="0"/>
          <w:color w:val="auto"/>
          <w:sz w:val="22"/>
          <w:szCs w:val="22"/>
        </w:rPr>
        <w:t xml:space="preserve"> 2019. </w:t>
      </w:r>
      <w:r w:rsidR="0022504C">
        <w:rPr>
          <w:i w:val="0"/>
          <w:iCs w:val="0"/>
          <w:color w:val="auto"/>
          <w:sz w:val="22"/>
          <w:szCs w:val="22"/>
        </w:rPr>
        <w:t>For example</w:t>
      </w:r>
      <w:r w:rsidR="00A65739">
        <w:rPr>
          <w:i w:val="0"/>
          <w:iCs w:val="0"/>
          <w:color w:val="auto"/>
          <w:sz w:val="22"/>
          <w:szCs w:val="22"/>
        </w:rPr>
        <w:t>, rate of species disappearance roughly doubled</w:t>
      </w:r>
      <w:r w:rsidR="00BB0030">
        <w:rPr>
          <w:i w:val="0"/>
          <w:iCs w:val="0"/>
          <w:color w:val="auto"/>
          <w:sz w:val="22"/>
          <w:szCs w:val="22"/>
        </w:rPr>
        <w:t xml:space="preserve"> in each assemblage</w:t>
      </w:r>
      <w:r w:rsidR="00A65739">
        <w:rPr>
          <w:i w:val="0"/>
          <w:iCs w:val="0"/>
          <w:color w:val="auto"/>
          <w:sz w:val="22"/>
          <w:szCs w:val="22"/>
        </w:rPr>
        <w:t xml:space="preserve"> between </w:t>
      </w:r>
      <w:r w:rsidR="005A646D">
        <w:rPr>
          <w:i w:val="0"/>
          <w:iCs w:val="0"/>
          <w:color w:val="auto"/>
          <w:sz w:val="22"/>
          <w:szCs w:val="22"/>
        </w:rPr>
        <w:t>1979-</w:t>
      </w:r>
      <w:r w:rsidR="00A65739">
        <w:rPr>
          <w:i w:val="0"/>
          <w:iCs w:val="0"/>
          <w:color w:val="auto"/>
          <w:sz w:val="22"/>
          <w:szCs w:val="22"/>
        </w:rPr>
        <w:t xml:space="preserve">1999 and </w:t>
      </w:r>
      <w:r w:rsidR="005A646D">
        <w:rPr>
          <w:i w:val="0"/>
          <w:iCs w:val="0"/>
          <w:color w:val="auto"/>
          <w:sz w:val="22"/>
          <w:szCs w:val="22"/>
        </w:rPr>
        <w:t>1999-</w:t>
      </w:r>
      <w:r w:rsidR="00A65739">
        <w:rPr>
          <w:i w:val="0"/>
          <w:iCs w:val="0"/>
          <w:color w:val="auto"/>
          <w:sz w:val="22"/>
          <w:szCs w:val="22"/>
        </w:rPr>
        <w:t>2019</w:t>
      </w:r>
      <w:r w:rsidR="00BB0030">
        <w:rPr>
          <w:i w:val="0"/>
          <w:iCs w:val="0"/>
          <w:color w:val="auto"/>
          <w:sz w:val="22"/>
          <w:szCs w:val="22"/>
        </w:rPr>
        <w:t xml:space="preserve">. </w:t>
      </w:r>
      <w:r w:rsidR="00BA0F76">
        <w:rPr>
          <w:i w:val="0"/>
          <w:iCs w:val="0"/>
          <w:color w:val="auto"/>
          <w:sz w:val="22"/>
          <w:szCs w:val="22"/>
        </w:rPr>
        <w:t xml:space="preserve">Rates of new </w:t>
      </w:r>
      <w:r w:rsidR="00BB0030">
        <w:rPr>
          <w:i w:val="0"/>
          <w:iCs w:val="0"/>
          <w:color w:val="auto"/>
          <w:sz w:val="22"/>
          <w:szCs w:val="22"/>
        </w:rPr>
        <w:t xml:space="preserve">species </w:t>
      </w:r>
      <w:r w:rsidR="00EF0807">
        <w:rPr>
          <w:i w:val="0"/>
          <w:iCs w:val="0"/>
          <w:color w:val="auto"/>
          <w:sz w:val="22"/>
          <w:szCs w:val="22"/>
        </w:rPr>
        <w:t xml:space="preserve">appearances </w:t>
      </w:r>
      <w:r w:rsidR="00D81553">
        <w:rPr>
          <w:i w:val="0"/>
          <w:iCs w:val="0"/>
          <w:color w:val="auto"/>
          <w:sz w:val="22"/>
          <w:szCs w:val="22"/>
        </w:rPr>
        <w:t>in</w:t>
      </w:r>
      <w:r w:rsidR="00BB0030">
        <w:rPr>
          <w:i w:val="0"/>
          <w:iCs w:val="0"/>
          <w:color w:val="auto"/>
          <w:sz w:val="22"/>
          <w:szCs w:val="22"/>
        </w:rPr>
        <w:t xml:space="preserve"> </w:t>
      </w:r>
      <w:r w:rsidR="00EF0807">
        <w:rPr>
          <w:i w:val="0"/>
          <w:iCs w:val="0"/>
          <w:color w:val="auto"/>
          <w:sz w:val="22"/>
          <w:szCs w:val="22"/>
        </w:rPr>
        <w:t>each</w:t>
      </w:r>
      <w:r w:rsidR="00BA0F76">
        <w:rPr>
          <w:i w:val="0"/>
          <w:iCs w:val="0"/>
          <w:color w:val="auto"/>
          <w:sz w:val="22"/>
          <w:szCs w:val="22"/>
        </w:rPr>
        <w:t xml:space="preserve"> assemblage </w:t>
      </w:r>
      <w:r w:rsidR="00D81553">
        <w:rPr>
          <w:i w:val="0"/>
          <w:iCs w:val="0"/>
          <w:color w:val="auto"/>
          <w:sz w:val="22"/>
          <w:szCs w:val="22"/>
        </w:rPr>
        <w:t xml:space="preserve">were not as </w:t>
      </w:r>
      <w:r w:rsidR="00752CEE">
        <w:rPr>
          <w:i w:val="0"/>
          <w:iCs w:val="0"/>
          <w:color w:val="auto"/>
          <w:sz w:val="22"/>
          <w:szCs w:val="22"/>
        </w:rPr>
        <w:t>great. In fact, new species appearance</w:t>
      </w:r>
      <w:r w:rsidR="005A646D">
        <w:rPr>
          <w:i w:val="0"/>
          <w:iCs w:val="0"/>
          <w:color w:val="auto"/>
          <w:sz w:val="22"/>
          <w:szCs w:val="22"/>
        </w:rPr>
        <w:t xml:space="preserve"> 1999-2019</w:t>
      </w:r>
      <w:r w:rsidR="00BE6419">
        <w:rPr>
          <w:i w:val="0"/>
          <w:iCs w:val="0"/>
          <w:color w:val="auto"/>
          <w:sz w:val="22"/>
          <w:szCs w:val="22"/>
        </w:rPr>
        <w:t xml:space="preserve"> compared to 1979-1999 </w:t>
      </w:r>
      <w:r w:rsidR="00BA0F76">
        <w:rPr>
          <w:i w:val="0"/>
          <w:iCs w:val="0"/>
          <w:color w:val="auto"/>
          <w:sz w:val="22"/>
          <w:szCs w:val="22"/>
        </w:rPr>
        <w:t xml:space="preserve">declined by 5% </w:t>
      </w:r>
      <w:r w:rsidR="00752CEE">
        <w:rPr>
          <w:i w:val="0"/>
          <w:iCs w:val="0"/>
          <w:color w:val="auto"/>
          <w:sz w:val="22"/>
          <w:szCs w:val="22"/>
        </w:rPr>
        <w:t>in the bogbean assemblage</w:t>
      </w:r>
      <w:r w:rsidR="00BA0F76">
        <w:rPr>
          <w:i w:val="0"/>
          <w:iCs w:val="0"/>
          <w:color w:val="auto"/>
          <w:sz w:val="22"/>
          <w:szCs w:val="22"/>
        </w:rPr>
        <w:t xml:space="preserve">, increased by 2% </w:t>
      </w:r>
      <w:r w:rsidR="00752CEE">
        <w:rPr>
          <w:i w:val="0"/>
          <w:iCs w:val="0"/>
          <w:color w:val="auto"/>
          <w:sz w:val="22"/>
          <w:szCs w:val="22"/>
        </w:rPr>
        <w:t xml:space="preserve">in the Fescue assemblage, and increased by 9% in the sedge assemblage. </w:t>
      </w:r>
      <w:r w:rsidR="006561F0" w:rsidRPr="007D52A9">
        <w:rPr>
          <w:i w:val="0"/>
          <w:iCs w:val="0"/>
          <w:color w:val="auto"/>
          <w:sz w:val="22"/>
          <w:szCs w:val="22"/>
        </w:rPr>
        <w:t>O</w:t>
      </w:r>
      <w:r w:rsidR="009F650B" w:rsidRPr="007D52A9">
        <w:rPr>
          <w:i w:val="0"/>
          <w:iCs w:val="0"/>
          <w:color w:val="auto"/>
          <w:sz w:val="22"/>
          <w:szCs w:val="22"/>
        </w:rPr>
        <w:t xml:space="preserve">nly the </w:t>
      </w:r>
      <w:r w:rsidR="00FD7BB5" w:rsidRPr="007D52A9">
        <w:rPr>
          <w:i w:val="0"/>
          <w:iCs w:val="0"/>
          <w:color w:val="auto"/>
          <w:sz w:val="22"/>
          <w:szCs w:val="22"/>
        </w:rPr>
        <w:t>Sedge</w:t>
      </w:r>
      <w:r w:rsidR="009F650B" w:rsidRPr="007D52A9">
        <w:rPr>
          <w:i w:val="0"/>
          <w:iCs w:val="0"/>
          <w:color w:val="auto"/>
          <w:sz w:val="22"/>
          <w:szCs w:val="22"/>
        </w:rPr>
        <w:t xml:space="preserve"> assemblage had a </w:t>
      </w:r>
      <w:r w:rsidR="006D411C" w:rsidRPr="007D52A9">
        <w:rPr>
          <w:i w:val="0"/>
          <w:iCs w:val="0"/>
          <w:color w:val="auto"/>
          <w:sz w:val="22"/>
          <w:szCs w:val="22"/>
        </w:rPr>
        <w:t xml:space="preserve">marked increase in species </w:t>
      </w:r>
      <w:r w:rsidR="006561F0" w:rsidRPr="007D52A9">
        <w:rPr>
          <w:i w:val="0"/>
          <w:iCs w:val="0"/>
          <w:color w:val="auto"/>
          <w:sz w:val="22"/>
          <w:szCs w:val="22"/>
        </w:rPr>
        <w:t>appearance</w:t>
      </w:r>
      <w:r w:rsidR="00EA7939">
        <w:rPr>
          <w:i w:val="0"/>
          <w:iCs w:val="0"/>
          <w:color w:val="auto"/>
          <w:sz w:val="22"/>
          <w:szCs w:val="22"/>
        </w:rPr>
        <w:t xml:space="preserve"> (gain)</w:t>
      </w:r>
      <w:r w:rsidR="00023269" w:rsidRPr="007D52A9">
        <w:rPr>
          <w:i w:val="0"/>
          <w:iCs w:val="0"/>
          <w:color w:val="auto"/>
          <w:sz w:val="22"/>
          <w:szCs w:val="22"/>
        </w:rPr>
        <w:t xml:space="preserve"> </w:t>
      </w:r>
      <w:r w:rsidR="00BE6419">
        <w:rPr>
          <w:i w:val="0"/>
          <w:iCs w:val="0"/>
          <w:color w:val="auto"/>
          <w:sz w:val="22"/>
          <w:szCs w:val="22"/>
        </w:rPr>
        <w:t>from 1999-</w:t>
      </w:r>
      <w:r w:rsidR="00023269" w:rsidRPr="007D52A9">
        <w:rPr>
          <w:i w:val="0"/>
          <w:iCs w:val="0"/>
          <w:color w:val="auto"/>
          <w:sz w:val="22"/>
          <w:szCs w:val="22"/>
        </w:rPr>
        <w:t>2019</w:t>
      </w:r>
      <w:r w:rsidR="006D411C" w:rsidRPr="007D52A9">
        <w:rPr>
          <w:i w:val="0"/>
          <w:iCs w:val="0"/>
          <w:color w:val="auto"/>
          <w:sz w:val="22"/>
          <w:szCs w:val="22"/>
        </w:rPr>
        <w:t xml:space="preserve">, while the </w:t>
      </w:r>
      <w:r w:rsidR="00FD7BB5" w:rsidRPr="007D52A9">
        <w:rPr>
          <w:i w:val="0"/>
          <w:iCs w:val="0"/>
          <w:color w:val="auto"/>
          <w:sz w:val="22"/>
          <w:szCs w:val="22"/>
        </w:rPr>
        <w:t>Bogbean</w:t>
      </w:r>
      <w:r w:rsidR="006D411C" w:rsidRPr="007D52A9">
        <w:rPr>
          <w:i w:val="0"/>
          <w:iCs w:val="0"/>
          <w:color w:val="auto"/>
          <w:sz w:val="22"/>
          <w:szCs w:val="22"/>
        </w:rPr>
        <w:t xml:space="preserve"> community had more species </w:t>
      </w:r>
      <w:r w:rsidR="006561F0" w:rsidRPr="007D52A9">
        <w:rPr>
          <w:i w:val="0"/>
          <w:iCs w:val="0"/>
          <w:color w:val="auto"/>
          <w:sz w:val="22"/>
          <w:szCs w:val="22"/>
        </w:rPr>
        <w:t>a</w:t>
      </w:r>
      <w:r w:rsidR="006561F0" w:rsidRPr="00656D64">
        <w:rPr>
          <w:i w:val="0"/>
          <w:iCs w:val="0"/>
          <w:color w:val="auto"/>
          <w:sz w:val="22"/>
          <w:szCs w:val="22"/>
        </w:rPr>
        <w:t xml:space="preserve">ppearance </w:t>
      </w:r>
      <w:r w:rsidR="00BE6419">
        <w:rPr>
          <w:i w:val="0"/>
          <w:iCs w:val="0"/>
          <w:color w:val="auto"/>
          <w:sz w:val="22"/>
          <w:szCs w:val="22"/>
        </w:rPr>
        <w:t>from 1979-</w:t>
      </w:r>
      <w:r w:rsidR="006D411C" w:rsidRPr="00656D64">
        <w:rPr>
          <w:i w:val="0"/>
          <w:iCs w:val="0"/>
          <w:color w:val="auto"/>
          <w:sz w:val="22"/>
          <w:szCs w:val="22"/>
        </w:rPr>
        <w:t>1999.</w:t>
      </w:r>
      <w:r w:rsidR="00BE6419">
        <w:rPr>
          <w:i w:val="0"/>
          <w:iCs w:val="0"/>
          <w:color w:val="auto"/>
          <w:sz w:val="22"/>
          <w:szCs w:val="22"/>
        </w:rPr>
        <w:t xml:space="preserve"> While these ratios do not account for species disappearing and reappearing </w:t>
      </w:r>
      <w:r w:rsidR="006F63DA">
        <w:rPr>
          <w:i w:val="0"/>
          <w:iCs w:val="0"/>
          <w:color w:val="auto"/>
          <w:sz w:val="22"/>
          <w:szCs w:val="22"/>
        </w:rPr>
        <w:t>in the same assemblage between 1979 and 2019, t</w:t>
      </w:r>
      <w:r w:rsidR="006561F0" w:rsidRPr="00656D64">
        <w:rPr>
          <w:i w:val="0"/>
          <w:iCs w:val="0"/>
          <w:color w:val="auto"/>
          <w:sz w:val="22"/>
          <w:szCs w:val="22"/>
        </w:rPr>
        <w:t xml:space="preserve">he </w:t>
      </w:r>
      <w:r w:rsidR="00EC4678" w:rsidRPr="00656D64">
        <w:rPr>
          <w:i w:val="0"/>
          <w:iCs w:val="0"/>
          <w:color w:val="auto"/>
          <w:sz w:val="22"/>
          <w:szCs w:val="22"/>
        </w:rPr>
        <w:t xml:space="preserve">greater rates of disappearance from the assemblages </w:t>
      </w:r>
      <w:r w:rsidR="00E82DA2" w:rsidRPr="00656D64">
        <w:rPr>
          <w:i w:val="0"/>
          <w:iCs w:val="0"/>
          <w:color w:val="auto"/>
          <w:sz w:val="22"/>
          <w:szCs w:val="22"/>
        </w:rPr>
        <w:t xml:space="preserve">are likely </w:t>
      </w:r>
      <w:r w:rsidR="00EC4678" w:rsidRPr="00656D64">
        <w:rPr>
          <w:i w:val="0"/>
          <w:iCs w:val="0"/>
          <w:color w:val="auto"/>
          <w:sz w:val="22"/>
          <w:szCs w:val="22"/>
        </w:rPr>
        <w:t>driv</w:t>
      </w:r>
      <w:r w:rsidR="00E82DA2" w:rsidRPr="00656D64">
        <w:rPr>
          <w:i w:val="0"/>
          <w:iCs w:val="0"/>
          <w:color w:val="auto"/>
          <w:sz w:val="22"/>
          <w:szCs w:val="22"/>
        </w:rPr>
        <w:t>ing</w:t>
      </w:r>
      <w:r w:rsidR="00C92E39">
        <w:rPr>
          <w:i w:val="0"/>
          <w:iCs w:val="0"/>
          <w:color w:val="auto"/>
          <w:sz w:val="22"/>
          <w:szCs w:val="22"/>
        </w:rPr>
        <w:t xml:space="preserve"> the overall loss of species in each sampling timepoint. </w:t>
      </w:r>
      <w:r w:rsidR="00EC4678" w:rsidRPr="00656D64">
        <w:rPr>
          <w:i w:val="0"/>
          <w:iCs w:val="0"/>
          <w:color w:val="auto"/>
          <w:sz w:val="22"/>
          <w:szCs w:val="22"/>
        </w:rPr>
        <w:t xml:space="preserve"> </w:t>
      </w:r>
    </w:p>
    <w:p w14:paraId="3D519838" w14:textId="37C9FA6A" w:rsidR="009D1A0A" w:rsidRPr="009D1A0A" w:rsidRDefault="00EB0607" w:rsidP="00DC704D">
      <w:pPr>
        <w:ind w:firstLine="720"/>
      </w:pPr>
      <w:r>
        <w:t xml:space="preserve">Cover </w:t>
      </w:r>
      <w:r w:rsidR="00FC7EC2">
        <w:t xml:space="preserve">abundance </w:t>
      </w:r>
      <w:r>
        <w:t xml:space="preserve">of species </w:t>
      </w:r>
      <w:r w:rsidR="00FC7EC2">
        <w:t xml:space="preserve">significantly driving </w:t>
      </w:r>
      <w:r>
        <w:t>assemblage associations show</w:t>
      </w:r>
      <w:r w:rsidR="00BE6592">
        <w:t xml:space="preserve"> an overall</w:t>
      </w:r>
      <w:r>
        <w:t xml:space="preserve"> trend of decreasing cover over time </w:t>
      </w:r>
      <w:r w:rsidR="00D075CE" w:rsidRPr="00C56065">
        <w:t>(</w:t>
      </w:r>
      <w:r w:rsidR="00533507">
        <w:fldChar w:fldCharType="begin"/>
      </w:r>
      <w:r w:rsidR="00533507">
        <w:instrText xml:space="preserve"> REF _Ref103862754 \h </w:instrText>
      </w:r>
      <w:r w:rsidR="00533507">
        <w:fldChar w:fldCharType="separate"/>
      </w:r>
      <w:r w:rsidR="00173A95">
        <w:t xml:space="preserve">Figure </w:t>
      </w:r>
      <w:r w:rsidR="00173A95">
        <w:rPr>
          <w:noProof/>
        </w:rPr>
        <w:t>3</w:t>
      </w:r>
      <w:r w:rsidR="00533507">
        <w:fldChar w:fldCharType="end"/>
      </w:r>
      <w:r w:rsidR="00D075CE" w:rsidRPr="00C56065">
        <w:t xml:space="preserve">). Notably, Fescue assemblage </w:t>
      </w:r>
      <w:r w:rsidR="00AC332B" w:rsidRPr="00C56065">
        <w:t>shows ~50% decrease in cover of characteristic</w:t>
      </w:r>
      <w:r w:rsidR="00EE466E">
        <w:t xml:space="preserve"> non-native</w:t>
      </w:r>
      <w:r w:rsidR="00AC332B" w:rsidRPr="00C56065">
        <w:t xml:space="preserve"> species </w:t>
      </w:r>
      <w:r w:rsidR="00AC332B" w:rsidRPr="00C56065">
        <w:rPr>
          <w:i/>
        </w:rPr>
        <w:t>Festuca arundinaceae</w:t>
      </w:r>
      <w:r w:rsidR="00BE6592">
        <w:rPr>
          <w:i/>
        </w:rPr>
        <w:t xml:space="preserve"> </w:t>
      </w:r>
      <w:r w:rsidR="00BE6592">
        <w:t>between 1979 and 2019</w:t>
      </w:r>
      <w:r w:rsidR="00AC332B" w:rsidRPr="00C56065">
        <w:t xml:space="preserve">, while </w:t>
      </w:r>
      <w:r w:rsidR="00060358" w:rsidRPr="00C56065">
        <w:t xml:space="preserve">cover of </w:t>
      </w:r>
      <w:r w:rsidR="00AC332B" w:rsidRPr="00C56065">
        <w:t xml:space="preserve">non-native </w:t>
      </w:r>
      <w:r w:rsidR="00AC332B" w:rsidRPr="00C56065">
        <w:rPr>
          <w:i/>
        </w:rPr>
        <w:lastRenderedPageBreak/>
        <w:t>Phalaris arundinaceae</w:t>
      </w:r>
      <w:r w:rsidR="00060358" w:rsidRPr="00C56065">
        <w:t xml:space="preserve"> </w:t>
      </w:r>
      <w:r w:rsidR="009A71BD">
        <w:t>tripled</w:t>
      </w:r>
      <w:r w:rsidR="009A71BD" w:rsidRPr="00C56065">
        <w:t xml:space="preserve"> </w:t>
      </w:r>
      <w:r w:rsidR="00060358" w:rsidRPr="00C56065">
        <w:t xml:space="preserve">since 1999. </w:t>
      </w:r>
      <w:r w:rsidR="00C76D5E" w:rsidRPr="00C56065">
        <w:t xml:space="preserve">In the </w:t>
      </w:r>
      <w:r w:rsidR="00FD7BB5" w:rsidRPr="00C56065">
        <w:t>Sedge</w:t>
      </w:r>
      <w:r w:rsidR="00C76D5E" w:rsidRPr="00C56065">
        <w:t xml:space="preserve"> assemblage, cover abundance of </w:t>
      </w:r>
      <w:r w:rsidR="00C76D5E" w:rsidRPr="00C56065">
        <w:rPr>
          <w:i/>
        </w:rPr>
        <w:t>Agrostis stolonifera</w:t>
      </w:r>
      <w:r w:rsidR="00C76D5E" w:rsidRPr="00C56065">
        <w:t xml:space="preserve"> appears to have decrease by almost half, however cover of </w:t>
      </w:r>
      <w:r w:rsidR="00CE3E67" w:rsidRPr="00C56065">
        <w:t xml:space="preserve">assemblage-defining species </w:t>
      </w:r>
      <w:r w:rsidR="00CE3E67" w:rsidRPr="00C56065">
        <w:rPr>
          <w:i/>
        </w:rPr>
        <w:t>Carex lyngbyei</w:t>
      </w:r>
      <w:r w:rsidR="00CE3E67" w:rsidRPr="00C56065">
        <w:t xml:space="preserve"> has decreased by about one-third. </w:t>
      </w:r>
      <w:r w:rsidR="005709DE">
        <w:t xml:space="preserve">Bogbean assemblage maintains </w:t>
      </w:r>
      <w:r w:rsidR="005B45C6">
        <w:t>greatest coverage of its defining species (</w:t>
      </w:r>
      <w:r w:rsidR="005B45C6">
        <w:rPr>
          <w:i/>
        </w:rPr>
        <w:t>Menyanthes trifoliata</w:t>
      </w:r>
      <w:r w:rsidR="005B45C6">
        <w:t xml:space="preserve">), </w:t>
      </w:r>
      <w:r w:rsidR="00BB21C0">
        <w:t xml:space="preserve">although cover abundance in 2019 was ~20% less than in 1979. Additionally, </w:t>
      </w:r>
      <w:r w:rsidR="00014A9A" w:rsidRPr="00C56065">
        <w:t xml:space="preserve">non-native </w:t>
      </w:r>
      <w:r w:rsidR="00014A9A" w:rsidRPr="00C56065">
        <w:rPr>
          <w:i/>
        </w:rPr>
        <w:t>Mentha aquatica</w:t>
      </w:r>
      <w:r w:rsidR="005B45C6">
        <w:rPr>
          <w:i/>
        </w:rPr>
        <w:t xml:space="preserve"> </w:t>
      </w:r>
      <w:r w:rsidR="005B45C6">
        <w:t xml:space="preserve">accounts for </w:t>
      </w:r>
      <w:r w:rsidR="00CD760E">
        <w:t xml:space="preserve">~50% of plot cover </w:t>
      </w:r>
      <w:r w:rsidR="00BB21C0">
        <w:t>in the Bogbean assemblage</w:t>
      </w:r>
      <w:r w:rsidR="00CD760E">
        <w:t xml:space="preserve"> by 2019. </w:t>
      </w:r>
      <w:r w:rsidR="0077186C">
        <w:t xml:space="preserve">In summary, </w:t>
      </w:r>
      <w:r w:rsidR="00481F1F">
        <w:t xml:space="preserve">while the dominant species are maintained, their cover abundance within each assemblage is declining. Moreover, </w:t>
      </w:r>
      <w:r w:rsidR="005B5681">
        <w:t xml:space="preserve">some </w:t>
      </w:r>
      <w:r w:rsidR="00481F1F">
        <w:t xml:space="preserve">invasive species have increased substantially in cover abundance </w:t>
      </w:r>
      <w:r w:rsidR="00115FDC">
        <w:t xml:space="preserve">in the Fescue and Bogbean assemblages </w:t>
      </w:r>
      <w:r w:rsidR="005B5681">
        <w:t>since the original survey, indicating the</w:t>
      </w:r>
      <w:r w:rsidR="00115FDC">
        <w:t>se</w:t>
      </w:r>
      <w:r w:rsidR="005B5681">
        <w:t xml:space="preserve"> </w:t>
      </w:r>
      <w:r w:rsidR="00115FDC">
        <w:t>assemblages are</w:t>
      </w:r>
      <w:r w:rsidR="005B5681">
        <w:t xml:space="preserve"> becoming increasingly occupied by non-native species. </w:t>
      </w:r>
    </w:p>
    <w:p w14:paraId="1774FCB2" w14:textId="1EB98DC3" w:rsidR="00B61B57" w:rsidRDefault="00B61B57" w:rsidP="0066777E"/>
    <w:p w14:paraId="148443DA" w14:textId="17B64F89" w:rsidR="00C94867" w:rsidRPr="00DC704D" w:rsidRDefault="00C94867">
      <w:pPr>
        <w:rPr>
          <w:iCs/>
          <w:color w:val="44546A" w:themeColor="text2"/>
          <w:sz w:val="18"/>
          <w:szCs w:val="18"/>
        </w:rPr>
      </w:pPr>
    </w:p>
    <w:p w14:paraId="731B6B36" w14:textId="2C22D11A" w:rsidR="00F2017D" w:rsidRDefault="00FE1C76" w:rsidP="00DC704D">
      <w:pPr>
        <w:keepNext/>
        <w:jc w:val="center"/>
      </w:pPr>
      <w:r>
        <w:rPr>
          <w:noProof/>
        </w:rPr>
        <w:drawing>
          <wp:inline distT="0" distB="0" distL="0" distR="0" wp14:anchorId="14580129" wp14:editId="0820858E">
            <wp:extent cx="5344233" cy="3340146"/>
            <wp:effectExtent l="0" t="0" r="889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344233" cy="3340146"/>
                    </a:xfrm>
                    <a:prstGeom prst="rect">
                      <a:avLst/>
                    </a:prstGeom>
                  </pic:spPr>
                </pic:pic>
              </a:graphicData>
            </a:graphic>
          </wp:inline>
        </w:drawing>
      </w:r>
    </w:p>
    <w:p w14:paraId="33960BA8" w14:textId="72E32EE9" w:rsidR="00FE1C76" w:rsidRDefault="00F2017D" w:rsidP="00F2017D">
      <w:pPr>
        <w:pStyle w:val="Caption"/>
      </w:pPr>
      <w:bookmarkStart w:id="7" w:name="_Ref94197029"/>
      <w:r>
        <w:t xml:space="preserve">Figure </w:t>
      </w:r>
      <w:r w:rsidR="001D61AD">
        <w:fldChar w:fldCharType="begin"/>
      </w:r>
      <w:r w:rsidR="001D61AD">
        <w:instrText xml:space="preserve"> SEQ Figure \* ARABIC </w:instrText>
      </w:r>
      <w:r w:rsidR="001D61AD">
        <w:fldChar w:fldCharType="separate"/>
      </w:r>
      <w:r w:rsidR="00173A95">
        <w:rPr>
          <w:noProof/>
        </w:rPr>
        <w:t>2</w:t>
      </w:r>
      <w:r w:rsidR="001D61AD">
        <w:rPr>
          <w:noProof/>
        </w:rPr>
        <w:fldChar w:fldCharType="end"/>
      </w:r>
      <w:bookmarkEnd w:id="7"/>
      <w:r>
        <w:t xml:space="preserve">. </w:t>
      </w:r>
      <w:r w:rsidR="003D3321">
        <w:t xml:space="preserve">Species cover abundance </w:t>
      </w:r>
      <w:r w:rsidR="00A00E4C">
        <w:t xml:space="preserve">becomes more dissimilar </w:t>
      </w:r>
      <w:r w:rsidR="005C2E6D">
        <w:t xml:space="preserve">in each assemblage </w:t>
      </w:r>
      <w:r w:rsidR="00A00E4C">
        <w:t>over time, as shown by greater Euclidean distance between</w:t>
      </w:r>
      <w:r w:rsidR="00DD2FCF">
        <w:t xml:space="preserve"> assemblage types</w:t>
      </w:r>
      <w:r>
        <w:t xml:space="preserve">. </w:t>
      </w:r>
      <w:r w:rsidR="005C2E6D">
        <w:t xml:space="preserve">Notably, species cover of the sedge and fescue groups become more similar in 2019. </w:t>
      </w:r>
    </w:p>
    <w:p w14:paraId="354ED2D5" w14:textId="77777777" w:rsidR="00AD4549" w:rsidRDefault="00AD4549" w:rsidP="00AD4549">
      <w:pPr>
        <w:sectPr w:rsidR="00AD4549" w:rsidSect="000D7921">
          <w:headerReference w:type="default" r:id="rId26"/>
          <w:pgSz w:w="12240" w:h="15840"/>
          <w:pgMar w:top="1080" w:right="1080" w:bottom="1080" w:left="1080" w:header="720" w:footer="720" w:gutter="0"/>
          <w:lnNumType w:countBy="1" w:restart="continuous"/>
          <w:cols w:space="720"/>
          <w:docGrid w:linePitch="360"/>
        </w:sectPr>
      </w:pPr>
    </w:p>
    <w:p w14:paraId="7BB99AEF" w14:textId="5FAE44CC" w:rsidR="00AD4549" w:rsidRDefault="00AD4549" w:rsidP="00AD4549"/>
    <w:p w14:paraId="3B9222A5" w14:textId="2BE3B96C" w:rsidR="00AD4549" w:rsidRDefault="00C876B9" w:rsidP="00DC704D">
      <w:pPr>
        <w:pStyle w:val="Caption"/>
        <w:keepNext/>
      </w:pPr>
      <w:bookmarkStart w:id="8" w:name="_Ref104813883"/>
      <w:r>
        <w:t xml:space="preserve">Table </w:t>
      </w:r>
      <w:r w:rsidR="001D61AD">
        <w:fldChar w:fldCharType="begin"/>
      </w:r>
      <w:r w:rsidR="001D61AD">
        <w:instrText xml:space="preserve"> SEQ Table \* ARABIC </w:instrText>
      </w:r>
      <w:r w:rsidR="001D61AD">
        <w:fldChar w:fldCharType="separate"/>
      </w:r>
      <w:r w:rsidR="00173A95">
        <w:rPr>
          <w:noProof/>
        </w:rPr>
        <w:t>1</w:t>
      </w:r>
      <w:r w:rsidR="001D61AD">
        <w:rPr>
          <w:noProof/>
        </w:rPr>
        <w:fldChar w:fldCharType="end"/>
      </w:r>
      <w:bookmarkEnd w:id="8"/>
      <w:r>
        <w:t xml:space="preserve">. Species indicator analysis of cluster groups using Euclidean distance identifies the same dominant species in each assemblage type (Sedge, Fescue, Bogbean) as significantly driving clustering of assemblages over time. </w:t>
      </w:r>
      <w:proofErr w:type="spellStart"/>
      <w:r w:rsidR="00B23904">
        <w:t>IndVal</w:t>
      </w:r>
      <w:proofErr w:type="spellEnd"/>
      <w:r w:rsidR="00B23904">
        <w:t xml:space="preserve"> statistic reports</w:t>
      </w:r>
      <w:r w:rsidR="004B1CD4">
        <w:t xml:space="preserve"> </w:t>
      </w:r>
      <w:r w:rsidR="004B1CD4" w:rsidRPr="004B1CD4">
        <w:t>association indices between species and plots within each cluster</w:t>
      </w:r>
      <w:r w:rsidR="00B23904">
        <w:t xml:space="preserve">; p-values &lt; 0.05 indicate the species is significantly </w:t>
      </w:r>
      <w:r w:rsidR="00CF4F30">
        <w:t>defining the clustering</w:t>
      </w:r>
      <w:r w:rsidR="00270100">
        <w:t xml:space="preserve"> association</w:t>
      </w:r>
      <w:r w:rsidR="00CF4F30">
        <w:t xml:space="preserve"> within </w:t>
      </w:r>
      <w:r w:rsidR="00270100">
        <w:t>each</w:t>
      </w:r>
      <w:r w:rsidR="00CF4F30">
        <w:t xml:space="preserve"> assemblage and observation year. </w:t>
      </w:r>
    </w:p>
    <w:p w14:paraId="29C31C61" w14:textId="3FD9087D" w:rsidR="00511F46" w:rsidRDefault="00511F46" w:rsidP="00AD4549">
      <w:r>
        <w:fldChar w:fldCharType="begin"/>
      </w:r>
      <w:r>
        <w:instrText xml:space="preserve"> LINK </w:instrText>
      </w:r>
      <w:r w:rsidR="00632450">
        <w:instrText xml:space="preserve">Excel.Sheet.12 "C:\\Users\\slane84\\OneDrive - The University Of British Columbia\\Documents\\Dissertation\\CommunityStability\\tables.xlsx" IndicatorAnalysis!R4C1:R27C12 </w:instrText>
      </w:r>
      <w:r>
        <w:instrText xml:space="preserve">\a \f 4 \h </w:instrText>
      </w:r>
      <w:r>
        <w:fldChar w:fldCharType="separate"/>
      </w:r>
    </w:p>
    <w:tbl>
      <w:tblPr>
        <w:tblW w:w="12840" w:type="dxa"/>
        <w:tblLook w:val="04A0" w:firstRow="1" w:lastRow="0" w:firstColumn="1" w:lastColumn="0" w:noHBand="0" w:noVBand="1"/>
      </w:tblPr>
      <w:tblGrid>
        <w:gridCol w:w="1091"/>
        <w:gridCol w:w="2982"/>
        <w:gridCol w:w="732"/>
        <w:gridCol w:w="774"/>
        <w:gridCol w:w="300"/>
        <w:gridCol w:w="2205"/>
        <w:gridCol w:w="732"/>
        <w:gridCol w:w="774"/>
        <w:gridCol w:w="300"/>
        <w:gridCol w:w="2070"/>
        <w:gridCol w:w="732"/>
        <w:gridCol w:w="774"/>
      </w:tblGrid>
      <w:tr w:rsidR="00511F46" w:rsidRPr="00511F46" w14:paraId="4BF2A578" w14:textId="77777777" w:rsidTr="00511F46">
        <w:trPr>
          <w:trHeight w:val="260"/>
        </w:trPr>
        <w:tc>
          <w:tcPr>
            <w:tcW w:w="1080" w:type="dxa"/>
            <w:tcBorders>
              <w:top w:val="nil"/>
              <w:left w:val="nil"/>
              <w:bottom w:val="single" w:sz="4" w:space="0" w:color="auto"/>
              <w:right w:val="nil"/>
            </w:tcBorders>
            <w:shd w:val="clear" w:color="auto" w:fill="auto"/>
            <w:noWrap/>
            <w:vAlign w:val="bottom"/>
            <w:hideMark/>
          </w:tcPr>
          <w:p w14:paraId="47D634E7" w14:textId="5511DFCA"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260" w:type="dxa"/>
            <w:gridSpan w:val="3"/>
            <w:tcBorders>
              <w:top w:val="single" w:sz="4" w:space="0" w:color="auto"/>
              <w:left w:val="nil"/>
              <w:bottom w:val="single" w:sz="4" w:space="0" w:color="auto"/>
              <w:right w:val="nil"/>
            </w:tcBorders>
            <w:shd w:val="clear" w:color="auto" w:fill="auto"/>
            <w:noWrap/>
            <w:vAlign w:val="bottom"/>
            <w:hideMark/>
          </w:tcPr>
          <w:p w14:paraId="7FB8554F"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300" w:type="dxa"/>
            <w:tcBorders>
              <w:top w:val="nil"/>
              <w:left w:val="nil"/>
              <w:bottom w:val="nil"/>
              <w:right w:val="nil"/>
            </w:tcBorders>
            <w:shd w:val="clear" w:color="auto" w:fill="auto"/>
            <w:noWrap/>
            <w:vAlign w:val="bottom"/>
            <w:hideMark/>
          </w:tcPr>
          <w:p w14:paraId="5DADBE45"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p>
        </w:tc>
        <w:tc>
          <w:tcPr>
            <w:tcW w:w="3500" w:type="dxa"/>
            <w:gridSpan w:val="3"/>
            <w:tcBorders>
              <w:top w:val="single" w:sz="4" w:space="0" w:color="auto"/>
              <w:left w:val="nil"/>
              <w:bottom w:val="single" w:sz="4" w:space="0" w:color="auto"/>
              <w:right w:val="nil"/>
            </w:tcBorders>
            <w:shd w:val="clear" w:color="auto" w:fill="auto"/>
            <w:noWrap/>
            <w:vAlign w:val="bottom"/>
            <w:hideMark/>
          </w:tcPr>
          <w:p w14:paraId="6D693F98"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300" w:type="dxa"/>
            <w:tcBorders>
              <w:top w:val="nil"/>
              <w:left w:val="nil"/>
              <w:bottom w:val="nil"/>
              <w:right w:val="nil"/>
            </w:tcBorders>
            <w:shd w:val="clear" w:color="auto" w:fill="auto"/>
            <w:noWrap/>
            <w:vAlign w:val="bottom"/>
            <w:hideMark/>
          </w:tcPr>
          <w:p w14:paraId="79B9A4F3"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p>
        </w:tc>
        <w:tc>
          <w:tcPr>
            <w:tcW w:w="3400" w:type="dxa"/>
            <w:gridSpan w:val="3"/>
            <w:tcBorders>
              <w:top w:val="single" w:sz="4" w:space="0" w:color="auto"/>
              <w:left w:val="nil"/>
              <w:bottom w:val="single" w:sz="4" w:space="0" w:color="auto"/>
              <w:right w:val="nil"/>
            </w:tcBorders>
            <w:shd w:val="clear" w:color="auto" w:fill="auto"/>
            <w:noWrap/>
            <w:vAlign w:val="bottom"/>
            <w:hideMark/>
          </w:tcPr>
          <w:p w14:paraId="61F9EC7F"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511F46" w:rsidRPr="00511F46" w14:paraId="7D64471F" w14:textId="77777777" w:rsidTr="00511F46">
        <w:trPr>
          <w:trHeight w:val="780"/>
        </w:trPr>
        <w:tc>
          <w:tcPr>
            <w:tcW w:w="1080" w:type="dxa"/>
            <w:tcBorders>
              <w:top w:val="nil"/>
              <w:left w:val="nil"/>
              <w:bottom w:val="single" w:sz="4" w:space="0" w:color="auto"/>
              <w:right w:val="nil"/>
            </w:tcBorders>
            <w:shd w:val="clear" w:color="auto" w:fill="auto"/>
            <w:vAlign w:val="center"/>
            <w:hideMark/>
          </w:tcPr>
          <w:p w14:paraId="36C2C48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Cluster Group Name</w:t>
            </w:r>
          </w:p>
        </w:tc>
        <w:tc>
          <w:tcPr>
            <w:tcW w:w="2982" w:type="dxa"/>
            <w:tcBorders>
              <w:top w:val="nil"/>
              <w:left w:val="nil"/>
              <w:bottom w:val="single" w:sz="4" w:space="0" w:color="auto"/>
              <w:right w:val="nil"/>
            </w:tcBorders>
            <w:shd w:val="clear" w:color="auto" w:fill="auto"/>
            <w:noWrap/>
            <w:vAlign w:val="center"/>
            <w:hideMark/>
          </w:tcPr>
          <w:p w14:paraId="68FB853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pecies</w:t>
            </w:r>
          </w:p>
        </w:tc>
        <w:tc>
          <w:tcPr>
            <w:tcW w:w="592" w:type="dxa"/>
            <w:tcBorders>
              <w:top w:val="nil"/>
              <w:left w:val="nil"/>
              <w:bottom w:val="single" w:sz="4" w:space="0" w:color="auto"/>
              <w:right w:val="nil"/>
            </w:tcBorders>
            <w:shd w:val="clear" w:color="auto" w:fill="auto"/>
            <w:noWrap/>
            <w:vAlign w:val="center"/>
            <w:hideMark/>
          </w:tcPr>
          <w:p w14:paraId="1432F5C3" w14:textId="77777777" w:rsidR="00511F46" w:rsidRPr="00DC704D" w:rsidRDefault="00511F46" w:rsidP="00DC704D">
            <w:pPr>
              <w:spacing w:after="0" w:line="240" w:lineRule="auto"/>
              <w:jc w:val="center"/>
              <w:rPr>
                <w:rFonts w:ascii="Calibri" w:eastAsia="Times New Roman" w:hAnsi="Calibri" w:cs="Calibri"/>
                <w:color w:val="000000"/>
                <w:sz w:val="20"/>
                <w:szCs w:val="20"/>
              </w:rPr>
            </w:pPr>
            <w:proofErr w:type="spellStart"/>
            <w:r w:rsidRPr="00DC704D">
              <w:rPr>
                <w:rFonts w:ascii="Calibri" w:eastAsia="Times New Roman" w:hAnsi="Calibri" w:cs="Calibri"/>
                <w:color w:val="000000"/>
                <w:sz w:val="20"/>
                <w:szCs w:val="20"/>
              </w:rPr>
              <w:t>IndVal</w:t>
            </w:r>
            <w:proofErr w:type="spellEnd"/>
          </w:p>
        </w:tc>
        <w:tc>
          <w:tcPr>
            <w:tcW w:w="686" w:type="dxa"/>
            <w:tcBorders>
              <w:top w:val="nil"/>
              <w:left w:val="nil"/>
              <w:bottom w:val="single" w:sz="4" w:space="0" w:color="auto"/>
              <w:right w:val="nil"/>
            </w:tcBorders>
            <w:shd w:val="clear" w:color="auto" w:fill="auto"/>
            <w:noWrap/>
            <w:vAlign w:val="center"/>
            <w:hideMark/>
          </w:tcPr>
          <w:p w14:paraId="020AFEB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bottom"/>
            <w:hideMark/>
          </w:tcPr>
          <w:p w14:paraId="7AD9F017"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single" w:sz="4" w:space="0" w:color="auto"/>
              <w:right w:val="nil"/>
            </w:tcBorders>
            <w:shd w:val="clear" w:color="auto" w:fill="auto"/>
            <w:noWrap/>
            <w:vAlign w:val="center"/>
            <w:hideMark/>
          </w:tcPr>
          <w:p w14:paraId="15DCA51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pecies</w:t>
            </w:r>
          </w:p>
        </w:tc>
        <w:tc>
          <w:tcPr>
            <w:tcW w:w="600" w:type="dxa"/>
            <w:tcBorders>
              <w:top w:val="nil"/>
              <w:left w:val="nil"/>
              <w:bottom w:val="single" w:sz="4" w:space="0" w:color="auto"/>
              <w:right w:val="nil"/>
            </w:tcBorders>
            <w:shd w:val="clear" w:color="auto" w:fill="auto"/>
            <w:noWrap/>
            <w:vAlign w:val="center"/>
            <w:hideMark/>
          </w:tcPr>
          <w:p w14:paraId="4CB6EC3A" w14:textId="77777777" w:rsidR="00511F46" w:rsidRPr="00DC704D" w:rsidRDefault="00511F46" w:rsidP="00DC704D">
            <w:pPr>
              <w:spacing w:after="0" w:line="240" w:lineRule="auto"/>
              <w:jc w:val="center"/>
              <w:rPr>
                <w:rFonts w:ascii="Calibri" w:eastAsia="Times New Roman" w:hAnsi="Calibri" w:cs="Calibri"/>
                <w:color w:val="000000"/>
                <w:sz w:val="20"/>
                <w:szCs w:val="20"/>
              </w:rPr>
            </w:pPr>
            <w:proofErr w:type="spellStart"/>
            <w:r w:rsidRPr="00DC704D">
              <w:rPr>
                <w:rFonts w:ascii="Calibri" w:eastAsia="Times New Roman" w:hAnsi="Calibri" w:cs="Calibri"/>
                <w:color w:val="000000"/>
                <w:sz w:val="20"/>
                <w:szCs w:val="20"/>
              </w:rPr>
              <w:t>IndVal</w:t>
            </w:r>
            <w:proofErr w:type="spellEnd"/>
          </w:p>
        </w:tc>
        <w:tc>
          <w:tcPr>
            <w:tcW w:w="695" w:type="dxa"/>
            <w:tcBorders>
              <w:top w:val="nil"/>
              <w:left w:val="nil"/>
              <w:bottom w:val="single" w:sz="4" w:space="0" w:color="auto"/>
              <w:right w:val="nil"/>
            </w:tcBorders>
            <w:shd w:val="clear" w:color="auto" w:fill="auto"/>
            <w:noWrap/>
            <w:vAlign w:val="center"/>
            <w:hideMark/>
          </w:tcPr>
          <w:p w14:paraId="20914AB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center"/>
            <w:hideMark/>
          </w:tcPr>
          <w:p w14:paraId="00ECC3BA"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single" w:sz="4" w:space="0" w:color="auto"/>
              <w:right w:val="nil"/>
            </w:tcBorders>
            <w:shd w:val="clear" w:color="auto" w:fill="auto"/>
            <w:noWrap/>
            <w:vAlign w:val="center"/>
            <w:hideMark/>
          </w:tcPr>
          <w:p w14:paraId="161D573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pecies</w:t>
            </w:r>
          </w:p>
        </w:tc>
        <w:tc>
          <w:tcPr>
            <w:tcW w:w="616" w:type="dxa"/>
            <w:tcBorders>
              <w:top w:val="nil"/>
              <w:left w:val="nil"/>
              <w:bottom w:val="single" w:sz="4" w:space="0" w:color="auto"/>
              <w:right w:val="nil"/>
            </w:tcBorders>
            <w:shd w:val="clear" w:color="auto" w:fill="auto"/>
            <w:noWrap/>
            <w:vAlign w:val="center"/>
            <w:hideMark/>
          </w:tcPr>
          <w:p w14:paraId="7EA8A07D" w14:textId="77777777" w:rsidR="00511F46" w:rsidRPr="00DC704D" w:rsidRDefault="00511F46" w:rsidP="00DC704D">
            <w:pPr>
              <w:spacing w:after="0" w:line="240" w:lineRule="auto"/>
              <w:jc w:val="center"/>
              <w:rPr>
                <w:rFonts w:ascii="Calibri" w:eastAsia="Times New Roman" w:hAnsi="Calibri" w:cs="Calibri"/>
                <w:color w:val="000000"/>
                <w:sz w:val="20"/>
                <w:szCs w:val="20"/>
              </w:rPr>
            </w:pPr>
            <w:proofErr w:type="spellStart"/>
            <w:r w:rsidRPr="00DC704D">
              <w:rPr>
                <w:rFonts w:ascii="Calibri" w:eastAsia="Times New Roman" w:hAnsi="Calibri" w:cs="Calibri"/>
                <w:color w:val="000000"/>
                <w:sz w:val="20"/>
                <w:szCs w:val="20"/>
              </w:rPr>
              <w:t>IndVal</w:t>
            </w:r>
            <w:proofErr w:type="spellEnd"/>
          </w:p>
        </w:tc>
        <w:tc>
          <w:tcPr>
            <w:tcW w:w="714" w:type="dxa"/>
            <w:tcBorders>
              <w:top w:val="nil"/>
              <w:left w:val="nil"/>
              <w:bottom w:val="single" w:sz="4" w:space="0" w:color="auto"/>
              <w:right w:val="nil"/>
            </w:tcBorders>
            <w:shd w:val="clear" w:color="auto" w:fill="auto"/>
            <w:noWrap/>
            <w:vAlign w:val="center"/>
            <w:hideMark/>
          </w:tcPr>
          <w:p w14:paraId="2621E53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p-value</w:t>
            </w:r>
          </w:p>
        </w:tc>
      </w:tr>
      <w:tr w:rsidR="00511F46" w:rsidRPr="00511F46" w14:paraId="1C46430A" w14:textId="77777777" w:rsidTr="00511F46">
        <w:trPr>
          <w:trHeight w:val="270"/>
        </w:trPr>
        <w:tc>
          <w:tcPr>
            <w:tcW w:w="1080" w:type="dxa"/>
            <w:tcBorders>
              <w:top w:val="nil"/>
              <w:left w:val="nil"/>
              <w:bottom w:val="nil"/>
              <w:right w:val="nil"/>
            </w:tcBorders>
            <w:shd w:val="clear" w:color="auto" w:fill="auto"/>
            <w:vAlign w:val="bottom"/>
            <w:hideMark/>
          </w:tcPr>
          <w:p w14:paraId="0B097B08"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05C1A4AC"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70D707E3"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0456928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83F9FF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0BE830DB"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65A6F389"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50D9AE87"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A095020"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6253C8B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434826AA"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4200303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r>
      <w:tr w:rsidR="00511F46" w:rsidRPr="00511F46" w14:paraId="783553E5" w14:textId="77777777" w:rsidTr="00511F46">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E868BA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2982" w:type="dxa"/>
            <w:tcBorders>
              <w:top w:val="single" w:sz="8" w:space="0" w:color="auto"/>
              <w:left w:val="nil"/>
              <w:bottom w:val="nil"/>
              <w:right w:val="nil"/>
            </w:tcBorders>
            <w:shd w:val="clear" w:color="auto" w:fill="auto"/>
            <w:noWrap/>
            <w:vAlign w:val="bottom"/>
            <w:hideMark/>
          </w:tcPr>
          <w:p w14:paraId="1AA98321"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592" w:type="dxa"/>
            <w:tcBorders>
              <w:top w:val="single" w:sz="8" w:space="0" w:color="auto"/>
              <w:left w:val="nil"/>
              <w:bottom w:val="nil"/>
              <w:right w:val="nil"/>
            </w:tcBorders>
            <w:shd w:val="clear" w:color="auto" w:fill="auto"/>
            <w:noWrap/>
            <w:vAlign w:val="bottom"/>
            <w:hideMark/>
          </w:tcPr>
          <w:p w14:paraId="7418588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22</w:t>
            </w:r>
          </w:p>
        </w:tc>
        <w:tc>
          <w:tcPr>
            <w:tcW w:w="686" w:type="dxa"/>
            <w:tcBorders>
              <w:top w:val="single" w:sz="8" w:space="0" w:color="auto"/>
              <w:left w:val="nil"/>
              <w:bottom w:val="nil"/>
              <w:right w:val="nil"/>
            </w:tcBorders>
            <w:shd w:val="clear" w:color="auto" w:fill="auto"/>
            <w:noWrap/>
            <w:vAlign w:val="bottom"/>
            <w:hideMark/>
          </w:tcPr>
          <w:p w14:paraId="650A6267"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5A6DFE61"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single" w:sz="8" w:space="0" w:color="auto"/>
              <w:left w:val="nil"/>
              <w:bottom w:val="nil"/>
              <w:right w:val="nil"/>
            </w:tcBorders>
            <w:shd w:val="clear" w:color="auto" w:fill="auto"/>
            <w:noWrap/>
            <w:vAlign w:val="bottom"/>
            <w:hideMark/>
          </w:tcPr>
          <w:p w14:paraId="48C4BDD5"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00" w:type="dxa"/>
            <w:tcBorders>
              <w:top w:val="single" w:sz="8" w:space="0" w:color="auto"/>
              <w:left w:val="nil"/>
              <w:bottom w:val="nil"/>
              <w:right w:val="nil"/>
            </w:tcBorders>
            <w:shd w:val="clear" w:color="auto" w:fill="auto"/>
            <w:noWrap/>
            <w:vAlign w:val="bottom"/>
            <w:hideMark/>
          </w:tcPr>
          <w:p w14:paraId="3EB3721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26</w:t>
            </w:r>
          </w:p>
        </w:tc>
        <w:tc>
          <w:tcPr>
            <w:tcW w:w="695" w:type="dxa"/>
            <w:tcBorders>
              <w:top w:val="single" w:sz="8" w:space="0" w:color="auto"/>
              <w:left w:val="nil"/>
              <w:bottom w:val="nil"/>
              <w:right w:val="nil"/>
            </w:tcBorders>
            <w:shd w:val="clear" w:color="auto" w:fill="auto"/>
            <w:noWrap/>
            <w:vAlign w:val="bottom"/>
            <w:hideMark/>
          </w:tcPr>
          <w:p w14:paraId="052DA54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432AF128"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single" w:sz="8" w:space="0" w:color="auto"/>
              <w:left w:val="nil"/>
              <w:bottom w:val="single" w:sz="4" w:space="0" w:color="auto"/>
              <w:right w:val="nil"/>
            </w:tcBorders>
            <w:shd w:val="clear" w:color="auto" w:fill="auto"/>
            <w:noWrap/>
            <w:vAlign w:val="bottom"/>
            <w:hideMark/>
          </w:tcPr>
          <w:p w14:paraId="61726D3C"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16" w:type="dxa"/>
            <w:tcBorders>
              <w:top w:val="single" w:sz="8" w:space="0" w:color="auto"/>
              <w:left w:val="nil"/>
              <w:bottom w:val="single" w:sz="4" w:space="0" w:color="auto"/>
              <w:right w:val="nil"/>
            </w:tcBorders>
            <w:shd w:val="clear" w:color="auto" w:fill="auto"/>
            <w:noWrap/>
            <w:vAlign w:val="bottom"/>
            <w:hideMark/>
          </w:tcPr>
          <w:p w14:paraId="7DD5919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91</w:t>
            </w:r>
          </w:p>
        </w:tc>
        <w:tc>
          <w:tcPr>
            <w:tcW w:w="714" w:type="dxa"/>
            <w:tcBorders>
              <w:top w:val="single" w:sz="8" w:space="0" w:color="auto"/>
              <w:left w:val="nil"/>
              <w:bottom w:val="single" w:sz="4" w:space="0" w:color="auto"/>
              <w:right w:val="single" w:sz="8" w:space="0" w:color="auto"/>
            </w:tcBorders>
            <w:shd w:val="clear" w:color="auto" w:fill="auto"/>
            <w:noWrap/>
            <w:vAlign w:val="bottom"/>
            <w:hideMark/>
          </w:tcPr>
          <w:p w14:paraId="053FB5F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5B4A0AAB"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E05FBE"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2AC5D710"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592" w:type="dxa"/>
            <w:tcBorders>
              <w:top w:val="single" w:sz="4" w:space="0" w:color="auto"/>
              <w:left w:val="nil"/>
              <w:bottom w:val="single" w:sz="4" w:space="0" w:color="auto"/>
              <w:right w:val="nil"/>
            </w:tcBorders>
            <w:shd w:val="clear" w:color="auto" w:fill="auto"/>
            <w:noWrap/>
            <w:vAlign w:val="bottom"/>
            <w:hideMark/>
          </w:tcPr>
          <w:p w14:paraId="02D84EE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686" w:type="dxa"/>
            <w:tcBorders>
              <w:top w:val="single" w:sz="4" w:space="0" w:color="auto"/>
              <w:left w:val="nil"/>
              <w:bottom w:val="single" w:sz="4" w:space="0" w:color="auto"/>
              <w:right w:val="nil"/>
            </w:tcBorders>
            <w:shd w:val="clear" w:color="auto" w:fill="auto"/>
            <w:noWrap/>
            <w:vAlign w:val="bottom"/>
            <w:hideMark/>
          </w:tcPr>
          <w:p w14:paraId="3F573EA5"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110B142B"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71116007"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600" w:type="dxa"/>
            <w:tcBorders>
              <w:top w:val="single" w:sz="4" w:space="0" w:color="auto"/>
              <w:left w:val="nil"/>
              <w:bottom w:val="single" w:sz="4" w:space="0" w:color="auto"/>
              <w:right w:val="nil"/>
            </w:tcBorders>
            <w:shd w:val="clear" w:color="auto" w:fill="auto"/>
            <w:noWrap/>
            <w:vAlign w:val="bottom"/>
            <w:hideMark/>
          </w:tcPr>
          <w:p w14:paraId="429DE567"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47</w:t>
            </w:r>
          </w:p>
        </w:tc>
        <w:tc>
          <w:tcPr>
            <w:tcW w:w="695" w:type="dxa"/>
            <w:tcBorders>
              <w:top w:val="single" w:sz="4" w:space="0" w:color="auto"/>
              <w:left w:val="nil"/>
              <w:bottom w:val="single" w:sz="4" w:space="0" w:color="auto"/>
              <w:right w:val="nil"/>
            </w:tcBorders>
            <w:shd w:val="clear" w:color="auto" w:fill="auto"/>
            <w:noWrap/>
            <w:vAlign w:val="bottom"/>
            <w:hideMark/>
          </w:tcPr>
          <w:p w14:paraId="3E7679C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3</w:t>
            </w:r>
          </w:p>
        </w:tc>
        <w:tc>
          <w:tcPr>
            <w:tcW w:w="300" w:type="dxa"/>
            <w:tcBorders>
              <w:top w:val="nil"/>
              <w:left w:val="nil"/>
              <w:bottom w:val="nil"/>
              <w:right w:val="nil"/>
            </w:tcBorders>
            <w:shd w:val="clear" w:color="auto" w:fill="auto"/>
            <w:noWrap/>
            <w:vAlign w:val="bottom"/>
            <w:hideMark/>
          </w:tcPr>
          <w:p w14:paraId="622BC86C"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44B4C95A"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669D4DAC"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3BB9A05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3FADD8BA" w14:textId="77777777" w:rsidTr="00511F46">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428817C4"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single" w:sz="8" w:space="0" w:color="auto"/>
              <w:right w:val="nil"/>
            </w:tcBorders>
            <w:shd w:val="clear" w:color="auto" w:fill="auto"/>
            <w:noWrap/>
            <w:vAlign w:val="bottom"/>
            <w:hideMark/>
          </w:tcPr>
          <w:p w14:paraId="7A048547"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592" w:type="dxa"/>
            <w:tcBorders>
              <w:top w:val="nil"/>
              <w:left w:val="nil"/>
              <w:bottom w:val="single" w:sz="8" w:space="0" w:color="auto"/>
              <w:right w:val="nil"/>
            </w:tcBorders>
            <w:shd w:val="clear" w:color="auto" w:fill="auto"/>
            <w:noWrap/>
            <w:vAlign w:val="bottom"/>
            <w:hideMark/>
          </w:tcPr>
          <w:p w14:paraId="1A79F52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7</w:t>
            </w:r>
          </w:p>
        </w:tc>
        <w:tc>
          <w:tcPr>
            <w:tcW w:w="686" w:type="dxa"/>
            <w:tcBorders>
              <w:top w:val="nil"/>
              <w:left w:val="nil"/>
              <w:bottom w:val="single" w:sz="8" w:space="0" w:color="auto"/>
              <w:right w:val="nil"/>
            </w:tcBorders>
            <w:shd w:val="clear" w:color="auto" w:fill="auto"/>
            <w:noWrap/>
            <w:vAlign w:val="bottom"/>
            <w:hideMark/>
          </w:tcPr>
          <w:p w14:paraId="53BE6C20"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2</w:t>
            </w:r>
          </w:p>
        </w:tc>
        <w:tc>
          <w:tcPr>
            <w:tcW w:w="300" w:type="dxa"/>
            <w:tcBorders>
              <w:top w:val="nil"/>
              <w:left w:val="nil"/>
              <w:bottom w:val="single" w:sz="8" w:space="0" w:color="auto"/>
              <w:right w:val="nil"/>
            </w:tcBorders>
            <w:shd w:val="clear" w:color="auto" w:fill="auto"/>
            <w:noWrap/>
            <w:vAlign w:val="bottom"/>
            <w:hideMark/>
          </w:tcPr>
          <w:p w14:paraId="4B46DFBE"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nil"/>
              <w:left w:val="nil"/>
              <w:bottom w:val="single" w:sz="8" w:space="0" w:color="auto"/>
              <w:right w:val="nil"/>
            </w:tcBorders>
            <w:shd w:val="clear" w:color="auto" w:fill="auto"/>
            <w:noWrap/>
            <w:vAlign w:val="bottom"/>
            <w:hideMark/>
          </w:tcPr>
          <w:p w14:paraId="790246E0"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Impatiens capensis</w:t>
            </w:r>
          </w:p>
        </w:tc>
        <w:tc>
          <w:tcPr>
            <w:tcW w:w="600" w:type="dxa"/>
            <w:tcBorders>
              <w:top w:val="nil"/>
              <w:left w:val="nil"/>
              <w:bottom w:val="single" w:sz="8" w:space="0" w:color="auto"/>
              <w:right w:val="nil"/>
            </w:tcBorders>
            <w:shd w:val="clear" w:color="auto" w:fill="auto"/>
            <w:noWrap/>
            <w:vAlign w:val="bottom"/>
            <w:hideMark/>
          </w:tcPr>
          <w:p w14:paraId="6765EAD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0</w:t>
            </w:r>
          </w:p>
        </w:tc>
        <w:tc>
          <w:tcPr>
            <w:tcW w:w="695" w:type="dxa"/>
            <w:tcBorders>
              <w:top w:val="nil"/>
              <w:left w:val="nil"/>
              <w:bottom w:val="single" w:sz="8" w:space="0" w:color="auto"/>
              <w:right w:val="nil"/>
            </w:tcBorders>
            <w:shd w:val="clear" w:color="auto" w:fill="auto"/>
            <w:noWrap/>
            <w:vAlign w:val="bottom"/>
            <w:hideMark/>
          </w:tcPr>
          <w:p w14:paraId="4BEE666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7</w:t>
            </w:r>
          </w:p>
        </w:tc>
        <w:tc>
          <w:tcPr>
            <w:tcW w:w="300" w:type="dxa"/>
            <w:tcBorders>
              <w:top w:val="nil"/>
              <w:left w:val="nil"/>
              <w:bottom w:val="single" w:sz="8" w:space="0" w:color="auto"/>
              <w:right w:val="nil"/>
            </w:tcBorders>
            <w:shd w:val="clear" w:color="auto" w:fill="auto"/>
            <w:noWrap/>
            <w:vAlign w:val="bottom"/>
            <w:hideMark/>
          </w:tcPr>
          <w:p w14:paraId="13DBA81C"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nil"/>
              <w:left w:val="nil"/>
              <w:bottom w:val="single" w:sz="8" w:space="0" w:color="auto"/>
              <w:right w:val="nil"/>
            </w:tcBorders>
            <w:shd w:val="clear" w:color="auto" w:fill="auto"/>
            <w:noWrap/>
            <w:vAlign w:val="bottom"/>
            <w:hideMark/>
          </w:tcPr>
          <w:p w14:paraId="6CCCE51A"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16" w:type="dxa"/>
            <w:tcBorders>
              <w:top w:val="nil"/>
              <w:left w:val="nil"/>
              <w:bottom w:val="single" w:sz="8" w:space="0" w:color="auto"/>
              <w:right w:val="nil"/>
            </w:tcBorders>
            <w:shd w:val="clear" w:color="auto" w:fill="auto"/>
            <w:noWrap/>
            <w:vAlign w:val="bottom"/>
            <w:hideMark/>
          </w:tcPr>
          <w:p w14:paraId="0B7E19B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14" w:type="dxa"/>
            <w:tcBorders>
              <w:top w:val="nil"/>
              <w:left w:val="nil"/>
              <w:bottom w:val="single" w:sz="8" w:space="0" w:color="auto"/>
              <w:right w:val="single" w:sz="8" w:space="0" w:color="auto"/>
            </w:tcBorders>
            <w:shd w:val="clear" w:color="auto" w:fill="auto"/>
            <w:noWrap/>
            <w:vAlign w:val="bottom"/>
            <w:hideMark/>
          </w:tcPr>
          <w:p w14:paraId="7FAD8AA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19558785" w14:textId="77777777" w:rsidTr="00511F46">
        <w:trPr>
          <w:trHeight w:val="270"/>
        </w:trPr>
        <w:tc>
          <w:tcPr>
            <w:tcW w:w="1080" w:type="dxa"/>
            <w:tcBorders>
              <w:top w:val="nil"/>
              <w:left w:val="nil"/>
              <w:bottom w:val="nil"/>
              <w:right w:val="nil"/>
            </w:tcBorders>
            <w:shd w:val="clear" w:color="auto" w:fill="auto"/>
            <w:vAlign w:val="bottom"/>
            <w:hideMark/>
          </w:tcPr>
          <w:p w14:paraId="0B60354F"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04E9D41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197A5FA2"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06B38533"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009A39C"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7CD6665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4821338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3CC2C219"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69CFCD2"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1F9BBF8F"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35109E6D"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599A8E64"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r>
      <w:tr w:rsidR="00511F46" w:rsidRPr="00511F46" w14:paraId="2254859A" w14:textId="77777777" w:rsidTr="00511F46">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3CB01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2982" w:type="dxa"/>
            <w:tcBorders>
              <w:top w:val="single" w:sz="8" w:space="0" w:color="auto"/>
              <w:left w:val="nil"/>
              <w:bottom w:val="nil"/>
              <w:right w:val="nil"/>
            </w:tcBorders>
            <w:shd w:val="clear" w:color="auto" w:fill="auto"/>
            <w:noWrap/>
            <w:vAlign w:val="bottom"/>
            <w:hideMark/>
          </w:tcPr>
          <w:p w14:paraId="103C33BB"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e</w:t>
            </w:r>
          </w:p>
        </w:tc>
        <w:tc>
          <w:tcPr>
            <w:tcW w:w="592" w:type="dxa"/>
            <w:tcBorders>
              <w:top w:val="single" w:sz="8" w:space="0" w:color="auto"/>
              <w:left w:val="nil"/>
              <w:bottom w:val="nil"/>
              <w:right w:val="nil"/>
            </w:tcBorders>
            <w:shd w:val="clear" w:color="auto" w:fill="auto"/>
            <w:noWrap/>
            <w:vAlign w:val="bottom"/>
            <w:hideMark/>
          </w:tcPr>
          <w:p w14:paraId="70994A7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07</w:t>
            </w:r>
          </w:p>
        </w:tc>
        <w:tc>
          <w:tcPr>
            <w:tcW w:w="686" w:type="dxa"/>
            <w:tcBorders>
              <w:top w:val="single" w:sz="8" w:space="0" w:color="auto"/>
              <w:left w:val="nil"/>
              <w:bottom w:val="nil"/>
              <w:right w:val="nil"/>
            </w:tcBorders>
            <w:shd w:val="clear" w:color="auto" w:fill="auto"/>
            <w:noWrap/>
            <w:vAlign w:val="bottom"/>
            <w:hideMark/>
          </w:tcPr>
          <w:p w14:paraId="43CA07F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38A14DDA"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single" w:sz="8" w:space="0" w:color="auto"/>
              <w:left w:val="nil"/>
              <w:bottom w:val="nil"/>
              <w:right w:val="nil"/>
            </w:tcBorders>
            <w:shd w:val="clear" w:color="auto" w:fill="auto"/>
            <w:noWrap/>
            <w:vAlign w:val="bottom"/>
            <w:hideMark/>
          </w:tcPr>
          <w:p w14:paraId="1F346EFA"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oa palustris</w:t>
            </w:r>
          </w:p>
        </w:tc>
        <w:tc>
          <w:tcPr>
            <w:tcW w:w="600" w:type="dxa"/>
            <w:tcBorders>
              <w:top w:val="single" w:sz="8" w:space="0" w:color="auto"/>
              <w:left w:val="nil"/>
              <w:bottom w:val="nil"/>
              <w:right w:val="nil"/>
            </w:tcBorders>
            <w:shd w:val="clear" w:color="auto" w:fill="auto"/>
            <w:noWrap/>
            <w:vAlign w:val="bottom"/>
            <w:hideMark/>
          </w:tcPr>
          <w:p w14:paraId="39922AF0"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69</w:t>
            </w:r>
          </w:p>
        </w:tc>
        <w:tc>
          <w:tcPr>
            <w:tcW w:w="695" w:type="dxa"/>
            <w:tcBorders>
              <w:top w:val="single" w:sz="8" w:space="0" w:color="auto"/>
              <w:left w:val="nil"/>
              <w:bottom w:val="nil"/>
              <w:right w:val="nil"/>
            </w:tcBorders>
            <w:shd w:val="clear" w:color="auto" w:fill="auto"/>
            <w:noWrap/>
            <w:vAlign w:val="bottom"/>
            <w:hideMark/>
          </w:tcPr>
          <w:p w14:paraId="378602E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2B2AC105"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single" w:sz="8" w:space="0" w:color="auto"/>
              <w:left w:val="nil"/>
              <w:bottom w:val="nil"/>
              <w:right w:val="nil"/>
            </w:tcBorders>
            <w:shd w:val="clear" w:color="auto" w:fill="auto"/>
            <w:noWrap/>
            <w:vAlign w:val="bottom"/>
            <w:hideMark/>
          </w:tcPr>
          <w:p w14:paraId="223BB9E1"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616" w:type="dxa"/>
            <w:tcBorders>
              <w:top w:val="single" w:sz="8" w:space="0" w:color="auto"/>
              <w:left w:val="nil"/>
              <w:bottom w:val="nil"/>
              <w:right w:val="nil"/>
            </w:tcBorders>
            <w:shd w:val="clear" w:color="auto" w:fill="auto"/>
            <w:noWrap/>
            <w:vAlign w:val="bottom"/>
            <w:hideMark/>
          </w:tcPr>
          <w:p w14:paraId="6856B72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18</w:t>
            </w:r>
          </w:p>
        </w:tc>
        <w:tc>
          <w:tcPr>
            <w:tcW w:w="714" w:type="dxa"/>
            <w:tcBorders>
              <w:top w:val="single" w:sz="8" w:space="0" w:color="auto"/>
              <w:left w:val="nil"/>
              <w:bottom w:val="nil"/>
              <w:right w:val="single" w:sz="8" w:space="0" w:color="auto"/>
            </w:tcBorders>
            <w:shd w:val="clear" w:color="auto" w:fill="auto"/>
            <w:noWrap/>
            <w:vAlign w:val="bottom"/>
            <w:hideMark/>
          </w:tcPr>
          <w:p w14:paraId="61BCC81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7C857274"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F9632B9"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6024AB83"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asiandra</w:t>
            </w:r>
          </w:p>
        </w:tc>
        <w:tc>
          <w:tcPr>
            <w:tcW w:w="592" w:type="dxa"/>
            <w:tcBorders>
              <w:top w:val="single" w:sz="4" w:space="0" w:color="auto"/>
              <w:left w:val="nil"/>
              <w:bottom w:val="single" w:sz="4" w:space="0" w:color="auto"/>
              <w:right w:val="nil"/>
            </w:tcBorders>
            <w:shd w:val="clear" w:color="auto" w:fill="auto"/>
            <w:noWrap/>
            <w:vAlign w:val="bottom"/>
            <w:hideMark/>
          </w:tcPr>
          <w:p w14:paraId="79D4A54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35</w:t>
            </w:r>
          </w:p>
        </w:tc>
        <w:tc>
          <w:tcPr>
            <w:tcW w:w="686" w:type="dxa"/>
            <w:tcBorders>
              <w:top w:val="single" w:sz="4" w:space="0" w:color="auto"/>
              <w:left w:val="nil"/>
              <w:bottom w:val="single" w:sz="4" w:space="0" w:color="auto"/>
              <w:right w:val="nil"/>
            </w:tcBorders>
            <w:shd w:val="clear" w:color="auto" w:fill="auto"/>
            <w:noWrap/>
            <w:vAlign w:val="bottom"/>
            <w:hideMark/>
          </w:tcPr>
          <w:p w14:paraId="6DD60CE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47B8FD76"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1EE07D19"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e</w:t>
            </w:r>
          </w:p>
        </w:tc>
        <w:tc>
          <w:tcPr>
            <w:tcW w:w="600" w:type="dxa"/>
            <w:tcBorders>
              <w:top w:val="single" w:sz="4" w:space="0" w:color="auto"/>
              <w:left w:val="nil"/>
              <w:bottom w:val="single" w:sz="4" w:space="0" w:color="auto"/>
              <w:right w:val="nil"/>
            </w:tcBorders>
            <w:shd w:val="clear" w:color="auto" w:fill="auto"/>
            <w:noWrap/>
            <w:vAlign w:val="bottom"/>
            <w:hideMark/>
          </w:tcPr>
          <w:p w14:paraId="252BEAC5"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9</w:t>
            </w:r>
          </w:p>
        </w:tc>
        <w:tc>
          <w:tcPr>
            <w:tcW w:w="695" w:type="dxa"/>
            <w:tcBorders>
              <w:top w:val="single" w:sz="4" w:space="0" w:color="auto"/>
              <w:left w:val="nil"/>
              <w:bottom w:val="single" w:sz="4" w:space="0" w:color="auto"/>
              <w:right w:val="nil"/>
            </w:tcBorders>
            <w:shd w:val="clear" w:color="auto" w:fill="auto"/>
            <w:noWrap/>
            <w:vAlign w:val="bottom"/>
            <w:hideMark/>
          </w:tcPr>
          <w:p w14:paraId="20DA545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0</w:t>
            </w:r>
          </w:p>
        </w:tc>
        <w:tc>
          <w:tcPr>
            <w:tcW w:w="300" w:type="dxa"/>
            <w:tcBorders>
              <w:top w:val="nil"/>
              <w:left w:val="nil"/>
              <w:bottom w:val="nil"/>
              <w:right w:val="nil"/>
            </w:tcBorders>
            <w:shd w:val="clear" w:color="auto" w:fill="auto"/>
            <w:noWrap/>
            <w:vAlign w:val="bottom"/>
            <w:hideMark/>
          </w:tcPr>
          <w:p w14:paraId="72E37AF4"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nil"/>
              <w:right w:val="nil"/>
            </w:tcBorders>
            <w:shd w:val="clear" w:color="auto" w:fill="auto"/>
            <w:noWrap/>
            <w:vAlign w:val="bottom"/>
            <w:hideMark/>
          </w:tcPr>
          <w:p w14:paraId="1BF0D68F"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e</w:t>
            </w:r>
          </w:p>
        </w:tc>
        <w:tc>
          <w:tcPr>
            <w:tcW w:w="616" w:type="dxa"/>
            <w:tcBorders>
              <w:top w:val="single" w:sz="4" w:space="0" w:color="auto"/>
              <w:left w:val="nil"/>
              <w:bottom w:val="nil"/>
              <w:right w:val="nil"/>
            </w:tcBorders>
            <w:shd w:val="clear" w:color="auto" w:fill="auto"/>
            <w:noWrap/>
            <w:vAlign w:val="bottom"/>
            <w:hideMark/>
          </w:tcPr>
          <w:p w14:paraId="0163DF6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1</w:t>
            </w:r>
          </w:p>
        </w:tc>
        <w:tc>
          <w:tcPr>
            <w:tcW w:w="714" w:type="dxa"/>
            <w:tcBorders>
              <w:top w:val="single" w:sz="4" w:space="0" w:color="auto"/>
              <w:left w:val="nil"/>
              <w:bottom w:val="nil"/>
              <w:right w:val="single" w:sz="8" w:space="0" w:color="auto"/>
            </w:tcBorders>
            <w:shd w:val="clear" w:color="auto" w:fill="auto"/>
            <w:noWrap/>
            <w:vAlign w:val="bottom"/>
            <w:hideMark/>
          </w:tcPr>
          <w:p w14:paraId="6F7F2A4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5</w:t>
            </w:r>
          </w:p>
        </w:tc>
      </w:tr>
      <w:tr w:rsidR="00511F46" w:rsidRPr="00511F46" w14:paraId="739B2928"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684CC58"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4FA01DB7"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quisetum palustre</w:t>
            </w:r>
          </w:p>
        </w:tc>
        <w:tc>
          <w:tcPr>
            <w:tcW w:w="592" w:type="dxa"/>
            <w:tcBorders>
              <w:top w:val="nil"/>
              <w:left w:val="nil"/>
              <w:bottom w:val="nil"/>
              <w:right w:val="nil"/>
            </w:tcBorders>
            <w:shd w:val="clear" w:color="auto" w:fill="auto"/>
            <w:noWrap/>
            <w:vAlign w:val="bottom"/>
            <w:hideMark/>
          </w:tcPr>
          <w:p w14:paraId="4CA0D5D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686" w:type="dxa"/>
            <w:tcBorders>
              <w:top w:val="nil"/>
              <w:left w:val="nil"/>
              <w:bottom w:val="nil"/>
              <w:right w:val="nil"/>
            </w:tcBorders>
            <w:shd w:val="clear" w:color="auto" w:fill="auto"/>
            <w:noWrap/>
            <w:vAlign w:val="bottom"/>
            <w:hideMark/>
          </w:tcPr>
          <w:p w14:paraId="51386335"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7B42DABE"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4ECE99D8"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Trifolium </w:t>
            </w:r>
            <w:proofErr w:type="spellStart"/>
            <w:r w:rsidRPr="00DC704D">
              <w:rPr>
                <w:rFonts w:ascii="Calibri" w:eastAsia="Times New Roman" w:hAnsi="Calibri" w:cs="Calibri"/>
                <w:i/>
                <w:iCs/>
                <w:color w:val="000000"/>
                <w:sz w:val="20"/>
                <w:szCs w:val="20"/>
              </w:rPr>
              <w:t>wormskjoldii</w:t>
            </w:r>
            <w:proofErr w:type="spellEnd"/>
          </w:p>
        </w:tc>
        <w:tc>
          <w:tcPr>
            <w:tcW w:w="600" w:type="dxa"/>
            <w:tcBorders>
              <w:top w:val="nil"/>
              <w:left w:val="nil"/>
              <w:bottom w:val="nil"/>
              <w:right w:val="nil"/>
            </w:tcBorders>
            <w:shd w:val="clear" w:color="auto" w:fill="auto"/>
            <w:noWrap/>
            <w:vAlign w:val="bottom"/>
            <w:hideMark/>
          </w:tcPr>
          <w:p w14:paraId="66F0BFD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8</w:t>
            </w:r>
          </w:p>
        </w:tc>
        <w:tc>
          <w:tcPr>
            <w:tcW w:w="695" w:type="dxa"/>
            <w:tcBorders>
              <w:top w:val="nil"/>
              <w:left w:val="nil"/>
              <w:bottom w:val="nil"/>
              <w:right w:val="nil"/>
            </w:tcBorders>
            <w:shd w:val="clear" w:color="auto" w:fill="auto"/>
            <w:noWrap/>
            <w:vAlign w:val="bottom"/>
            <w:hideMark/>
          </w:tcPr>
          <w:p w14:paraId="3CFBB8A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5</w:t>
            </w:r>
          </w:p>
        </w:tc>
        <w:tc>
          <w:tcPr>
            <w:tcW w:w="300" w:type="dxa"/>
            <w:tcBorders>
              <w:top w:val="nil"/>
              <w:left w:val="nil"/>
              <w:bottom w:val="nil"/>
              <w:right w:val="nil"/>
            </w:tcBorders>
            <w:shd w:val="clear" w:color="auto" w:fill="auto"/>
            <w:noWrap/>
            <w:vAlign w:val="bottom"/>
            <w:hideMark/>
          </w:tcPr>
          <w:p w14:paraId="1FE79E96"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13BB91A6"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quisetum fluviatile</w:t>
            </w:r>
          </w:p>
        </w:tc>
        <w:tc>
          <w:tcPr>
            <w:tcW w:w="616" w:type="dxa"/>
            <w:tcBorders>
              <w:top w:val="single" w:sz="4" w:space="0" w:color="auto"/>
              <w:left w:val="nil"/>
              <w:bottom w:val="single" w:sz="4" w:space="0" w:color="auto"/>
              <w:right w:val="nil"/>
            </w:tcBorders>
            <w:shd w:val="clear" w:color="auto" w:fill="auto"/>
            <w:noWrap/>
            <w:vAlign w:val="bottom"/>
            <w:hideMark/>
          </w:tcPr>
          <w:p w14:paraId="1DCF46C7"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0</w:t>
            </w:r>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33DAFFF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2</w:t>
            </w:r>
          </w:p>
        </w:tc>
      </w:tr>
      <w:tr w:rsidR="00511F46" w:rsidRPr="00511F46" w14:paraId="5069A65F"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86CFBB"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28DBF780"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athyrus palustris</w:t>
            </w:r>
          </w:p>
        </w:tc>
        <w:tc>
          <w:tcPr>
            <w:tcW w:w="592" w:type="dxa"/>
            <w:tcBorders>
              <w:top w:val="single" w:sz="4" w:space="0" w:color="auto"/>
              <w:left w:val="nil"/>
              <w:bottom w:val="single" w:sz="4" w:space="0" w:color="auto"/>
              <w:right w:val="nil"/>
            </w:tcBorders>
            <w:shd w:val="clear" w:color="auto" w:fill="auto"/>
            <w:noWrap/>
            <w:vAlign w:val="bottom"/>
            <w:hideMark/>
          </w:tcPr>
          <w:p w14:paraId="19B2B6A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3</w:t>
            </w:r>
          </w:p>
        </w:tc>
        <w:tc>
          <w:tcPr>
            <w:tcW w:w="686" w:type="dxa"/>
            <w:tcBorders>
              <w:top w:val="single" w:sz="4" w:space="0" w:color="auto"/>
              <w:left w:val="nil"/>
              <w:bottom w:val="single" w:sz="4" w:space="0" w:color="auto"/>
              <w:right w:val="nil"/>
            </w:tcBorders>
            <w:shd w:val="clear" w:color="auto" w:fill="auto"/>
            <w:noWrap/>
            <w:vAlign w:val="bottom"/>
            <w:hideMark/>
          </w:tcPr>
          <w:p w14:paraId="7816E82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2</w:t>
            </w:r>
          </w:p>
        </w:tc>
        <w:tc>
          <w:tcPr>
            <w:tcW w:w="300" w:type="dxa"/>
            <w:tcBorders>
              <w:top w:val="nil"/>
              <w:left w:val="nil"/>
              <w:bottom w:val="nil"/>
              <w:right w:val="nil"/>
            </w:tcBorders>
            <w:shd w:val="clear" w:color="auto" w:fill="auto"/>
            <w:noWrap/>
            <w:vAlign w:val="bottom"/>
            <w:hideMark/>
          </w:tcPr>
          <w:p w14:paraId="21D43FAA"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669B1208"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00" w:type="dxa"/>
            <w:tcBorders>
              <w:top w:val="single" w:sz="4" w:space="0" w:color="auto"/>
              <w:left w:val="nil"/>
              <w:bottom w:val="single" w:sz="4" w:space="0" w:color="auto"/>
              <w:right w:val="nil"/>
            </w:tcBorders>
            <w:shd w:val="clear" w:color="auto" w:fill="auto"/>
            <w:noWrap/>
            <w:vAlign w:val="bottom"/>
            <w:hideMark/>
          </w:tcPr>
          <w:p w14:paraId="660F9C5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1</w:t>
            </w:r>
          </w:p>
        </w:tc>
        <w:tc>
          <w:tcPr>
            <w:tcW w:w="695" w:type="dxa"/>
            <w:tcBorders>
              <w:top w:val="single" w:sz="4" w:space="0" w:color="auto"/>
              <w:left w:val="nil"/>
              <w:bottom w:val="single" w:sz="4" w:space="0" w:color="auto"/>
              <w:right w:val="nil"/>
            </w:tcBorders>
            <w:shd w:val="clear" w:color="auto" w:fill="auto"/>
            <w:noWrap/>
            <w:vAlign w:val="bottom"/>
            <w:hideMark/>
          </w:tcPr>
          <w:p w14:paraId="7FEE855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54</w:t>
            </w:r>
          </w:p>
        </w:tc>
        <w:tc>
          <w:tcPr>
            <w:tcW w:w="300" w:type="dxa"/>
            <w:tcBorders>
              <w:top w:val="nil"/>
              <w:left w:val="nil"/>
              <w:bottom w:val="nil"/>
              <w:right w:val="nil"/>
            </w:tcBorders>
            <w:shd w:val="clear" w:color="auto" w:fill="auto"/>
            <w:noWrap/>
            <w:vAlign w:val="bottom"/>
            <w:hideMark/>
          </w:tcPr>
          <w:p w14:paraId="7C7EF1A3"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2D08E48A"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4934526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774941A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0FA07FED"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00207597"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784BC49E" w14:textId="77777777" w:rsidR="00511F46" w:rsidRPr="00DC704D" w:rsidRDefault="00511F46" w:rsidP="00DC704D">
            <w:pPr>
              <w:spacing w:after="0" w:line="240" w:lineRule="auto"/>
              <w:rPr>
                <w:rFonts w:ascii="Calibri" w:eastAsia="Times New Roman" w:hAnsi="Calibri" w:cs="Calibri"/>
                <w:i/>
                <w:iCs/>
                <w:color w:val="000000"/>
                <w:sz w:val="20"/>
                <w:szCs w:val="20"/>
              </w:rPr>
            </w:pPr>
            <w:proofErr w:type="spellStart"/>
            <w:r w:rsidRPr="00DC704D">
              <w:rPr>
                <w:rFonts w:ascii="Calibri" w:eastAsia="Times New Roman" w:hAnsi="Calibri" w:cs="Calibri"/>
                <w:i/>
                <w:iCs/>
                <w:color w:val="000000"/>
                <w:sz w:val="20"/>
                <w:szCs w:val="20"/>
              </w:rPr>
              <w:t>Sidalcia</w:t>
            </w:r>
            <w:proofErr w:type="spellEnd"/>
            <w:r w:rsidRPr="00DC704D">
              <w:rPr>
                <w:rFonts w:ascii="Calibri" w:eastAsia="Times New Roman" w:hAnsi="Calibri" w:cs="Calibri"/>
                <w:i/>
                <w:iCs/>
                <w:color w:val="000000"/>
                <w:sz w:val="20"/>
                <w:szCs w:val="20"/>
              </w:rPr>
              <w:t xml:space="preserve"> hendersonii</w:t>
            </w:r>
          </w:p>
        </w:tc>
        <w:tc>
          <w:tcPr>
            <w:tcW w:w="592" w:type="dxa"/>
            <w:tcBorders>
              <w:top w:val="nil"/>
              <w:left w:val="nil"/>
              <w:bottom w:val="nil"/>
              <w:right w:val="nil"/>
            </w:tcBorders>
            <w:shd w:val="clear" w:color="auto" w:fill="auto"/>
            <w:noWrap/>
            <w:vAlign w:val="bottom"/>
            <w:hideMark/>
          </w:tcPr>
          <w:p w14:paraId="0DC2EC65"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1</w:t>
            </w:r>
          </w:p>
        </w:tc>
        <w:tc>
          <w:tcPr>
            <w:tcW w:w="686" w:type="dxa"/>
            <w:tcBorders>
              <w:top w:val="nil"/>
              <w:left w:val="nil"/>
              <w:bottom w:val="nil"/>
              <w:right w:val="nil"/>
            </w:tcBorders>
            <w:shd w:val="clear" w:color="auto" w:fill="auto"/>
            <w:noWrap/>
            <w:vAlign w:val="bottom"/>
            <w:hideMark/>
          </w:tcPr>
          <w:p w14:paraId="09F39E7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54</w:t>
            </w:r>
          </w:p>
        </w:tc>
        <w:tc>
          <w:tcPr>
            <w:tcW w:w="300" w:type="dxa"/>
            <w:tcBorders>
              <w:top w:val="nil"/>
              <w:left w:val="nil"/>
              <w:bottom w:val="nil"/>
              <w:right w:val="nil"/>
            </w:tcBorders>
            <w:shd w:val="clear" w:color="auto" w:fill="auto"/>
            <w:noWrap/>
            <w:vAlign w:val="bottom"/>
            <w:hideMark/>
          </w:tcPr>
          <w:p w14:paraId="6212B815"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032CE5B5"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6C750FB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61E7E952"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8EECE7A"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1C73D013"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220233C2"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49885E8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1CDAB8F2" w14:textId="77777777" w:rsidTr="00511F46">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1B5850C3"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8" w:space="0" w:color="auto"/>
              <w:right w:val="nil"/>
            </w:tcBorders>
            <w:shd w:val="clear" w:color="auto" w:fill="auto"/>
            <w:noWrap/>
            <w:vAlign w:val="bottom"/>
            <w:hideMark/>
          </w:tcPr>
          <w:p w14:paraId="261EFC05"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Hordeum brachyantherum</w:t>
            </w:r>
          </w:p>
        </w:tc>
        <w:tc>
          <w:tcPr>
            <w:tcW w:w="592" w:type="dxa"/>
            <w:tcBorders>
              <w:top w:val="single" w:sz="4" w:space="0" w:color="auto"/>
              <w:left w:val="nil"/>
              <w:bottom w:val="single" w:sz="8" w:space="0" w:color="auto"/>
              <w:right w:val="nil"/>
            </w:tcBorders>
            <w:shd w:val="clear" w:color="auto" w:fill="auto"/>
            <w:noWrap/>
            <w:vAlign w:val="bottom"/>
            <w:hideMark/>
          </w:tcPr>
          <w:p w14:paraId="0DB7019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293</w:t>
            </w:r>
          </w:p>
        </w:tc>
        <w:tc>
          <w:tcPr>
            <w:tcW w:w="686" w:type="dxa"/>
            <w:tcBorders>
              <w:top w:val="single" w:sz="4" w:space="0" w:color="auto"/>
              <w:left w:val="nil"/>
              <w:bottom w:val="single" w:sz="8" w:space="0" w:color="auto"/>
              <w:right w:val="nil"/>
            </w:tcBorders>
            <w:shd w:val="clear" w:color="auto" w:fill="auto"/>
            <w:noWrap/>
            <w:vAlign w:val="bottom"/>
            <w:hideMark/>
          </w:tcPr>
          <w:p w14:paraId="40C5CDE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9</w:t>
            </w:r>
          </w:p>
        </w:tc>
        <w:tc>
          <w:tcPr>
            <w:tcW w:w="300" w:type="dxa"/>
            <w:tcBorders>
              <w:top w:val="nil"/>
              <w:left w:val="nil"/>
              <w:bottom w:val="single" w:sz="8" w:space="0" w:color="auto"/>
              <w:right w:val="nil"/>
            </w:tcBorders>
            <w:shd w:val="clear" w:color="auto" w:fill="auto"/>
            <w:noWrap/>
            <w:vAlign w:val="bottom"/>
            <w:hideMark/>
          </w:tcPr>
          <w:p w14:paraId="7F79305E"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nil"/>
              <w:left w:val="nil"/>
              <w:bottom w:val="single" w:sz="8" w:space="0" w:color="auto"/>
              <w:right w:val="nil"/>
            </w:tcBorders>
            <w:shd w:val="clear" w:color="auto" w:fill="auto"/>
            <w:noWrap/>
            <w:vAlign w:val="bottom"/>
            <w:hideMark/>
          </w:tcPr>
          <w:p w14:paraId="67418659"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00" w:type="dxa"/>
            <w:tcBorders>
              <w:top w:val="nil"/>
              <w:left w:val="nil"/>
              <w:bottom w:val="single" w:sz="8" w:space="0" w:color="auto"/>
              <w:right w:val="nil"/>
            </w:tcBorders>
            <w:shd w:val="clear" w:color="auto" w:fill="auto"/>
            <w:noWrap/>
            <w:vAlign w:val="bottom"/>
            <w:hideMark/>
          </w:tcPr>
          <w:p w14:paraId="57CBFC7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5" w:type="dxa"/>
            <w:tcBorders>
              <w:top w:val="nil"/>
              <w:left w:val="nil"/>
              <w:bottom w:val="single" w:sz="8" w:space="0" w:color="auto"/>
              <w:right w:val="nil"/>
            </w:tcBorders>
            <w:shd w:val="clear" w:color="auto" w:fill="auto"/>
            <w:noWrap/>
            <w:vAlign w:val="bottom"/>
            <w:hideMark/>
          </w:tcPr>
          <w:p w14:paraId="47A05B6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6DDF953F"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nil"/>
              <w:left w:val="nil"/>
              <w:bottom w:val="single" w:sz="8" w:space="0" w:color="auto"/>
              <w:right w:val="nil"/>
            </w:tcBorders>
            <w:shd w:val="clear" w:color="auto" w:fill="auto"/>
            <w:noWrap/>
            <w:vAlign w:val="bottom"/>
            <w:hideMark/>
          </w:tcPr>
          <w:p w14:paraId="356D8461"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16" w:type="dxa"/>
            <w:tcBorders>
              <w:top w:val="nil"/>
              <w:left w:val="nil"/>
              <w:bottom w:val="single" w:sz="8" w:space="0" w:color="auto"/>
              <w:right w:val="nil"/>
            </w:tcBorders>
            <w:shd w:val="clear" w:color="auto" w:fill="auto"/>
            <w:noWrap/>
            <w:vAlign w:val="bottom"/>
            <w:hideMark/>
          </w:tcPr>
          <w:p w14:paraId="457C45B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14" w:type="dxa"/>
            <w:tcBorders>
              <w:top w:val="nil"/>
              <w:left w:val="nil"/>
              <w:bottom w:val="single" w:sz="8" w:space="0" w:color="auto"/>
              <w:right w:val="single" w:sz="8" w:space="0" w:color="auto"/>
            </w:tcBorders>
            <w:shd w:val="clear" w:color="auto" w:fill="auto"/>
            <w:noWrap/>
            <w:vAlign w:val="bottom"/>
            <w:hideMark/>
          </w:tcPr>
          <w:p w14:paraId="4B8A89F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285FDCA3" w14:textId="77777777" w:rsidTr="00511F46">
        <w:trPr>
          <w:trHeight w:val="270"/>
        </w:trPr>
        <w:tc>
          <w:tcPr>
            <w:tcW w:w="1080" w:type="dxa"/>
            <w:tcBorders>
              <w:top w:val="nil"/>
              <w:left w:val="nil"/>
              <w:bottom w:val="nil"/>
              <w:right w:val="nil"/>
            </w:tcBorders>
            <w:shd w:val="clear" w:color="auto" w:fill="auto"/>
            <w:vAlign w:val="bottom"/>
            <w:hideMark/>
          </w:tcPr>
          <w:p w14:paraId="0DF5DFF4"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2C9D446C"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2856A03A"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1E4DA55E"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3CDC7E3"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287A26E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71336B25"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5CA2549D"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A94F3B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1F565D7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4F4B8719"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1F8ABC20"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r>
      <w:tr w:rsidR="00511F46" w:rsidRPr="00511F46" w14:paraId="5160E90F" w14:textId="77777777" w:rsidTr="00511F46">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A017D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2982" w:type="dxa"/>
            <w:tcBorders>
              <w:top w:val="single" w:sz="8" w:space="0" w:color="auto"/>
              <w:left w:val="nil"/>
              <w:bottom w:val="nil"/>
              <w:right w:val="nil"/>
            </w:tcBorders>
            <w:shd w:val="clear" w:color="auto" w:fill="auto"/>
            <w:noWrap/>
            <w:vAlign w:val="bottom"/>
            <w:hideMark/>
          </w:tcPr>
          <w:p w14:paraId="18C000B5"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yanthes trifoliata</w:t>
            </w:r>
          </w:p>
        </w:tc>
        <w:tc>
          <w:tcPr>
            <w:tcW w:w="592" w:type="dxa"/>
            <w:tcBorders>
              <w:top w:val="single" w:sz="8" w:space="0" w:color="auto"/>
              <w:left w:val="nil"/>
              <w:bottom w:val="nil"/>
              <w:right w:val="nil"/>
            </w:tcBorders>
            <w:shd w:val="clear" w:color="auto" w:fill="auto"/>
            <w:noWrap/>
            <w:vAlign w:val="bottom"/>
            <w:hideMark/>
          </w:tcPr>
          <w:p w14:paraId="18E7D28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29</w:t>
            </w:r>
          </w:p>
        </w:tc>
        <w:tc>
          <w:tcPr>
            <w:tcW w:w="686" w:type="dxa"/>
            <w:tcBorders>
              <w:top w:val="single" w:sz="8" w:space="0" w:color="auto"/>
              <w:left w:val="nil"/>
              <w:bottom w:val="nil"/>
              <w:right w:val="nil"/>
            </w:tcBorders>
            <w:shd w:val="clear" w:color="auto" w:fill="auto"/>
            <w:noWrap/>
            <w:vAlign w:val="bottom"/>
            <w:hideMark/>
          </w:tcPr>
          <w:p w14:paraId="10857CC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6C107854"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single" w:sz="8" w:space="0" w:color="auto"/>
              <w:left w:val="nil"/>
              <w:bottom w:val="nil"/>
              <w:right w:val="nil"/>
            </w:tcBorders>
            <w:shd w:val="clear" w:color="auto" w:fill="auto"/>
            <w:noWrap/>
            <w:vAlign w:val="bottom"/>
            <w:hideMark/>
          </w:tcPr>
          <w:p w14:paraId="4EE52025"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quatica</w:t>
            </w:r>
          </w:p>
        </w:tc>
        <w:tc>
          <w:tcPr>
            <w:tcW w:w="600" w:type="dxa"/>
            <w:tcBorders>
              <w:top w:val="single" w:sz="8" w:space="0" w:color="auto"/>
              <w:left w:val="nil"/>
              <w:bottom w:val="nil"/>
              <w:right w:val="nil"/>
            </w:tcBorders>
            <w:shd w:val="clear" w:color="auto" w:fill="auto"/>
            <w:noWrap/>
            <w:vAlign w:val="bottom"/>
            <w:hideMark/>
          </w:tcPr>
          <w:p w14:paraId="470F03C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11</w:t>
            </w:r>
          </w:p>
        </w:tc>
        <w:tc>
          <w:tcPr>
            <w:tcW w:w="695" w:type="dxa"/>
            <w:tcBorders>
              <w:top w:val="single" w:sz="8" w:space="0" w:color="auto"/>
              <w:left w:val="nil"/>
              <w:bottom w:val="nil"/>
              <w:right w:val="nil"/>
            </w:tcBorders>
            <w:shd w:val="clear" w:color="auto" w:fill="auto"/>
            <w:noWrap/>
            <w:vAlign w:val="bottom"/>
            <w:hideMark/>
          </w:tcPr>
          <w:p w14:paraId="2610EF6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72BD9497"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single" w:sz="8" w:space="0" w:color="auto"/>
              <w:left w:val="nil"/>
              <w:bottom w:val="nil"/>
              <w:right w:val="nil"/>
            </w:tcBorders>
            <w:shd w:val="clear" w:color="auto" w:fill="auto"/>
            <w:noWrap/>
            <w:vAlign w:val="bottom"/>
            <w:hideMark/>
          </w:tcPr>
          <w:p w14:paraId="6DFA51F3"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yanthes trifoliata</w:t>
            </w:r>
          </w:p>
        </w:tc>
        <w:tc>
          <w:tcPr>
            <w:tcW w:w="616" w:type="dxa"/>
            <w:tcBorders>
              <w:top w:val="single" w:sz="8" w:space="0" w:color="auto"/>
              <w:left w:val="nil"/>
              <w:bottom w:val="nil"/>
              <w:right w:val="nil"/>
            </w:tcBorders>
            <w:shd w:val="clear" w:color="auto" w:fill="auto"/>
            <w:noWrap/>
            <w:vAlign w:val="bottom"/>
            <w:hideMark/>
          </w:tcPr>
          <w:p w14:paraId="3726C31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942</w:t>
            </w:r>
          </w:p>
        </w:tc>
        <w:tc>
          <w:tcPr>
            <w:tcW w:w="714" w:type="dxa"/>
            <w:tcBorders>
              <w:top w:val="single" w:sz="8" w:space="0" w:color="auto"/>
              <w:left w:val="nil"/>
              <w:bottom w:val="nil"/>
              <w:right w:val="single" w:sz="8" w:space="0" w:color="auto"/>
            </w:tcBorders>
            <w:shd w:val="clear" w:color="auto" w:fill="auto"/>
            <w:noWrap/>
            <w:vAlign w:val="bottom"/>
            <w:hideMark/>
          </w:tcPr>
          <w:p w14:paraId="65177E9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49C89D00"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0DD9BBBE"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750432F3"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 xml:space="preserve">Myosotis </w:t>
            </w:r>
            <w:proofErr w:type="spellStart"/>
            <w:r w:rsidRPr="00DC704D">
              <w:rPr>
                <w:rFonts w:ascii="Calibri" w:eastAsia="Times New Roman" w:hAnsi="Calibri" w:cs="Calibri"/>
                <w:i/>
                <w:iCs/>
                <w:sz w:val="20"/>
                <w:szCs w:val="20"/>
              </w:rPr>
              <w:t>scorpiodes</w:t>
            </w:r>
            <w:proofErr w:type="spellEnd"/>
          </w:p>
        </w:tc>
        <w:tc>
          <w:tcPr>
            <w:tcW w:w="592" w:type="dxa"/>
            <w:tcBorders>
              <w:top w:val="single" w:sz="4" w:space="0" w:color="auto"/>
              <w:left w:val="nil"/>
              <w:bottom w:val="single" w:sz="4" w:space="0" w:color="auto"/>
              <w:right w:val="nil"/>
            </w:tcBorders>
            <w:shd w:val="clear" w:color="auto" w:fill="auto"/>
            <w:noWrap/>
            <w:vAlign w:val="bottom"/>
            <w:hideMark/>
          </w:tcPr>
          <w:p w14:paraId="3D2386B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46</w:t>
            </w:r>
          </w:p>
        </w:tc>
        <w:tc>
          <w:tcPr>
            <w:tcW w:w="686" w:type="dxa"/>
            <w:tcBorders>
              <w:top w:val="single" w:sz="4" w:space="0" w:color="auto"/>
              <w:left w:val="nil"/>
              <w:bottom w:val="single" w:sz="4" w:space="0" w:color="auto"/>
              <w:right w:val="nil"/>
            </w:tcBorders>
            <w:shd w:val="clear" w:color="auto" w:fill="auto"/>
            <w:noWrap/>
            <w:vAlign w:val="bottom"/>
            <w:hideMark/>
          </w:tcPr>
          <w:p w14:paraId="16F31C3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5</w:t>
            </w:r>
          </w:p>
        </w:tc>
        <w:tc>
          <w:tcPr>
            <w:tcW w:w="300" w:type="dxa"/>
            <w:tcBorders>
              <w:top w:val="nil"/>
              <w:left w:val="nil"/>
              <w:bottom w:val="nil"/>
              <w:right w:val="nil"/>
            </w:tcBorders>
            <w:shd w:val="clear" w:color="auto" w:fill="auto"/>
            <w:noWrap/>
            <w:vAlign w:val="bottom"/>
            <w:hideMark/>
          </w:tcPr>
          <w:p w14:paraId="078EB471"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08ACFE96"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yanthes trifoliata</w:t>
            </w:r>
          </w:p>
        </w:tc>
        <w:tc>
          <w:tcPr>
            <w:tcW w:w="600" w:type="dxa"/>
            <w:tcBorders>
              <w:top w:val="single" w:sz="4" w:space="0" w:color="auto"/>
              <w:left w:val="nil"/>
              <w:bottom w:val="single" w:sz="4" w:space="0" w:color="auto"/>
              <w:right w:val="nil"/>
            </w:tcBorders>
            <w:shd w:val="clear" w:color="auto" w:fill="auto"/>
            <w:noWrap/>
            <w:vAlign w:val="bottom"/>
            <w:hideMark/>
          </w:tcPr>
          <w:p w14:paraId="6FAF886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21</w:t>
            </w:r>
          </w:p>
        </w:tc>
        <w:tc>
          <w:tcPr>
            <w:tcW w:w="695" w:type="dxa"/>
            <w:tcBorders>
              <w:top w:val="single" w:sz="4" w:space="0" w:color="auto"/>
              <w:left w:val="nil"/>
              <w:bottom w:val="single" w:sz="4" w:space="0" w:color="auto"/>
              <w:right w:val="nil"/>
            </w:tcBorders>
            <w:shd w:val="clear" w:color="auto" w:fill="auto"/>
            <w:noWrap/>
            <w:vAlign w:val="bottom"/>
            <w:hideMark/>
          </w:tcPr>
          <w:p w14:paraId="3C117F7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06539ED3"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5100A6AB"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quatica</w:t>
            </w:r>
          </w:p>
        </w:tc>
        <w:tc>
          <w:tcPr>
            <w:tcW w:w="616" w:type="dxa"/>
            <w:tcBorders>
              <w:top w:val="single" w:sz="4" w:space="0" w:color="auto"/>
              <w:left w:val="nil"/>
              <w:bottom w:val="single" w:sz="4" w:space="0" w:color="auto"/>
              <w:right w:val="nil"/>
            </w:tcBorders>
            <w:shd w:val="clear" w:color="auto" w:fill="auto"/>
            <w:noWrap/>
            <w:vAlign w:val="bottom"/>
            <w:hideMark/>
          </w:tcPr>
          <w:p w14:paraId="2106D9C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18</w:t>
            </w:r>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1EDE1B4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5CDE6496"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3BE3AA"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0499C25C"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592" w:type="dxa"/>
            <w:tcBorders>
              <w:top w:val="nil"/>
              <w:left w:val="nil"/>
              <w:bottom w:val="nil"/>
              <w:right w:val="nil"/>
            </w:tcBorders>
            <w:shd w:val="clear" w:color="auto" w:fill="auto"/>
            <w:noWrap/>
            <w:vAlign w:val="bottom"/>
            <w:hideMark/>
          </w:tcPr>
          <w:p w14:paraId="19C1EF7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7</w:t>
            </w:r>
          </w:p>
        </w:tc>
        <w:tc>
          <w:tcPr>
            <w:tcW w:w="686" w:type="dxa"/>
            <w:tcBorders>
              <w:top w:val="nil"/>
              <w:left w:val="nil"/>
              <w:bottom w:val="nil"/>
              <w:right w:val="nil"/>
            </w:tcBorders>
            <w:shd w:val="clear" w:color="auto" w:fill="auto"/>
            <w:noWrap/>
            <w:vAlign w:val="bottom"/>
            <w:hideMark/>
          </w:tcPr>
          <w:p w14:paraId="400D140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7</w:t>
            </w:r>
          </w:p>
        </w:tc>
        <w:tc>
          <w:tcPr>
            <w:tcW w:w="300" w:type="dxa"/>
            <w:tcBorders>
              <w:top w:val="nil"/>
              <w:left w:val="nil"/>
              <w:bottom w:val="nil"/>
              <w:right w:val="nil"/>
            </w:tcBorders>
            <w:shd w:val="clear" w:color="auto" w:fill="auto"/>
            <w:noWrap/>
            <w:vAlign w:val="bottom"/>
            <w:hideMark/>
          </w:tcPr>
          <w:p w14:paraId="50C64249"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60E9BA04" w14:textId="77777777" w:rsidR="00511F46" w:rsidRPr="00DC704D" w:rsidRDefault="00511F46" w:rsidP="00DC704D">
            <w:pPr>
              <w:spacing w:after="0" w:line="240" w:lineRule="auto"/>
              <w:rPr>
                <w:rFonts w:ascii="Calibri" w:eastAsia="Times New Roman" w:hAnsi="Calibri" w:cs="Calibri"/>
                <w:sz w:val="20"/>
                <w:szCs w:val="20"/>
              </w:rPr>
            </w:pPr>
            <w:r w:rsidRPr="00DC704D">
              <w:rPr>
                <w:rFonts w:ascii="Calibri" w:eastAsia="Times New Roman" w:hAnsi="Calibri" w:cs="Calibri"/>
                <w:sz w:val="20"/>
                <w:szCs w:val="20"/>
              </w:rPr>
              <w:t>Grass (unidentified)</w:t>
            </w:r>
          </w:p>
        </w:tc>
        <w:tc>
          <w:tcPr>
            <w:tcW w:w="600" w:type="dxa"/>
            <w:tcBorders>
              <w:top w:val="nil"/>
              <w:left w:val="nil"/>
              <w:bottom w:val="nil"/>
              <w:right w:val="nil"/>
            </w:tcBorders>
            <w:shd w:val="clear" w:color="auto" w:fill="auto"/>
            <w:noWrap/>
            <w:vAlign w:val="bottom"/>
            <w:hideMark/>
          </w:tcPr>
          <w:p w14:paraId="019220F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52</w:t>
            </w:r>
          </w:p>
        </w:tc>
        <w:tc>
          <w:tcPr>
            <w:tcW w:w="695" w:type="dxa"/>
            <w:tcBorders>
              <w:top w:val="nil"/>
              <w:left w:val="nil"/>
              <w:bottom w:val="nil"/>
              <w:right w:val="nil"/>
            </w:tcBorders>
            <w:shd w:val="clear" w:color="auto" w:fill="auto"/>
            <w:noWrap/>
            <w:vAlign w:val="bottom"/>
            <w:hideMark/>
          </w:tcPr>
          <w:p w14:paraId="5E06903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7</w:t>
            </w:r>
          </w:p>
        </w:tc>
        <w:tc>
          <w:tcPr>
            <w:tcW w:w="300" w:type="dxa"/>
            <w:tcBorders>
              <w:top w:val="nil"/>
              <w:left w:val="nil"/>
              <w:bottom w:val="nil"/>
              <w:right w:val="nil"/>
            </w:tcBorders>
            <w:shd w:val="clear" w:color="auto" w:fill="auto"/>
            <w:noWrap/>
            <w:vAlign w:val="bottom"/>
            <w:hideMark/>
          </w:tcPr>
          <w:p w14:paraId="3CD6B56B"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13FA945A"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16" w:type="dxa"/>
            <w:tcBorders>
              <w:top w:val="nil"/>
              <w:left w:val="nil"/>
              <w:bottom w:val="nil"/>
              <w:right w:val="nil"/>
            </w:tcBorders>
            <w:shd w:val="clear" w:color="auto" w:fill="auto"/>
            <w:noWrap/>
            <w:vAlign w:val="bottom"/>
            <w:hideMark/>
          </w:tcPr>
          <w:p w14:paraId="0F1A094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37</w:t>
            </w:r>
          </w:p>
        </w:tc>
        <w:tc>
          <w:tcPr>
            <w:tcW w:w="714" w:type="dxa"/>
            <w:tcBorders>
              <w:top w:val="nil"/>
              <w:left w:val="nil"/>
              <w:bottom w:val="nil"/>
              <w:right w:val="single" w:sz="8" w:space="0" w:color="auto"/>
            </w:tcBorders>
            <w:shd w:val="clear" w:color="auto" w:fill="auto"/>
            <w:noWrap/>
            <w:vAlign w:val="bottom"/>
            <w:hideMark/>
          </w:tcPr>
          <w:p w14:paraId="74E3A92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6B672817"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AC5B9B7"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6E72788B"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592" w:type="dxa"/>
            <w:tcBorders>
              <w:top w:val="single" w:sz="4" w:space="0" w:color="auto"/>
              <w:left w:val="nil"/>
              <w:bottom w:val="single" w:sz="4" w:space="0" w:color="auto"/>
              <w:right w:val="nil"/>
            </w:tcBorders>
            <w:shd w:val="clear" w:color="auto" w:fill="auto"/>
            <w:noWrap/>
            <w:vAlign w:val="bottom"/>
            <w:hideMark/>
          </w:tcPr>
          <w:p w14:paraId="38876F3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6</w:t>
            </w:r>
          </w:p>
        </w:tc>
        <w:tc>
          <w:tcPr>
            <w:tcW w:w="686" w:type="dxa"/>
            <w:tcBorders>
              <w:top w:val="single" w:sz="4" w:space="0" w:color="auto"/>
              <w:left w:val="nil"/>
              <w:bottom w:val="single" w:sz="4" w:space="0" w:color="auto"/>
              <w:right w:val="nil"/>
            </w:tcBorders>
            <w:shd w:val="clear" w:color="auto" w:fill="auto"/>
            <w:noWrap/>
            <w:vAlign w:val="bottom"/>
            <w:hideMark/>
          </w:tcPr>
          <w:p w14:paraId="3EC39C6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0</w:t>
            </w:r>
          </w:p>
        </w:tc>
        <w:tc>
          <w:tcPr>
            <w:tcW w:w="300" w:type="dxa"/>
            <w:tcBorders>
              <w:top w:val="nil"/>
              <w:left w:val="nil"/>
              <w:bottom w:val="nil"/>
              <w:right w:val="nil"/>
            </w:tcBorders>
            <w:shd w:val="clear" w:color="auto" w:fill="auto"/>
            <w:noWrap/>
            <w:vAlign w:val="bottom"/>
            <w:hideMark/>
          </w:tcPr>
          <w:p w14:paraId="7152FC91"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17B043E2"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00" w:type="dxa"/>
            <w:tcBorders>
              <w:top w:val="single" w:sz="4" w:space="0" w:color="auto"/>
              <w:left w:val="nil"/>
              <w:bottom w:val="single" w:sz="4" w:space="0" w:color="auto"/>
              <w:right w:val="nil"/>
            </w:tcBorders>
            <w:shd w:val="clear" w:color="auto" w:fill="auto"/>
            <w:noWrap/>
            <w:vAlign w:val="bottom"/>
            <w:hideMark/>
          </w:tcPr>
          <w:p w14:paraId="6028FCA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24</w:t>
            </w:r>
          </w:p>
        </w:tc>
        <w:tc>
          <w:tcPr>
            <w:tcW w:w="695" w:type="dxa"/>
            <w:tcBorders>
              <w:top w:val="single" w:sz="4" w:space="0" w:color="auto"/>
              <w:left w:val="nil"/>
              <w:bottom w:val="single" w:sz="4" w:space="0" w:color="auto"/>
              <w:right w:val="nil"/>
            </w:tcBorders>
            <w:shd w:val="clear" w:color="auto" w:fill="auto"/>
            <w:noWrap/>
            <w:vAlign w:val="bottom"/>
            <w:hideMark/>
          </w:tcPr>
          <w:p w14:paraId="1F71A4C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8</w:t>
            </w:r>
          </w:p>
        </w:tc>
        <w:tc>
          <w:tcPr>
            <w:tcW w:w="300" w:type="dxa"/>
            <w:tcBorders>
              <w:top w:val="nil"/>
              <w:left w:val="nil"/>
              <w:bottom w:val="nil"/>
              <w:right w:val="nil"/>
            </w:tcBorders>
            <w:shd w:val="clear" w:color="auto" w:fill="auto"/>
            <w:noWrap/>
            <w:vAlign w:val="bottom"/>
            <w:hideMark/>
          </w:tcPr>
          <w:p w14:paraId="65CB47C6"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428D5CD5"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16" w:type="dxa"/>
            <w:tcBorders>
              <w:top w:val="single" w:sz="4" w:space="0" w:color="auto"/>
              <w:left w:val="nil"/>
              <w:bottom w:val="single" w:sz="4" w:space="0" w:color="auto"/>
              <w:right w:val="nil"/>
            </w:tcBorders>
            <w:shd w:val="clear" w:color="auto" w:fill="auto"/>
            <w:noWrap/>
            <w:vAlign w:val="bottom"/>
            <w:hideMark/>
          </w:tcPr>
          <w:p w14:paraId="442F326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61AE00F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4</w:t>
            </w:r>
          </w:p>
        </w:tc>
      </w:tr>
      <w:tr w:rsidR="00511F46" w:rsidRPr="00511F46" w14:paraId="09FDDA2C"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F79F4F0"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4B67B52"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quisetum fluviatile</w:t>
            </w:r>
          </w:p>
        </w:tc>
        <w:tc>
          <w:tcPr>
            <w:tcW w:w="592" w:type="dxa"/>
            <w:tcBorders>
              <w:top w:val="nil"/>
              <w:left w:val="nil"/>
              <w:bottom w:val="nil"/>
              <w:right w:val="nil"/>
            </w:tcBorders>
            <w:shd w:val="clear" w:color="auto" w:fill="auto"/>
            <w:noWrap/>
            <w:vAlign w:val="bottom"/>
            <w:hideMark/>
          </w:tcPr>
          <w:p w14:paraId="57A5D46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6</w:t>
            </w:r>
          </w:p>
        </w:tc>
        <w:tc>
          <w:tcPr>
            <w:tcW w:w="686" w:type="dxa"/>
            <w:tcBorders>
              <w:top w:val="nil"/>
              <w:left w:val="nil"/>
              <w:bottom w:val="nil"/>
              <w:right w:val="nil"/>
            </w:tcBorders>
            <w:shd w:val="clear" w:color="auto" w:fill="auto"/>
            <w:noWrap/>
            <w:vAlign w:val="bottom"/>
            <w:hideMark/>
          </w:tcPr>
          <w:p w14:paraId="0FD3390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12</w:t>
            </w:r>
          </w:p>
        </w:tc>
        <w:tc>
          <w:tcPr>
            <w:tcW w:w="300" w:type="dxa"/>
            <w:tcBorders>
              <w:top w:val="nil"/>
              <w:left w:val="nil"/>
              <w:bottom w:val="nil"/>
              <w:right w:val="nil"/>
            </w:tcBorders>
            <w:shd w:val="clear" w:color="auto" w:fill="auto"/>
            <w:noWrap/>
            <w:vAlign w:val="bottom"/>
            <w:hideMark/>
          </w:tcPr>
          <w:p w14:paraId="3540B7A9"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0ED2A59D"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00" w:type="dxa"/>
            <w:tcBorders>
              <w:top w:val="nil"/>
              <w:left w:val="nil"/>
              <w:bottom w:val="nil"/>
              <w:right w:val="nil"/>
            </w:tcBorders>
            <w:shd w:val="clear" w:color="auto" w:fill="auto"/>
            <w:noWrap/>
            <w:vAlign w:val="bottom"/>
            <w:hideMark/>
          </w:tcPr>
          <w:p w14:paraId="42283BF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7</w:t>
            </w:r>
          </w:p>
        </w:tc>
        <w:tc>
          <w:tcPr>
            <w:tcW w:w="695" w:type="dxa"/>
            <w:tcBorders>
              <w:top w:val="nil"/>
              <w:left w:val="nil"/>
              <w:bottom w:val="nil"/>
              <w:right w:val="nil"/>
            </w:tcBorders>
            <w:shd w:val="clear" w:color="auto" w:fill="auto"/>
            <w:noWrap/>
            <w:vAlign w:val="bottom"/>
            <w:hideMark/>
          </w:tcPr>
          <w:p w14:paraId="1C9275D0"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3</w:t>
            </w:r>
          </w:p>
        </w:tc>
        <w:tc>
          <w:tcPr>
            <w:tcW w:w="300" w:type="dxa"/>
            <w:tcBorders>
              <w:top w:val="nil"/>
              <w:left w:val="nil"/>
              <w:bottom w:val="nil"/>
              <w:right w:val="nil"/>
            </w:tcBorders>
            <w:shd w:val="clear" w:color="auto" w:fill="auto"/>
            <w:noWrap/>
            <w:vAlign w:val="bottom"/>
            <w:hideMark/>
          </w:tcPr>
          <w:p w14:paraId="39BE6DAD"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598259C4"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yosotis scorpioides</w:t>
            </w:r>
          </w:p>
        </w:tc>
        <w:tc>
          <w:tcPr>
            <w:tcW w:w="616" w:type="dxa"/>
            <w:tcBorders>
              <w:top w:val="nil"/>
              <w:left w:val="nil"/>
              <w:bottom w:val="nil"/>
              <w:right w:val="nil"/>
            </w:tcBorders>
            <w:shd w:val="clear" w:color="auto" w:fill="auto"/>
            <w:noWrap/>
            <w:vAlign w:val="bottom"/>
            <w:hideMark/>
          </w:tcPr>
          <w:p w14:paraId="78BA9ED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2</w:t>
            </w:r>
          </w:p>
        </w:tc>
        <w:tc>
          <w:tcPr>
            <w:tcW w:w="714" w:type="dxa"/>
            <w:tcBorders>
              <w:top w:val="nil"/>
              <w:left w:val="nil"/>
              <w:bottom w:val="nil"/>
              <w:right w:val="single" w:sz="8" w:space="0" w:color="auto"/>
            </w:tcBorders>
            <w:shd w:val="clear" w:color="auto" w:fill="auto"/>
            <w:noWrap/>
            <w:vAlign w:val="bottom"/>
            <w:hideMark/>
          </w:tcPr>
          <w:p w14:paraId="2A6BF0B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62</w:t>
            </w:r>
          </w:p>
        </w:tc>
      </w:tr>
      <w:tr w:rsidR="00511F46" w:rsidRPr="00511F46" w14:paraId="018772AC"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AA786F9"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37F1F91E"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592" w:type="dxa"/>
            <w:tcBorders>
              <w:top w:val="single" w:sz="4" w:space="0" w:color="auto"/>
              <w:left w:val="nil"/>
              <w:bottom w:val="single" w:sz="4" w:space="0" w:color="auto"/>
              <w:right w:val="nil"/>
            </w:tcBorders>
            <w:shd w:val="clear" w:color="auto" w:fill="auto"/>
            <w:noWrap/>
            <w:vAlign w:val="bottom"/>
            <w:hideMark/>
          </w:tcPr>
          <w:p w14:paraId="58EEB4A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1</w:t>
            </w:r>
          </w:p>
        </w:tc>
        <w:tc>
          <w:tcPr>
            <w:tcW w:w="686" w:type="dxa"/>
            <w:tcBorders>
              <w:top w:val="single" w:sz="4" w:space="0" w:color="auto"/>
              <w:left w:val="nil"/>
              <w:bottom w:val="single" w:sz="4" w:space="0" w:color="auto"/>
              <w:right w:val="nil"/>
            </w:tcBorders>
            <w:shd w:val="clear" w:color="auto" w:fill="auto"/>
            <w:noWrap/>
            <w:vAlign w:val="bottom"/>
            <w:hideMark/>
          </w:tcPr>
          <w:p w14:paraId="5894A8A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4</w:t>
            </w:r>
          </w:p>
        </w:tc>
        <w:tc>
          <w:tcPr>
            <w:tcW w:w="300" w:type="dxa"/>
            <w:tcBorders>
              <w:top w:val="nil"/>
              <w:left w:val="nil"/>
              <w:bottom w:val="nil"/>
              <w:right w:val="nil"/>
            </w:tcBorders>
            <w:shd w:val="clear" w:color="auto" w:fill="auto"/>
            <w:noWrap/>
            <w:vAlign w:val="bottom"/>
            <w:hideMark/>
          </w:tcPr>
          <w:p w14:paraId="5A170DE5"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417CF45D"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quisetum fluviatile</w:t>
            </w:r>
          </w:p>
        </w:tc>
        <w:tc>
          <w:tcPr>
            <w:tcW w:w="600" w:type="dxa"/>
            <w:tcBorders>
              <w:top w:val="single" w:sz="4" w:space="0" w:color="auto"/>
              <w:left w:val="nil"/>
              <w:bottom w:val="single" w:sz="4" w:space="0" w:color="auto"/>
              <w:right w:val="nil"/>
            </w:tcBorders>
            <w:shd w:val="clear" w:color="auto" w:fill="auto"/>
            <w:noWrap/>
            <w:vAlign w:val="bottom"/>
            <w:hideMark/>
          </w:tcPr>
          <w:p w14:paraId="71B77C6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4</w:t>
            </w:r>
          </w:p>
        </w:tc>
        <w:tc>
          <w:tcPr>
            <w:tcW w:w="695" w:type="dxa"/>
            <w:tcBorders>
              <w:top w:val="single" w:sz="4" w:space="0" w:color="auto"/>
              <w:left w:val="nil"/>
              <w:bottom w:val="single" w:sz="4" w:space="0" w:color="auto"/>
              <w:right w:val="nil"/>
            </w:tcBorders>
            <w:shd w:val="clear" w:color="auto" w:fill="auto"/>
            <w:noWrap/>
            <w:vAlign w:val="bottom"/>
            <w:hideMark/>
          </w:tcPr>
          <w:p w14:paraId="272BAB5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0</w:t>
            </w:r>
          </w:p>
        </w:tc>
        <w:tc>
          <w:tcPr>
            <w:tcW w:w="300" w:type="dxa"/>
            <w:tcBorders>
              <w:top w:val="nil"/>
              <w:left w:val="nil"/>
              <w:bottom w:val="nil"/>
              <w:right w:val="nil"/>
            </w:tcBorders>
            <w:shd w:val="clear" w:color="auto" w:fill="auto"/>
            <w:noWrap/>
            <w:vAlign w:val="bottom"/>
            <w:hideMark/>
          </w:tcPr>
          <w:p w14:paraId="51583C09"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4103F78B"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16" w:type="dxa"/>
            <w:tcBorders>
              <w:top w:val="single" w:sz="4" w:space="0" w:color="auto"/>
              <w:left w:val="nil"/>
              <w:bottom w:val="single" w:sz="4" w:space="0" w:color="auto"/>
              <w:right w:val="nil"/>
            </w:tcBorders>
            <w:shd w:val="clear" w:color="auto" w:fill="auto"/>
            <w:noWrap/>
            <w:vAlign w:val="bottom"/>
            <w:hideMark/>
          </w:tcPr>
          <w:p w14:paraId="503C53E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356BBEE7"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8</w:t>
            </w:r>
          </w:p>
        </w:tc>
      </w:tr>
      <w:tr w:rsidR="00511F46" w:rsidRPr="00511F46" w14:paraId="0CC6BB1B"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446E04A"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6E174C60"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0ED9EDD9"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598651C2"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0FB5499"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14E93240"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yosotis scorpioides</w:t>
            </w:r>
          </w:p>
        </w:tc>
        <w:tc>
          <w:tcPr>
            <w:tcW w:w="600" w:type="dxa"/>
            <w:tcBorders>
              <w:top w:val="nil"/>
              <w:left w:val="nil"/>
              <w:bottom w:val="nil"/>
              <w:right w:val="nil"/>
            </w:tcBorders>
            <w:shd w:val="clear" w:color="auto" w:fill="auto"/>
            <w:noWrap/>
            <w:vAlign w:val="bottom"/>
            <w:hideMark/>
          </w:tcPr>
          <w:p w14:paraId="51396B5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2</w:t>
            </w:r>
          </w:p>
        </w:tc>
        <w:tc>
          <w:tcPr>
            <w:tcW w:w="695" w:type="dxa"/>
            <w:tcBorders>
              <w:top w:val="nil"/>
              <w:left w:val="nil"/>
              <w:bottom w:val="nil"/>
              <w:right w:val="nil"/>
            </w:tcBorders>
            <w:shd w:val="clear" w:color="auto" w:fill="auto"/>
            <w:noWrap/>
            <w:vAlign w:val="bottom"/>
            <w:hideMark/>
          </w:tcPr>
          <w:p w14:paraId="22D8856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3</w:t>
            </w:r>
          </w:p>
        </w:tc>
        <w:tc>
          <w:tcPr>
            <w:tcW w:w="300" w:type="dxa"/>
            <w:tcBorders>
              <w:top w:val="nil"/>
              <w:left w:val="nil"/>
              <w:bottom w:val="nil"/>
              <w:right w:val="nil"/>
            </w:tcBorders>
            <w:shd w:val="clear" w:color="auto" w:fill="auto"/>
            <w:noWrap/>
            <w:vAlign w:val="bottom"/>
            <w:hideMark/>
          </w:tcPr>
          <w:p w14:paraId="6782D094"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2088A9E4"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35EA476D"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77C2F1E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70D7D021"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04B747"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2F7E8AC"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6BA5EC1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575E435B"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64AEB93"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133C475D"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leocharis palustris</w:t>
            </w:r>
          </w:p>
        </w:tc>
        <w:tc>
          <w:tcPr>
            <w:tcW w:w="600" w:type="dxa"/>
            <w:tcBorders>
              <w:top w:val="single" w:sz="4" w:space="0" w:color="auto"/>
              <w:left w:val="nil"/>
              <w:bottom w:val="single" w:sz="4" w:space="0" w:color="auto"/>
              <w:right w:val="nil"/>
            </w:tcBorders>
            <w:shd w:val="clear" w:color="auto" w:fill="auto"/>
            <w:noWrap/>
            <w:vAlign w:val="bottom"/>
            <w:hideMark/>
          </w:tcPr>
          <w:p w14:paraId="0A8A6FE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3</w:t>
            </w:r>
          </w:p>
        </w:tc>
        <w:tc>
          <w:tcPr>
            <w:tcW w:w="695" w:type="dxa"/>
            <w:tcBorders>
              <w:top w:val="single" w:sz="4" w:space="0" w:color="auto"/>
              <w:left w:val="nil"/>
              <w:bottom w:val="single" w:sz="4" w:space="0" w:color="auto"/>
              <w:right w:val="nil"/>
            </w:tcBorders>
            <w:shd w:val="clear" w:color="auto" w:fill="auto"/>
            <w:noWrap/>
            <w:vAlign w:val="bottom"/>
            <w:hideMark/>
          </w:tcPr>
          <w:p w14:paraId="7BF40F2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15</w:t>
            </w:r>
          </w:p>
        </w:tc>
        <w:tc>
          <w:tcPr>
            <w:tcW w:w="300" w:type="dxa"/>
            <w:tcBorders>
              <w:top w:val="nil"/>
              <w:left w:val="nil"/>
              <w:bottom w:val="nil"/>
              <w:right w:val="nil"/>
            </w:tcBorders>
            <w:shd w:val="clear" w:color="auto" w:fill="auto"/>
            <w:noWrap/>
            <w:vAlign w:val="bottom"/>
            <w:hideMark/>
          </w:tcPr>
          <w:p w14:paraId="5CF6B013"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7ECD9F7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316AAA63"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6417670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536CA054"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586D5D"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5684780"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7C8BD49C"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1B68601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E3ABF67"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single" w:sz="4" w:space="0" w:color="auto"/>
              <w:right w:val="nil"/>
            </w:tcBorders>
            <w:shd w:val="clear" w:color="auto" w:fill="auto"/>
            <w:noWrap/>
            <w:vAlign w:val="bottom"/>
            <w:hideMark/>
          </w:tcPr>
          <w:p w14:paraId="7ECD879D"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variegatum</w:t>
            </w:r>
          </w:p>
        </w:tc>
        <w:tc>
          <w:tcPr>
            <w:tcW w:w="600" w:type="dxa"/>
            <w:tcBorders>
              <w:top w:val="nil"/>
              <w:left w:val="nil"/>
              <w:bottom w:val="single" w:sz="4" w:space="0" w:color="auto"/>
              <w:right w:val="nil"/>
            </w:tcBorders>
            <w:shd w:val="clear" w:color="auto" w:fill="auto"/>
            <w:noWrap/>
            <w:vAlign w:val="bottom"/>
            <w:hideMark/>
          </w:tcPr>
          <w:p w14:paraId="2DD890E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277</w:t>
            </w:r>
          </w:p>
        </w:tc>
        <w:tc>
          <w:tcPr>
            <w:tcW w:w="695" w:type="dxa"/>
            <w:tcBorders>
              <w:top w:val="nil"/>
              <w:left w:val="nil"/>
              <w:bottom w:val="single" w:sz="4" w:space="0" w:color="auto"/>
              <w:right w:val="nil"/>
            </w:tcBorders>
            <w:shd w:val="clear" w:color="auto" w:fill="auto"/>
            <w:noWrap/>
            <w:vAlign w:val="bottom"/>
            <w:hideMark/>
          </w:tcPr>
          <w:p w14:paraId="683B423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85</w:t>
            </w:r>
          </w:p>
        </w:tc>
        <w:tc>
          <w:tcPr>
            <w:tcW w:w="300" w:type="dxa"/>
            <w:tcBorders>
              <w:top w:val="nil"/>
              <w:left w:val="nil"/>
              <w:bottom w:val="nil"/>
              <w:right w:val="nil"/>
            </w:tcBorders>
            <w:shd w:val="clear" w:color="auto" w:fill="auto"/>
            <w:noWrap/>
            <w:vAlign w:val="bottom"/>
            <w:hideMark/>
          </w:tcPr>
          <w:p w14:paraId="4468D59B"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04D78509"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5B17690F"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2C26468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2298A580" w14:textId="77777777" w:rsidTr="00511F46">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094F96F4"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single" w:sz="8" w:space="0" w:color="auto"/>
              <w:right w:val="nil"/>
            </w:tcBorders>
            <w:shd w:val="clear" w:color="auto" w:fill="auto"/>
            <w:noWrap/>
            <w:vAlign w:val="bottom"/>
            <w:hideMark/>
          </w:tcPr>
          <w:p w14:paraId="4D5EB959"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592" w:type="dxa"/>
            <w:tcBorders>
              <w:top w:val="nil"/>
              <w:left w:val="nil"/>
              <w:bottom w:val="single" w:sz="8" w:space="0" w:color="auto"/>
              <w:right w:val="nil"/>
            </w:tcBorders>
            <w:shd w:val="clear" w:color="auto" w:fill="auto"/>
            <w:noWrap/>
            <w:vAlign w:val="bottom"/>
            <w:hideMark/>
          </w:tcPr>
          <w:p w14:paraId="45F979B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86" w:type="dxa"/>
            <w:tcBorders>
              <w:top w:val="nil"/>
              <w:left w:val="nil"/>
              <w:bottom w:val="single" w:sz="8" w:space="0" w:color="auto"/>
              <w:right w:val="nil"/>
            </w:tcBorders>
            <w:shd w:val="clear" w:color="auto" w:fill="auto"/>
            <w:noWrap/>
            <w:vAlign w:val="bottom"/>
            <w:hideMark/>
          </w:tcPr>
          <w:p w14:paraId="0EBEB73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4587CE76"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nil"/>
              <w:left w:val="nil"/>
              <w:bottom w:val="single" w:sz="8" w:space="0" w:color="auto"/>
              <w:right w:val="nil"/>
            </w:tcBorders>
            <w:shd w:val="clear" w:color="auto" w:fill="auto"/>
            <w:noWrap/>
            <w:vAlign w:val="bottom"/>
            <w:hideMark/>
          </w:tcPr>
          <w:p w14:paraId="06086D05"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600" w:type="dxa"/>
            <w:tcBorders>
              <w:top w:val="nil"/>
              <w:left w:val="nil"/>
              <w:bottom w:val="single" w:sz="8" w:space="0" w:color="auto"/>
              <w:right w:val="nil"/>
            </w:tcBorders>
            <w:shd w:val="clear" w:color="auto" w:fill="auto"/>
            <w:noWrap/>
            <w:vAlign w:val="bottom"/>
            <w:hideMark/>
          </w:tcPr>
          <w:p w14:paraId="0C4B1EB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273</w:t>
            </w:r>
          </w:p>
        </w:tc>
        <w:tc>
          <w:tcPr>
            <w:tcW w:w="695" w:type="dxa"/>
            <w:tcBorders>
              <w:top w:val="nil"/>
              <w:left w:val="nil"/>
              <w:bottom w:val="single" w:sz="8" w:space="0" w:color="auto"/>
              <w:right w:val="nil"/>
            </w:tcBorders>
            <w:shd w:val="clear" w:color="auto" w:fill="auto"/>
            <w:noWrap/>
            <w:vAlign w:val="bottom"/>
            <w:hideMark/>
          </w:tcPr>
          <w:p w14:paraId="38E68B1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92</w:t>
            </w:r>
          </w:p>
        </w:tc>
        <w:tc>
          <w:tcPr>
            <w:tcW w:w="300" w:type="dxa"/>
            <w:tcBorders>
              <w:top w:val="nil"/>
              <w:left w:val="nil"/>
              <w:bottom w:val="single" w:sz="8" w:space="0" w:color="auto"/>
              <w:right w:val="nil"/>
            </w:tcBorders>
            <w:shd w:val="clear" w:color="auto" w:fill="auto"/>
            <w:noWrap/>
            <w:vAlign w:val="bottom"/>
            <w:hideMark/>
          </w:tcPr>
          <w:p w14:paraId="7F7353DC"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nil"/>
              <w:left w:val="nil"/>
              <w:bottom w:val="single" w:sz="8" w:space="0" w:color="auto"/>
              <w:right w:val="nil"/>
            </w:tcBorders>
            <w:shd w:val="clear" w:color="auto" w:fill="auto"/>
            <w:noWrap/>
            <w:vAlign w:val="bottom"/>
            <w:hideMark/>
          </w:tcPr>
          <w:p w14:paraId="066522F3"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16" w:type="dxa"/>
            <w:tcBorders>
              <w:top w:val="nil"/>
              <w:left w:val="nil"/>
              <w:bottom w:val="single" w:sz="8" w:space="0" w:color="auto"/>
              <w:right w:val="nil"/>
            </w:tcBorders>
            <w:shd w:val="clear" w:color="auto" w:fill="auto"/>
            <w:noWrap/>
            <w:vAlign w:val="bottom"/>
            <w:hideMark/>
          </w:tcPr>
          <w:p w14:paraId="70FA79D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14" w:type="dxa"/>
            <w:tcBorders>
              <w:top w:val="nil"/>
              <w:left w:val="nil"/>
              <w:bottom w:val="single" w:sz="8" w:space="0" w:color="auto"/>
              <w:right w:val="single" w:sz="8" w:space="0" w:color="auto"/>
            </w:tcBorders>
            <w:shd w:val="clear" w:color="auto" w:fill="auto"/>
            <w:noWrap/>
            <w:vAlign w:val="bottom"/>
            <w:hideMark/>
          </w:tcPr>
          <w:p w14:paraId="5421752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6DD777E0" w14:textId="25D9062A" w:rsidR="00AD4549" w:rsidRDefault="00511F46" w:rsidP="00AD4549">
      <w:r>
        <w:fldChar w:fldCharType="end"/>
      </w:r>
    </w:p>
    <w:p w14:paraId="69F2EA2C" w14:textId="6927A35E" w:rsidR="00AD4549" w:rsidRDefault="00AD4549" w:rsidP="00AD4549"/>
    <w:p w14:paraId="5C70E60F" w14:textId="77777777" w:rsidR="00AD4549" w:rsidRDefault="00AD4549" w:rsidP="00AD4549">
      <w:pPr>
        <w:sectPr w:rsidR="00AD4549" w:rsidSect="00AD4549">
          <w:pgSz w:w="15840" w:h="12240" w:orient="landscape"/>
          <w:pgMar w:top="1080" w:right="1080" w:bottom="1080" w:left="1080" w:header="720" w:footer="720" w:gutter="0"/>
          <w:lnNumType w:countBy="1" w:restart="continuous"/>
          <w:cols w:space="720"/>
          <w:docGrid w:linePitch="360"/>
        </w:sectPr>
      </w:pPr>
    </w:p>
    <w:p w14:paraId="0EE18C2D" w14:textId="77777777" w:rsidR="001646E3" w:rsidRDefault="007D14DA" w:rsidP="007D52A9">
      <w:pPr>
        <w:keepNext/>
      </w:pPr>
      <w:r>
        <w:rPr>
          <w:noProof/>
        </w:rPr>
        <w:lastRenderedPageBreak/>
        <w:drawing>
          <wp:inline distT="0" distB="0" distL="0" distR="0" wp14:anchorId="561A21B6" wp14:editId="28B95618">
            <wp:extent cx="5186627" cy="691550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186627" cy="6915502"/>
                    </a:xfrm>
                    <a:prstGeom prst="rect">
                      <a:avLst/>
                    </a:prstGeom>
                    <a:noFill/>
                    <a:ln>
                      <a:noFill/>
                    </a:ln>
                  </pic:spPr>
                </pic:pic>
              </a:graphicData>
            </a:graphic>
          </wp:inline>
        </w:drawing>
      </w:r>
    </w:p>
    <w:p w14:paraId="41572129" w14:textId="066A082F" w:rsidR="0089145E" w:rsidRDefault="001646E3" w:rsidP="007D52A9">
      <w:pPr>
        <w:pStyle w:val="Caption"/>
      </w:pPr>
      <w:bookmarkStart w:id="9" w:name="_Ref103862754"/>
      <w:r>
        <w:t xml:space="preserve">Figure </w:t>
      </w:r>
      <w:r w:rsidR="001D61AD">
        <w:fldChar w:fldCharType="begin"/>
      </w:r>
      <w:r w:rsidR="001D61AD">
        <w:instrText xml:space="preserve"> SEQ Figure \* ARABIC </w:instrText>
      </w:r>
      <w:r w:rsidR="001D61AD">
        <w:fldChar w:fldCharType="separate"/>
      </w:r>
      <w:r w:rsidR="00173A95">
        <w:rPr>
          <w:noProof/>
        </w:rPr>
        <w:t>3</w:t>
      </w:r>
      <w:r w:rsidR="001D61AD">
        <w:rPr>
          <w:noProof/>
        </w:rPr>
        <w:fldChar w:fldCharType="end"/>
      </w:r>
      <w:bookmarkEnd w:id="9"/>
      <w:r>
        <w:t xml:space="preserve">. </w:t>
      </w:r>
      <w:r w:rsidR="00F03A3F">
        <w:t>Changes in m</w:t>
      </w:r>
      <w:r w:rsidR="00014D08">
        <w:t xml:space="preserve">ean cover abundance of indicator species </w:t>
      </w:r>
      <w:r w:rsidR="00614FDC">
        <w:t xml:space="preserve">most </w:t>
      </w:r>
      <w:r w:rsidR="00014D08">
        <w:t xml:space="preserve">significantly driving assemblage </w:t>
      </w:r>
      <w:r w:rsidR="00192CAF">
        <w:t xml:space="preserve">associations over time. </w:t>
      </w:r>
      <w:r w:rsidR="00513926">
        <w:t>Species names followed by (*)</w:t>
      </w:r>
      <w:r w:rsidR="001F1D23">
        <w:t xml:space="preserve"> </w:t>
      </w:r>
      <w:r w:rsidR="007079F9">
        <w:t>are non-native introductions from</w:t>
      </w:r>
      <w:r w:rsidR="001F1D23">
        <w:t xml:space="preserve"> Eurasia</w:t>
      </w:r>
      <w:r w:rsidR="00513926">
        <w:t xml:space="preserve">. </w:t>
      </w:r>
      <w:r w:rsidR="00192CAF">
        <w:t>Notably, each of the assemblage-defining species (</w:t>
      </w:r>
      <w:r w:rsidR="00192CAF" w:rsidRPr="00DC704D">
        <w:rPr>
          <w:i w:val="0"/>
        </w:rPr>
        <w:t>C. lyngbyei, F. arundinaceae, and M. trifoliata</w:t>
      </w:r>
      <w:r w:rsidR="00192CAF">
        <w:t xml:space="preserve">) </w:t>
      </w:r>
      <w:r w:rsidR="00933E4A">
        <w:t xml:space="preserve">decrease in mean abundance in 2010. </w:t>
      </w:r>
      <w:r w:rsidR="00F8031D">
        <w:t>By 2019, i</w:t>
      </w:r>
      <w:r w:rsidR="00933E4A">
        <w:t xml:space="preserve">nvasive species </w:t>
      </w:r>
      <w:r w:rsidR="00933E4A" w:rsidRPr="00DC704D">
        <w:rPr>
          <w:i w:val="0"/>
        </w:rPr>
        <w:t>P. arundinaceae</w:t>
      </w:r>
      <w:r w:rsidR="00933E4A">
        <w:t xml:space="preserve"> more than triples its </w:t>
      </w:r>
      <w:r w:rsidR="00F8031D">
        <w:t xml:space="preserve">abundance in the Fescue assemblage. </w:t>
      </w:r>
      <w:r w:rsidR="00192CAF">
        <w:t xml:space="preserve"> </w:t>
      </w:r>
      <w:bookmarkStart w:id="10" w:name="_Ref103083520"/>
      <w:r w:rsidR="0089145E">
        <w:br w:type="page"/>
      </w:r>
    </w:p>
    <w:p w14:paraId="728AB9E1" w14:textId="2D507356" w:rsidR="00023622" w:rsidRPr="00E01451" w:rsidRDefault="00023622" w:rsidP="00023622">
      <w:pPr>
        <w:pStyle w:val="Caption"/>
        <w:rPr>
          <w:rFonts w:ascii="Calibri" w:eastAsia="Calibri" w:hAnsi="Calibri" w:cs="Calibri"/>
          <w:i w:val="0"/>
          <w:iCs w:val="0"/>
          <w:color w:val="44546A"/>
        </w:rPr>
      </w:pPr>
      <w:bookmarkStart w:id="11" w:name="_Ref104813833"/>
      <w:bookmarkStart w:id="12" w:name="_Hlk106053533"/>
      <w:bookmarkEnd w:id="10"/>
      <w:r>
        <w:lastRenderedPageBreak/>
        <w:t xml:space="preserve">Table </w:t>
      </w:r>
      <w:r w:rsidR="001D61AD">
        <w:fldChar w:fldCharType="begin"/>
      </w:r>
      <w:r w:rsidR="001D61AD">
        <w:instrText xml:space="preserve"> SEQ Table \* ARABIC </w:instrText>
      </w:r>
      <w:r w:rsidR="001D61AD">
        <w:fldChar w:fldCharType="separate"/>
      </w:r>
      <w:r w:rsidR="00173A95">
        <w:rPr>
          <w:noProof/>
        </w:rPr>
        <w:t>2</w:t>
      </w:r>
      <w:r w:rsidR="001D61AD">
        <w:rPr>
          <w:noProof/>
        </w:rPr>
        <w:fldChar w:fldCharType="end"/>
      </w:r>
      <w:bookmarkEnd w:id="11"/>
      <w:r w:rsidRPr="00C2460B">
        <w:t xml:space="preserve">. </w:t>
      </w:r>
      <w:r w:rsidRPr="00C2460B">
        <w:rPr>
          <w:rFonts w:ascii="Calibri" w:eastAsia="Calibri" w:hAnsi="Calibri" w:cs="Calibri"/>
          <w:iCs w:val="0"/>
          <w:color w:val="44546A"/>
        </w:rPr>
        <w:t>Between 1979 and 2019, 8 fewer plots and 5 fewer species were observed, resulting in slightly lower α-diversity and greater β-diversity. For each assemblage type, Bogbean is the only assemblage to proportionally gain plots between 1979 and 2019, while the Fescue and Sedge assemblages lost plots.</w:t>
      </w:r>
      <w:r w:rsidR="00F7211B">
        <w:rPr>
          <w:rFonts w:ascii="Calibri" w:eastAsia="Calibri" w:hAnsi="Calibri" w:cs="Calibri"/>
          <w:iCs w:val="0"/>
          <w:color w:val="44546A"/>
        </w:rPr>
        <w:t xml:space="preserve"> Plot loss did not appear to have an effect on diversity components, as tested by bootstrapping a minimum of 1</w:t>
      </w:r>
      <w:r w:rsidR="006E0F29">
        <w:rPr>
          <w:rFonts w:ascii="Calibri" w:eastAsia="Calibri" w:hAnsi="Calibri" w:cs="Calibri"/>
          <w:iCs w:val="0"/>
          <w:color w:val="44546A"/>
        </w:rPr>
        <w:t>8</w:t>
      </w:r>
      <w:r w:rsidR="00F7211B">
        <w:rPr>
          <w:rFonts w:ascii="Calibri" w:eastAsia="Calibri" w:hAnsi="Calibri" w:cs="Calibri"/>
          <w:iCs w:val="0"/>
          <w:color w:val="44546A"/>
        </w:rPr>
        <w:t xml:space="preserve"> plots per assemblage each year </w:t>
      </w:r>
      <w:r w:rsidR="00631E68">
        <w:rPr>
          <w:rFonts w:ascii="Calibri" w:eastAsia="Calibri" w:hAnsi="Calibri" w:cs="Calibri"/>
          <w:iCs w:val="0"/>
          <w:color w:val="44546A"/>
        </w:rPr>
        <w:t>(</w:t>
      </w:r>
      <w:r w:rsidR="00F7211B">
        <w:rPr>
          <w:rFonts w:ascii="Calibri" w:eastAsia="Calibri" w:hAnsi="Calibri" w:cs="Calibri"/>
          <w:iCs w:val="0"/>
          <w:color w:val="44546A"/>
        </w:rPr>
        <w:fldChar w:fldCharType="begin"/>
      </w:r>
      <w:r w:rsidR="00F7211B">
        <w:rPr>
          <w:rFonts w:ascii="Calibri" w:eastAsia="Calibri" w:hAnsi="Calibri" w:cs="Calibri"/>
          <w:iCs w:val="0"/>
          <w:color w:val="44546A"/>
        </w:rPr>
        <w:instrText xml:space="preserve"> REF _Ref105160032 \h </w:instrText>
      </w:r>
      <w:r w:rsidR="00F7211B">
        <w:rPr>
          <w:rFonts w:ascii="Calibri" w:eastAsia="Calibri" w:hAnsi="Calibri" w:cs="Calibri"/>
          <w:iCs w:val="0"/>
          <w:color w:val="44546A"/>
        </w:rPr>
      </w:r>
      <w:r w:rsidR="00F7211B">
        <w:rPr>
          <w:rFonts w:ascii="Calibri" w:eastAsia="Calibri" w:hAnsi="Calibri" w:cs="Calibri"/>
          <w:iCs w:val="0"/>
          <w:color w:val="44546A"/>
        </w:rPr>
        <w:fldChar w:fldCharType="separate"/>
      </w:r>
      <w:r w:rsidR="00F7211B">
        <w:t xml:space="preserve">Table </w:t>
      </w:r>
      <w:r w:rsidR="00631E68">
        <w:t>S</w:t>
      </w:r>
      <w:r w:rsidR="00F7211B">
        <w:rPr>
          <w:noProof/>
        </w:rPr>
        <w:t>6</w:t>
      </w:r>
      <w:r w:rsidR="00F7211B">
        <w:rPr>
          <w:rFonts w:ascii="Calibri" w:eastAsia="Calibri" w:hAnsi="Calibri" w:cs="Calibri"/>
          <w:iCs w:val="0"/>
          <w:color w:val="44546A"/>
        </w:rPr>
        <w:fldChar w:fldCharType="end"/>
      </w:r>
      <w:r w:rsidR="00631E68">
        <w:rPr>
          <w:rFonts w:ascii="Calibri" w:eastAsia="Calibri" w:hAnsi="Calibri" w:cs="Calibri"/>
          <w:iCs w:val="0"/>
          <w:color w:val="44546A"/>
        </w:rPr>
        <w:t>).</w:t>
      </w:r>
      <w:r w:rsidR="00F7211B">
        <w:rPr>
          <w:rFonts w:ascii="Calibri" w:eastAsia="Calibri" w:hAnsi="Calibri" w:cs="Calibri"/>
          <w:iCs w:val="0"/>
          <w:color w:val="44546A"/>
        </w:rPr>
        <w:t xml:space="preserve"> </w:t>
      </w:r>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023622" w:rsidRPr="00823843" w14:paraId="7DB1E542" w14:textId="77777777" w:rsidTr="00446B55">
        <w:trPr>
          <w:trHeight w:val="470"/>
          <w:jc w:val="center"/>
        </w:trPr>
        <w:tc>
          <w:tcPr>
            <w:tcW w:w="1080" w:type="dxa"/>
            <w:tcBorders>
              <w:top w:val="nil"/>
              <w:left w:val="nil"/>
              <w:bottom w:val="nil"/>
              <w:right w:val="nil"/>
            </w:tcBorders>
            <w:shd w:val="clear" w:color="auto" w:fill="auto"/>
            <w:noWrap/>
            <w:vAlign w:val="bottom"/>
            <w:hideMark/>
          </w:tcPr>
          <w:p w14:paraId="4F09DC02" w14:textId="77777777" w:rsidR="00023622" w:rsidRPr="00823843" w:rsidRDefault="00023622" w:rsidP="00446B55">
            <w:pPr>
              <w:spacing w:after="0" w:line="240" w:lineRule="auto"/>
              <w:rPr>
                <w:rFonts w:ascii="Times New Roman" w:eastAsia="Times New Roman" w:hAnsi="Times New Roman" w:cs="Times New Roman"/>
                <w:sz w:val="24"/>
                <w:szCs w:val="24"/>
              </w:rPr>
            </w:pPr>
            <w:bookmarkStart w:id="13" w:name="_Hlk106053541"/>
            <w:bookmarkEnd w:id="12"/>
          </w:p>
        </w:tc>
        <w:tc>
          <w:tcPr>
            <w:tcW w:w="1540" w:type="dxa"/>
            <w:gridSpan w:val="2"/>
            <w:tcBorders>
              <w:top w:val="nil"/>
              <w:left w:val="nil"/>
              <w:bottom w:val="nil"/>
              <w:right w:val="nil"/>
            </w:tcBorders>
            <w:shd w:val="clear" w:color="auto" w:fill="auto"/>
            <w:vAlign w:val="center"/>
            <w:hideMark/>
          </w:tcPr>
          <w:p w14:paraId="484A0886"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vAlign w:val="center"/>
            <w:hideMark/>
          </w:tcPr>
          <w:p w14:paraId="5B35E7AD"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3E05C060"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Diversity components</w:t>
            </w:r>
          </w:p>
        </w:tc>
      </w:tr>
      <w:tr w:rsidR="00023622" w:rsidRPr="00823843" w14:paraId="5E53E4F2" w14:textId="77777777" w:rsidTr="00446B55">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2CB512A2"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Assemblage</w:t>
            </w:r>
          </w:p>
        </w:tc>
        <w:tc>
          <w:tcPr>
            <w:tcW w:w="840" w:type="dxa"/>
            <w:tcBorders>
              <w:top w:val="single" w:sz="4" w:space="0" w:color="auto"/>
              <w:left w:val="nil"/>
              <w:bottom w:val="single" w:sz="4" w:space="0" w:color="auto"/>
              <w:right w:val="nil"/>
            </w:tcBorders>
            <w:shd w:val="clear" w:color="auto" w:fill="auto"/>
            <w:vAlign w:val="center"/>
            <w:hideMark/>
          </w:tcPr>
          <w:p w14:paraId="39989BDB"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quadrats</w:t>
            </w:r>
          </w:p>
        </w:tc>
        <w:tc>
          <w:tcPr>
            <w:tcW w:w="700" w:type="dxa"/>
            <w:tcBorders>
              <w:top w:val="single" w:sz="4" w:space="0" w:color="auto"/>
              <w:left w:val="nil"/>
              <w:bottom w:val="single" w:sz="4" w:space="0" w:color="auto"/>
              <w:right w:val="nil"/>
            </w:tcBorders>
            <w:shd w:val="clear" w:color="auto" w:fill="auto"/>
            <w:vAlign w:val="center"/>
            <w:hideMark/>
          </w:tcPr>
          <w:p w14:paraId="2E9FF395"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4950587F"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2A5FD0E9"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38DE4D24"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 xml:space="preserve">α diversity </w:t>
            </w:r>
            <w:proofErr w:type="spellStart"/>
            <w:r w:rsidRPr="00823843">
              <w:rPr>
                <w:rFonts w:ascii="Calibri" w:eastAsia="Times New Roman" w:hAnsi="Calibri" w:cs="Calibri"/>
                <w:b/>
                <w:bCs/>
                <w:color w:val="000000"/>
                <w:sz w:val="20"/>
                <w:szCs w:val="20"/>
              </w:rPr>
              <w:t>sd</w:t>
            </w:r>
            <w:proofErr w:type="spellEnd"/>
          </w:p>
        </w:tc>
        <w:tc>
          <w:tcPr>
            <w:tcW w:w="800" w:type="dxa"/>
            <w:tcBorders>
              <w:top w:val="single" w:sz="4" w:space="0" w:color="auto"/>
              <w:left w:val="nil"/>
              <w:bottom w:val="single" w:sz="4" w:space="0" w:color="auto"/>
              <w:right w:val="nil"/>
            </w:tcBorders>
            <w:shd w:val="clear" w:color="auto" w:fill="auto"/>
            <w:vAlign w:val="center"/>
            <w:hideMark/>
          </w:tcPr>
          <w:p w14:paraId="43423765"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β diversity</w:t>
            </w:r>
          </w:p>
        </w:tc>
      </w:tr>
      <w:tr w:rsidR="00023622" w:rsidRPr="00823843" w14:paraId="77932D0E" w14:textId="77777777" w:rsidTr="00446B55">
        <w:trPr>
          <w:trHeight w:val="290"/>
          <w:jc w:val="center"/>
        </w:trPr>
        <w:tc>
          <w:tcPr>
            <w:tcW w:w="1080" w:type="dxa"/>
            <w:tcBorders>
              <w:top w:val="nil"/>
              <w:left w:val="nil"/>
              <w:bottom w:val="nil"/>
              <w:right w:val="nil"/>
            </w:tcBorders>
            <w:shd w:val="clear" w:color="auto" w:fill="auto"/>
            <w:vAlign w:val="bottom"/>
            <w:hideMark/>
          </w:tcPr>
          <w:p w14:paraId="53830E26"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Sedge</w:t>
            </w:r>
          </w:p>
        </w:tc>
        <w:tc>
          <w:tcPr>
            <w:tcW w:w="840" w:type="dxa"/>
            <w:tcBorders>
              <w:top w:val="nil"/>
              <w:left w:val="nil"/>
              <w:bottom w:val="nil"/>
              <w:right w:val="nil"/>
            </w:tcBorders>
            <w:shd w:val="clear" w:color="auto" w:fill="auto"/>
            <w:noWrap/>
            <w:vAlign w:val="bottom"/>
            <w:hideMark/>
          </w:tcPr>
          <w:p w14:paraId="65C2B9C5"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5D9EF8"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4A87937"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3F2D2F"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B56E2A"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3503878"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0DCB4267"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4346DA4"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4A5F1AA6"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700" w:type="dxa"/>
            <w:tcBorders>
              <w:top w:val="single" w:sz="4" w:space="0" w:color="auto"/>
              <w:left w:val="nil"/>
              <w:bottom w:val="single" w:sz="4" w:space="0" w:color="auto"/>
              <w:right w:val="nil"/>
            </w:tcBorders>
            <w:shd w:val="clear" w:color="auto" w:fill="auto"/>
            <w:noWrap/>
            <w:vAlign w:val="bottom"/>
            <w:hideMark/>
          </w:tcPr>
          <w:p w14:paraId="3D8E25A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1146445E"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B98A7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74</w:t>
            </w:r>
          </w:p>
        </w:tc>
        <w:tc>
          <w:tcPr>
            <w:tcW w:w="800" w:type="dxa"/>
            <w:tcBorders>
              <w:top w:val="single" w:sz="4" w:space="0" w:color="auto"/>
              <w:left w:val="nil"/>
              <w:bottom w:val="single" w:sz="4" w:space="0" w:color="auto"/>
              <w:right w:val="nil"/>
            </w:tcBorders>
            <w:shd w:val="clear" w:color="auto" w:fill="auto"/>
            <w:noWrap/>
            <w:vAlign w:val="bottom"/>
            <w:hideMark/>
          </w:tcPr>
          <w:p w14:paraId="1C00BEA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5</w:t>
            </w:r>
          </w:p>
        </w:tc>
        <w:tc>
          <w:tcPr>
            <w:tcW w:w="800" w:type="dxa"/>
            <w:tcBorders>
              <w:top w:val="single" w:sz="4" w:space="0" w:color="auto"/>
              <w:left w:val="nil"/>
              <w:bottom w:val="single" w:sz="4" w:space="0" w:color="auto"/>
              <w:right w:val="nil"/>
            </w:tcBorders>
            <w:shd w:val="clear" w:color="auto" w:fill="auto"/>
            <w:noWrap/>
            <w:vAlign w:val="bottom"/>
            <w:hideMark/>
          </w:tcPr>
          <w:p w14:paraId="63A00A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9</w:t>
            </w:r>
          </w:p>
        </w:tc>
      </w:tr>
      <w:tr w:rsidR="00023622" w:rsidRPr="00823843" w14:paraId="5302ECBA"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49BF1A6C"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4365732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w:t>
            </w:r>
          </w:p>
        </w:tc>
        <w:tc>
          <w:tcPr>
            <w:tcW w:w="700" w:type="dxa"/>
            <w:tcBorders>
              <w:top w:val="nil"/>
              <w:left w:val="nil"/>
              <w:bottom w:val="nil"/>
              <w:right w:val="nil"/>
            </w:tcBorders>
            <w:shd w:val="clear" w:color="auto" w:fill="auto"/>
            <w:noWrap/>
            <w:vAlign w:val="bottom"/>
            <w:hideMark/>
          </w:tcPr>
          <w:p w14:paraId="25FEA74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5</w:t>
            </w:r>
          </w:p>
        </w:tc>
        <w:tc>
          <w:tcPr>
            <w:tcW w:w="300" w:type="dxa"/>
            <w:tcBorders>
              <w:top w:val="nil"/>
              <w:left w:val="nil"/>
              <w:bottom w:val="nil"/>
              <w:right w:val="nil"/>
            </w:tcBorders>
            <w:shd w:val="clear" w:color="auto" w:fill="auto"/>
            <w:noWrap/>
            <w:vAlign w:val="bottom"/>
            <w:hideMark/>
          </w:tcPr>
          <w:p w14:paraId="35645D62"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65F457A"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6</w:t>
            </w:r>
          </w:p>
        </w:tc>
        <w:tc>
          <w:tcPr>
            <w:tcW w:w="800" w:type="dxa"/>
            <w:tcBorders>
              <w:top w:val="nil"/>
              <w:left w:val="nil"/>
              <w:bottom w:val="single" w:sz="4" w:space="0" w:color="auto"/>
              <w:right w:val="nil"/>
            </w:tcBorders>
            <w:shd w:val="clear" w:color="auto" w:fill="auto"/>
            <w:noWrap/>
            <w:vAlign w:val="bottom"/>
            <w:hideMark/>
          </w:tcPr>
          <w:p w14:paraId="6FF9411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8</w:t>
            </w:r>
          </w:p>
        </w:tc>
        <w:tc>
          <w:tcPr>
            <w:tcW w:w="800" w:type="dxa"/>
            <w:tcBorders>
              <w:top w:val="nil"/>
              <w:left w:val="nil"/>
              <w:bottom w:val="single" w:sz="4" w:space="0" w:color="auto"/>
              <w:right w:val="nil"/>
            </w:tcBorders>
            <w:shd w:val="clear" w:color="auto" w:fill="auto"/>
            <w:noWrap/>
            <w:vAlign w:val="bottom"/>
            <w:hideMark/>
          </w:tcPr>
          <w:p w14:paraId="4843258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4</w:t>
            </w:r>
          </w:p>
        </w:tc>
      </w:tr>
      <w:tr w:rsidR="00023622" w:rsidRPr="00823843" w14:paraId="000FDCCD"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240891E"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70D90C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51CD0A8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421AF3FB"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F0EAA7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89</w:t>
            </w:r>
          </w:p>
        </w:tc>
        <w:tc>
          <w:tcPr>
            <w:tcW w:w="800" w:type="dxa"/>
            <w:tcBorders>
              <w:top w:val="nil"/>
              <w:left w:val="nil"/>
              <w:bottom w:val="single" w:sz="4" w:space="0" w:color="auto"/>
              <w:right w:val="nil"/>
            </w:tcBorders>
            <w:shd w:val="clear" w:color="auto" w:fill="auto"/>
            <w:noWrap/>
            <w:vAlign w:val="bottom"/>
            <w:hideMark/>
          </w:tcPr>
          <w:p w14:paraId="10AE7F9C"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69</w:t>
            </w:r>
          </w:p>
        </w:tc>
        <w:tc>
          <w:tcPr>
            <w:tcW w:w="800" w:type="dxa"/>
            <w:tcBorders>
              <w:top w:val="nil"/>
              <w:left w:val="nil"/>
              <w:bottom w:val="single" w:sz="4" w:space="0" w:color="auto"/>
              <w:right w:val="nil"/>
            </w:tcBorders>
            <w:shd w:val="clear" w:color="auto" w:fill="auto"/>
            <w:noWrap/>
            <w:vAlign w:val="bottom"/>
            <w:hideMark/>
          </w:tcPr>
          <w:p w14:paraId="1162382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1</w:t>
            </w:r>
          </w:p>
        </w:tc>
      </w:tr>
      <w:tr w:rsidR="00023622" w:rsidRPr="00823843" w14:paraId="4037084A" w14:textId="77777777" w:rsidTr="00446B55">
        <w:trPr>
          <w:trHeight w:val="200"/>
          <w:jc w:val="center"/>
        </w:trPr>
        <w:tc>
          <w:tcPr>
            <w:tcW w:w="1080" w:type="dxa"/>
            <w:tcBorders>
              <w:top w:val="nil"/>
              <w:left w:val="nil"/>
              <w:bottom w:val="nil"/>
              <w:right w:val="nil"/>
            </w:tcBorders>
            <w:shd w:val="clear" w:color="auto" w:fill="auto"/>
            <w:noWrap/>
            <w:vAlign w:val="bottom"/>
            <w:hideMark/>
          </w:tcPr>
          <w:p w14:paraId="7B964849"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F6011F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39E9C3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6DC594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E5ABEF5"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A5C8AA1"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3F2338"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66C32909"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1A45DCEC"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Fescue</w:t>
            </w:r>
          </w:p>
        </w:tc>
        <w:tc>
          <w:tcPr>
            <w:tcW w:w="840" w:type="dxa"/>
            <w:tcBorders>
              <w:top w:val="nil"/>
              <w:left w:val="nil"/>
              <w:bottom w:val="nil"/>
              <w:right w:val="nil"/>
            </w:tcBorders>
            <w:shd w:val="clear" w:color="auto" w:fill="auto"/>
            <w:noWrap/>
            <w:vAlign w:val="bottom"/>
            <w:hideMark/>
          </w:tcPr>
          <w:p w14:paraId="0538FBA4"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1A7500"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078A91"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C5BC965"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84A171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656AE8"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06F14BB6"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80A27B1"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68A1A0F1"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w:t>
            </w:r>
          </w:p>
        </w:tc>
        <w:tc>
          <w:tcPr>
            <w:tcW w:w="700" w:type="dxa"/>
            <w:tcBorders>
              <w:top w:val="single" w:sz="4" w:space="0" w:color="auto"/>
              <w:left w:val="nil"/>
              <w:bottom w:val="single" w:sz="4" w:space="0" w:color="auto"/>
              <w:right w:val="nil"/>
            </w:tcBorders>
            <w:shd w:val="clear" w:color="auto" w:fill="auto"/>
            <w:noWrap/>
            <w:vAlign w:val="bottom"/>
            <w:hideMark/>
          </w:tcPr>
          <w:p w14:paraId="1BA8301E"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w:t>
            </w:r>
          </w:p>
        </w:tc>
        <w:tc>
          <w:tcPr>
            <w:tcW w:w="300" w:type="dxa"/>
            <w:tcBorders>
              <w:top w:val="nil"/>
              <w:left w:val="nil"/>
              <w:bottom w:val="nil"/>
              <w:right w:val="nil"/>
            </w:tcBorders>
            <w:shd w:val="clear" w:color="auto" w:fill="auto"/>
            <w:noWrap/>
            <w:vAlign w:val="bottom"/>
            <w:hideMark/>
          </w:tcPr>
          <w:p w14:paraId="1E4ABE53"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4743E4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3</w:t>
            </w:r>
          </w:p>
        </w:tc>
        <w:tc>
          <w:tcPr>
            <w:tcW w:w="800" w:type="dxa"/>
            <w:tcBorders>
              <w:top w:val="single" w:sz="4" w:space="0" w:color="auto"/>
              <w:left w:val="nil"/>
              <w:bottom w:val="single" w:sz="4" w:space="0" w:color="auto"/>
              <w:right w:val="nil"/>
            </w:tcBorders>
            <w:shd w:val="clear" w:color="auto" w:fill="auto"/>
            <w:noWrap/>
            <w:vAlign w:val="bottom"/>
            <w:hideMark/>
          </w:tcPr>
          <w:p w14:paraId="6A873377"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7</w:t>
            </w:r>
          </w:p>
        </w:tc>
        <w:tc>
          <w:tcPr>
            <w:tcW w:w="800" w:type="dxa"/>
            <w:tcBorders>
              <w:top w:val="single" w:sz="4" w:space="0" w:color="auto"/>
              <w:left w:val="nil"/>
              <w:bottom w:val="single" w:sz="4" w:space="0" w:color="auto"/>
              <w:right w:val="nil"/>
            </w:tcBorders>
            <w:shd w:val="clear" w:color="auto" w:fill="auto"/>
            <w:noWrap/>
            <w:vAlign w:val="bottom"/>
            <w:hideMark/>
          </w:tcPr>
          <w:p w14:paraId="5FCE431B"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6</w:t>
            </w:r>
          </w:p>
        </w:tc>
      </w:tr>
      <w:tr w:rsidR="00023622" w:rsidRPr="00823843" w14:paraId="3F01C35E"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71F243FB"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7626DD3B"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w:t>
            </w:r>
          </w:p>
        </w:tc>
        <w:tc>
          <w:tcPr>
            <w:tcW w:w="700" w:type="dxa"/>
            <w:tcBorders>
              <w:top w:val="nil"/>
              <w:left w:val="nil"/>
              <w:bottom w:val="nil"/>
              <w:right w:val="nil"/>
            </w:tcBorders>
            <w:shd w:val="clear" w:color="auto" w:fill="auto"/>
            <w:noWrap/>
            <w:vAlign w:val="bottom"/>
            <w:hideMark/>
          </w:tcPr>
          <w:p w14:paraId="4C0213B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1</w:t>
            </w:r>
          </w:p>
        </w:tc>
        <w:tc>
          <w:tcPr>
            <w:tcW w:w="300" w:type="dxa"/>
            <w:tcBorders>
              <w:top w:val="nil"/>
              <w:left w:val="nil"/>
              <w:bottom w:val="nil"/>
              <w:right w:val="nil"/>
            </w:tcBorders>
            <w:shd w:val="clear" w:color="auto" w:fill="auto"/>
            <w:noWrap/>
            <w:vAlign w:val="bottom"/>
            <w:hideMark/>
          </w:tcPr>
          <w:p w14:paraId="06BC7536"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6E93E8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69</w:t>
            </w:r>
          </w:p>
        </w:tc>
        <w:tc>
          <w:tcPr>
            <w:tcW w:w="800" w:type="dxa"/>
            <w:tcBorders>
              <w:top w:val="nil"/>
              <w:left w:val="nil"/>
              <w:bottom w:val="single" w:sz="4" w:space="0" w:color="auto"/>
              <w:right w:val="nil"/>
            </w:tcBorders>
            <w:shd w:val="clear" w:color="auto" w:fill="auto"/>
            <w:noWrap/>
            <w:vAlign w:val="bottom"/>
            <w:hideMark/>
          </w:tcPr>
          <w:p w14:paraId="3D10BD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96</w:t>
            </w:r>
          </w:p>
        </w:tc>
        <w:tc>
          <w:tcPr>
            <w:tcW w:w="800" w:type="dxa"/>
            <w:tcBorders>
              <w:top w:val="nil"/>
              <w:left w:val="nil"/>
              <w:bottom w:val="single" w:sz="4" w:space="0" w:color="auto"/>
              <w:right w:val="nil"/>
            </w:tcBorders>
            <w:shd w:val="clear" w:color="auto" w:fill="auto"/>
            <w:noWrap/>
            <w:vAlign w:val="bottom"/>
            <w:hideMark/>
          </w:tcPr>
          <w:p w14:paraId="464E258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3</w:t>
            </w:r>
          </w:p>
        </w:tc>
      </w:tr>
      <w:tr w:rsidR="00023622" w:rsidRPr="00823843" w14:paraId="0B1F5C66"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1B0D081"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373BB92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single" w:sz="4" w:space="0" w:color="auto"/>
              <w:left w:val="nil"/>
              <w:bottom w:val="single" w:sz="4" w:space="0" w:color="auto"/>
              <w:right w:val="nil"/>
            </w:tcBorders>
            <w:shd w:val="clear" w:color="auto" w:fill="auto"/>
            <w:noWrap/>
            <w:vAlign w:val="bottom"/>
            <w:hideMark/>
          </w:tcPr>
          <w:p w14:paraId="093B1AA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3B79904B"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1A1661C"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83</w:t>
            </w:r>
          </w:p>
        </w:tc>
        <w:tc>
          <w:tcPr>
            <w:tcW w:w="800" w:type="dxa"/>
            <w:tcBorders>
              <w:top w:val="nil"/>
              <w:left w:val="nil"/>
              <w:bottom w:val="single" w:sz="4" w:space="0" w:color="auto"/>
              <w:right w:val="nil"/>
            </w:tcBorders>
            <w:shd w:val="clear" w:color="auto" w:fill="auto"/>
            <w:noWrap/>
            <w:vAlign w:val="bottom"/>
            <w:hideMark/>
          </w:tcPr>
          <w:p w14:paraId="67D72A5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9</w:t>
            </w:r>
          </w:p>
        </w:tc>
        <w:tc>
          <w:tcPr>
            <w:tcW w:w="800" w:type="dxa"/>
            <w:tcBorders>
              <w:top w:val="nil"/>
              <w:left w:val="nil"/>
              <w:bottom w:val="single" w:sz="4" w:space="0" w:color="auto"/>
              <w:right w:val="nil"/>
            </w:tcBorders>
            <w:shd w:val="clear" w:color="auto" w:fill="auto"/>
            <w:noWrap/>
            <w:vAlign w:val="bottom"/>
            <w:hideMark/>
          </w:tcPr>
          <w:p w14:paraId="44805A9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63</w:t>
            </w:r>
          </w:p>
        </w:tc>
      </w:tr>
      <w:tr w:rsidR="00023622" w:rsidRPr="00823843" w14:paraId="1A0F9A69" w14:textId="77777777" w:rsidTr="00446B55">
        <w:trPr>
          <w:trHeight w:val="200"/>
          <w:jc w:val="center"/>
        </w:trPr>
        <w:tc>
          <w:tcPr>
            <w:tcW w:w="1080" w:type="dxa"/>
            <w:tcBorders>
              <w:top w:val="nil"/>
              <w:left w:val="nil"/>
              <w:bottom w:val="nil"/>
              <w:right w:val="nil"/>
            </w:tcBorders>
            <w:shd w:val="clear" w:color="auto" w:fill="auto"/>
            <w:noWrap/>
            <w:vAlign w:val="bottom"/>
            <w:hideMark/>
          </w:tcPr>
          <w:p w14:paraId="4D2861DD"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3F2697"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EB83764"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C31A436"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757DE4"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16B583C"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E24EFC7"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2506D424"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63A35E06"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Bogbean</w:t>
            </w:r>
          </w:p>
        </w:tc>
        <w:tc>
          <w:tcPr>
            <w:tcW w:w="840" w:type="dxa"/>
            <w:tcBorders>
              <w:top w:val="nil"/>
              <w:left w:val="nil"/>
              <w:bottom w:val="nil"/>
              <w:right w:val="nil"/>
            </w:tcBorders>
            <w:shd w:val="clear" w:color="auto" w:fill="auto"/>
            <w:noWrap/>
            <w:vAlign w:val="bottom"/>
            <w:hideMark/>
          </w:tcPr>
          <w:p w14:paraId="0D5AE8A5"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39BBAF6"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86051F9"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23598C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D338DB2"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DCFB95B"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14C7C70D"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2053B21"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6DBA107E"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w:t>
            </w:r>
          </w:p>
        </w:tc>
        <w:tc>
          <w:tcPr>
            <w:tcW w:w="700" w:type="dxa"/>
            <w:tcBorders>
              <w:top w:val="single" w:sz="4" w:space="0" w:color="auto"/>
              <w:left w:val="nil"/>
              <w:bottom w:val="single" w:sz="4" w:space="0" w:color="auto"/>
              <w:right w:val="nil"/>
            </w:tcBorders>
            <w:shd w:val="clear" w:color="auto" w:fill="auto"/>
            <w:noWrap/>
            <w:vAlign w:val="bottom"/>
            <w:hideMark/>
          </w:tcPr>
          <w:p w14:paraId="161791C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w:t>
            </w:r>
          </w:p>
        </w:tc>
        <w:tc>
          <w:tcPr>
            <w:tcW w:w="300" w:type="dxa"/>
            <w:tcBorders>
              <w:top w:val="nil"/>
              <w:left w:val="nil"/>
              <w:bottom w:val="nil"/>
              <w:right w:val="nil"/>
            </w:tcBorders>
            <w:shd w:val="clear" w:color="auto" w:fill="auto"/>
            <w:noWrap/>
            <w:vAlign w:val="bottom"/>
            <w:hideMark/>
          </w:tcPr>
          <w:p w14:paraId="213F8D2E"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17DF0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4</w:t>
            </w:r>
          </w:p>
        </w:tc>
        <w:tc>
          <w:tcPr>
            <w:tcW w:w="800" w:type="dxa"/>
            <w:tcBorders>
              <w:top w:val="single" w:sz="4" w:space="0" w:color="auto"/>
              <w:left w:val="nil"/>
              <w:bottom w:val="single" w:sz="4" w:space="0" w:color="auto"/>
              <w:right w:val="nil"/>
            </w:tcBorders>
            <w:shd w:val="clear" w:color="auto" w:fill="auto"/>
            <w:noWrap/>
            <w:vAlign w:val="bottom"/>
            <w:hideMark/>
          </w:tcPr>
          <w:p w14:paraId="14D4B83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1</w:t>
            </w:r>
          </w:p>
        </w:tc>
        <w:tc>
          <w:tcPr>
            <w:tcW w:w="800" w:type="dxa"/>
            <w:tcBorders>
              <w:top w:val="single" w:sz="4" w:space="0" w:color="auto"/>
              <w:left w:val="nil"/>
              <w:bottom w:val="single" w:sz="4" w:space="0" w:color="auto"/>
              <w:right w:val="nil"/>
            </w:tcBorders>
            <w:shd w:val="clear" w:color="auto" w:fill="auto"/>
            <w:noWrap/>
            <w:vAlign w:val="bottom"/>
            <w:hideMark/>
          </w:tcPr>
          <w:p w14:paraId="3FAAC156"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9</w:t>
            </w:r>
          </w:p>
        </w:tc>
      </w:tr>
      <w:tr w:rsidR="00023622" w:rsidRPr="00823843" w14:paraId="4FDDA322"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4F2C0A26"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678E382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nil"/>
              <w:left w:val="nil"/>
              <w:bottom w:val="nil"/>
              <w:right w:val="nil"/>
            </w:tcBorders>
            <w:shd w:val="clear" w:color="auto" w:fill="auto"/>
            <w:noWrap/>
            <w:vAlign w:val="bottom"/>
            <w:hideMark/>
          </w:tcPr>
          <w:p w14:paraId="560C528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31C61D1E"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857E436"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1.50</w:t>
            </w:r>
          </w:p>
        </w:tc>
        <w:tc>
          <w:tcPr>
            <w:tcW w:w="800" w:type="dxa"/>
            <w:tcBorders>
              <w:top w:val="nil"/>
              <w:left w:val="nil"/>
              <w:bottom w:val="single" w:sz="4" w:space="0" w:color="auto"/>
              <w:right w:val="nil"/>
            </w:tcBorders>
            <w:shd w:val="clear" w:color="auto" w:fill="auto"/>
            <w:noWrap/>
            <w:vAlign w:val="bottom"/>
            <w:hideMark/>
          </w:tcPr>
          <w:p w14:paraId="7EDABD1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2</w:t>
            </w:r>
          </w:p>
        </w:tc>
        <w:tc>
          <w:tcPr>
            <w:tcW w:w="800" w:type="dxa"/>
            <w:tcBorders>
              <w:top w:val="nil"/>
              <w:left w:val="nil"/>
              <w:bottom w:val="single" w:sz="4" w:space="0" w:color="auto"/>
              <w:right w:val="nil"/>
            </w:tcBorders>
            <w:shd w:val="clear" w:color="auto" w:fill="auto"/>
            <w:noWrap/>
            <w:vAlign w:val="bottom"/>
            <w:hideMark/>
          </w:tcPr>
          <w:p w14:paraId="2893F9A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3</w:t>
            </w:r>
          </w:p>
        </w:tc>
      </w:tr>
      <w:tr w:rsidR="00023622" w:rsidRPr="00823843" w14:paraId="788A119A"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04C827EC"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0DB030A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3B480935"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5595FE1C"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642596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0.46</w:t>
            </w:r>
          </w:p>
        </w:tc>
        <w:tc>
          <w:tcPr>
            <w:tcW w:w="800" w:type="dxa"/>
            <w:tcBorders>
              <w:top w:val="nil"/>
              <w:left w:val="nil"/>
              <w:bottom w:val="single" w:sz="4" w:space="0" w:color="auto"/>
              <w:right w:val="nil"/>
            </w:tcBorders>
            <w:shd w:val="clear" w:color="auto" w:fill="auto"/>
            <w:noWrap/>
            <w:vAlign w:val="bottom"/>
            <w:hideMark/>
          </w:tcPr>
          <w:p w14:paraId="6A6DA1F5"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0</w:t>
            </w:r>
          </w:p>
        </w:tc>
        <w:tc>
          <w:tcPr>
            <w:tcW w:w="800" w:type="dxa"/>
            <w:tcBorders>
              <w:top w:val="nil"/>
              <w:left w:val="nil"/>
              <w:bottom w:val="single" w:sz="4" w:space="0" w:color="auto"/>
              <w:right w:val="nil"/>
            </w:tcBorders>
            <w:shd w:val="clear" w:color="auto" w:fill="auto"/>
            <w:noWrap/>
            <w:vAlign w:val="bottom"/>
            <w:hideMark/>
          </w:tcPr>
          <w:p w14:paraId="0AEB1B7C"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5</w:t>
            </w:r>
          </w:p>
        </w:tc>
      </w:tr>
      <w:tr w:rsidR="00023622" w:rsidRPr="00823843" w14:paraId="1EBC75D3" w14:textId="77777777" w:rsidTr="00446B55">
        <w:trPr>
          <w:trHeight w:val="200"/>
          <w:jc w:val="center"/>
        </w:trPr>
        <w:tc>
          <w:tcPr>
            <w:tcW w:w="1080" w:type="dxa"/>
            <w:tcBorders>
              <w:top w:val="nil"/>
              <w:left w:val="nil"/>
              <w:bottom w:val="nil"/>
              <w:right w:val="nil"/>
            </w:tcBorders>
            <w:shd w:val="clear" w:color="auto" w:fill="auto"/>
            <w:noWrap/>
            <w:vAlign w:val="bottom"/>
            <w:hideMark/>
          </w:tcPr>
          <w:p w14:paraId="63D22B91"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0DE45C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A288112"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EEC60D6"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D4BCEA8"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43BF80"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165B61"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1D5ABD31"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3F00F479"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Total</w:t>
            </w:r>
          </w:p>
        </w:tc>
        <w:tc>
          <w:tcPr>
            <w:tcW w:w="840" w:type="dxa"/>
            <w:tcBorders>
              <w:top w:val="nil"/>
              <w:left w:val="nil"/>
              <w:bottom w:val="nil"/>
              <w:right w:val="nil"/>
            </w:tcBorders>
            <w:shd w:val="clear" w:color="auto" w:fill="auto"/>
            <w:noWrap/>
            <w:vAlign w:val="bottom"/>
            <w:hideMark/>
          </w:tcPr>
          <w:p w14:paraId="22AF911D"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45EC021"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1FD8D7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72952D7"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75BF3E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A99234"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30306640"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D18D4A5"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7CA2A19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single" w:sz="4" w:space="0" w:color="auto"/>
              <w:left w:val="nil"/>
              <w:bottom w:val="single" w:sz="4" w:space="0" w:color="auto"/>
              <w:right w:val="nil"/>
            </w:tcBorders>
            <w:shd w:val="clear" w:color="auto" w:fill="auto"/>
            <w:noWrap/>
            <w:vAlign w:val="bottom"/>
            <w:hideMark/>
          </w:tcPr>
          <w:p w14:paraId="061E3464"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w:t>
            </w:r>
          </w:p>
        </w:tc>
        <w:tc>
          <w:tcPr>
            <w:tcW w:w="300" w:type="dxa"/>
            <w:tcBorders>
              <w:top w:val="nil"/>
              <w:left w:val="nil"/>
              <w:bottom w:val="nil"/>
              <w:right w:val="nil"/>
            </w:tcBorders>
            <w:shd w:val="clear" w:color="auto" w:fill="auto"/>
            <w:noWrap/>
            <w:vAlign w:val="bottom"/>
            <w:hideMark/>
          </w:tcPr>
          <w:p w14:paraId="4FCC90A8"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5D65CF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96</w:t>
            </w:r>
          </w:p>
        </w:tc>
        <w:tc>
          <w:tcPr>
            <w:tcW w:w="800" w:type="dxa"/>
            <w:tcBorders>
              <w:top w:val="single" w:sz="4" w:space="0" w:color="auto"/>
              <w:left w:val="nil"/>
              <w:bottom w:val="single" w:sz="4" w:space="0" w:color="auto"/>
              <w:right w:val="nil"/>
            </w:tcBorders>
            <w:shd w:val="clear" w:color="auto" w:fill="auto"/>
            <w:noWrap/>
            <w:vAlign w:val="bottom"/>
            <w:hideMark/>
          </w:tcPr>
          <w:p w14:paraId="3BB85035"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1</w:t>
            </w:r>
          </w:p>
        </w:tc>
        <w:tc>
          <w:tcPr>
            <w:tcW w:w="800" w:type="dxa"/>
            <w:tcBorders>
              <w:top w:val="single" w:sz="4" w:space="0" w:color="auto"/>
              <w:left w:val="nil"/>
              <w:bottom w:val="single" w:sz="4" w:space="0" w:color="auto"/>
              <w:right w:val="nil"/>
            </w:tcBorders>
            <w:shd w:val="clear" w:color="auto" w:fill="auto"/>
            <w:noWrap/>
            <w:vAlign w:val="bottom"/>
            <w:hideMark/>
          </w:tcPr>
          <w:p w14:paraId="28E9E62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2</w:t>
            </w:r>
          </w:p>
        </w:tc>
      </w:tr>
      <w:tr w:rsidR="00023622" w:rsidRPr="00823843" w14:paraId="581F9D20"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4BCF8289"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72CFA11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nil"/>
              <w:left w:val="nil"/>
              <w:bottom w:val="nil"/>
              <w:right w:val="nil"/>
            </w:tcBorders>
            <w:shd w:val="clear" w:color="auto" w:fill="auto"/>
            <w:noWrap/>
            <w:vAlign w:val="bottom"/>
            <w:hideMark/>
          </w:tcPr>
          <w:p w14:paraId="226357E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58301873"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4826E45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55</w:t>
            </w:r>
          </w:p>
        </w:tc>
        <w:tc>
          <w:tcPr>
            <w:tcW w:w="800" w:type="dxa"/>
            <w:tcBorders>
              <w:top w:val="nil"/>
              <w:left w:val="nil"/>
              <w:bottom w:val="nil"/>
              <w:right w:val="nil"/>
            </w:tcBorders>
            <w:shd w:val="clear" w:color="auto" w:fill="auto"/>
            <w:noWrap/>
            <w:vAlign w:val="bottom"/>
            <w:hideMark/>
          </w:tcPr>
          <w:p w14:paraId="1711F0E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0</w:t>
            </w:r>
          </w:p>
        </w:tc>
        <w:tc>
          <w:tcPr>
            <w:tcW w:w="800" w:type="dxa"/>
            <w:tcBorders>
              <w:top w:val="nil"/>
              <w:left w:val="nil"/>
              <w:bottom w:val="nil"/>
              <w:right w:val="nil"/>
            </w:tcBorders>
            <w:shd w:val="clear" w:color="auto" w:fill="auto"/>
            <w:noWrap/>
            <w:vAlign w:val="bottom"/>
            <w:hideMark/>
          </w:tcPr>
          <w:p w14:paraId="2652F8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1</w:t>
            </w:r>
          </w:p>
        </w:tc>
      </w:tr>
      <w:tr w:rsidR="00023622" w:rsidRPr="00823843" w14:paraId="379D4431"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FDBA77F"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38B588EE"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4</w:t>
            </w:r>
          </w:p>
        </w:tc>
        <w:tc>
          <w:tcPr>
            <w:tcW w:w="700" w:type="dxa"/>
            <w:tcBorders>
              <w:top w:val="single" w:sz="4" w:space="0" w:color="auto"/>
              <w:left w:val="nil"/>
              <w:bottom w:val="single" w:sz="4" w:space="0" w:color="auto"/>
              <w:right w:val="nil"/>
            </w:tcBorders>
            <w:shd w:val="clear" w:color="auto" w:fill="auto"/>
            <w:noWrap/>
            <w:vAlign w:val="bottom"/>
            <w:hideMark/>
          </w:tcPr>
          <w:p w14:paraId="2752EB7A"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w:t>
            </w:r>
          </w:p>
        </w:tc>
        <w:tc>
          <w:tcPr>
            <w:tcW w:w="300" w:type="dxa"/>
            <w:tcBorders>
              <w:top w:val="nil"/>
              <w:left w:val="nil"/>
              <w:bottom w:val="nil"/>
              <w:right w:val="nil"/>
            </w:tcBorders>
            <w:shd w:val="clear" w:color="auto" w:fill="auto"/>
            <w:noWrap/>
            <w:vAlign w:val="bottom"/>
            <w:hideMark/>
          </w:tcPr>
          <w:p w14:paraId="33207911"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FD1618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36</w:t>
            </w:r>
          </w:p>
        </w:tc>
        <w:tc>
          <w:tcPr>
            <w:tcW w:w="800" w:type="dxa"/>
            <w:tcBorders>
              <w:top w:val="single" w:sz="4" w:space="0" w:color="auto"/>
              <w:left w:val="nil"/>
              <w:bottom w:val="single" w:sz="4" w:space="0" w:color="auto"/>
              <w:right w:val="nil"/>
            </w:tcBorders>
            <w:shd w:val="clear" w:color="auto" w:fill="auto"/>
            <w:noWrap/>
            <w:vAlign w:val="bottom"/>
            <w:hideMark/>
          </w:tcPr>
          <w:p w14:paraId="1E978EE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03</w:t>
            </w:r>
          </w:p>
        </w:tc>
        <w:tc>
          <w:tcPr>
            <w:tcW w:w="800" w:type="dxa"/>
            <w:tcBorders>
              <w:top w:val="single" w:sz="4" w:space="0" w:color="auto"/>
              <w:left w:val="nil"/>
              <w:bottom w:val="single" w:sz="4" w:space="0" w:color="auto"/>
              <w:right w:val="nil"/>
            </w:tcBorders>
            <w:shd w:val="clear" w:color="auto" w:fill="auto"/>
            <w:noWrap/>
            <w:vAlign w:val="bottom"/>
            <w:hideMark/>
          </w:tcPr>
          <w:p w14:paraId="3750F394"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14</w:t>
            </w:r>
          </w:p>
        </w:tc>
      </w:tr>
      <w:bookmarkEnd w:id="13"/>
    </w:tbl>
    <w:p w14:paraId="0BF4DB13" w14:textId="3D8198F8" w:rsidR="00023622" w:rsidRDefault="00023622" w:rsidP="00D81CB7"/>
    <w:p w14:paraId="061B4A80" w14:textId="536BE1CD" w:rsidR="009560F5" w:rsidRDefault="00E01451" w:rsidP="00DC704D">
      <w:pPr>
        <w:pStyle w:val="Caption"/>
        <w:keepNext/>
      </w:pPr>
      <w:bookmarkStart w:id="14" w:name="_Ref94197100"/>
      <w:bookmarkStart w:id="15" w:name="_Ref94197081"/>
      <w:r>
        <w:rPr>
          <w:rStyle w:val="CommentReference"/>
          <w:i w:val="0"/>
          <w:iCs w:val="0"/>
          <w:color w:val="auto"/>
        </w:rPr>
        <w:commentReference w:id="16"/>
      </w:r>
      <w:r w:rsidR="00673842">
        <w:t xml:space="preserve">Table </w:t>
      </w:r>
      <w:r w:rsidR="00FA0A43">
        <w:rPr>
          <w:i w:val="0"/>
          <w:iCs w:val="0"/>
        </w:rPr>
        <w:fldChar w:fldCharType="begin"/>
      </w:r>
      <w:r w:rsidR="00FA0A43">
        <w:rPr>
          <w:i w:val="0"/>
          <w:iCs w:val="0"/>
        </w:rPr>
        <w:instrText xml:space="preserve"> SEQ Table \* ARABIC </w:instrText>
      </w:r>
      <w:r w:rsidR="00FA0A43">
        <w:rPr>
          <w:i w:val="0"/>
          <w:iCs w:val="0"/>
        </w:rPr>
        <w:fldChar w:fldCharType="separate"/>
      </w:r>
      <w:r w:rsidR="00173A95">
        <w:rPr>
          <w:noProof/>
        </w:rPr>
        <w:t>3</w:t>
      </w:r>
      <w:r w:rsidR="00FA0A43">
        <w:rPr>
          <w:i w:val="0"/>
          <w:iCs w:val="0"/>
          <w:noProof/>
          <w:color w:val="auto"/>
          <w:sz w:val="22"/>
          <w:szCs w:val="22"/>
        </w:rPr>
        <w:fldChar w:fldCharType="end"/>
      </w:r>
      <w:bookmarkEnd w:id="14"/>
      <w:r w:rsidR="00673842">
        <w:t xml:space="preserve">. </w:t>
      </w:r>
      <w:r w:rsidR="000475FF">
        <w:t>Total turnover</w:t>
      </w:r>
      <w:r w:rsidR="00815308">
        <w:t xml:space="preserve"> and rates of species disappearance (loss)</w:t>
      </w:r>
      <w:r w:rsidR="00382938">
        <w:t xml:space="preserve"> was always greater between 19</w:t>
      </w:r>
      <w:r w:rsidR="00CC01C2">
        <w:t>9</w:t>
      </w:r>
      <w:r w:rsidR="00382938">
        <w:t>9 and 2019 than between 1979 and 1999. However, fewer species were gained in the Bogbean assemblage 19</w:t>
      </w:r>
      <w:r w:rsidR="00CC01C2">
        <w:t>9</w:t>
      </w:r>
      <w:r w:rsidR="00382938">
        <w:t>9-2019 than 1979-1999.</w:t>
      </w:r>
      <w:bookmarkEnd w:id="15"/>
      <w:r w:rsidR="00A057AC">
        <w:t xml:space="preserve"> </w:t>
      </w:r>
      <w:r w:rsidR="009560F5">
        <w:fldChar w:fldCharType="begin"/>
      </w:r>
      <w:r w:rsidR="009560F5">
        <w:instrText xml:space="preserve"> LINK </w:instrText>
      </w:r>
      <w:r w:rsidR="00632450">
        <w:instrText xml:space="preserve">Excel.Sheet.12 "C:\\Users\\slane84\\OneDrive - The University Of British Columbia\\Documents\\Dissertation\\CommunityStability\\tables.xlsx" Turnover!R3C3:R9C7 </w:instrText>
      </w:r>
      <w:r w:rsidR="009560F5">
        <w:instrText xml:space="preserve">\a \f 4 \h </w:instrText>
      </w:r>
      <w:r w:rsidR="00EF307A">
        <w:instrText xml:space="preserve"> \* MERGEFORMAT </w:instrText>
      </w:r>
      <w:r w:rsidR="009560F5">
        <w:fldChar w:fldCharType="separate"/>
      </w:r>
    </w:p>
    <w:tbl>
      <w:tblPr>
        <w:tblW w:w="6660" w:type="dxa"/>
        <w:jc w:val="center"/>
        <w:tblLayout w:type="fixed"/>
        <w:tblLook w:val="04A0" w:firstRow="1" w:lastRow="0" w:firstColumn="1" w:lastColumn="0" w:noHBand="0" w:noVBand="1"/>
      </w:tblPr>
      <w:tblGrid>
        <w:gridCol w:w="1311"/>
        <w:gridCol w:w="1209"/>
        <w:gridCol w:w="1080"/>
        <w:gridCol w:w="1350"/>
        <w:gridCol w:w="1710"/>
      </w:tblGrid>
      <w:tr w:rsidR="009560F5" w:rsidRPr="009560F5" w14:paraId="1EABF8EE" w14:textId="77777777" w:rsidTr="00DC704D">
        <w:trPr>
          <w:trHeight w:val="580"/>
          <w:jc w:val="center"/>
        </w:trPr>
        <w:tc>
          <w:tcPr>
            <w:tcW w:w="1311" w:type="dxa"/>
            <w:tcBorders>
              <w:top w:val="nil"/>
              <w:left w:val="nil"/>
              <w:bottom w:val="nil"/>
              <w:right w:val="nil"/>
            </w:tcBorders>
            <w:shd w:val="clear" w:color="auto" w:fill="auto"/>
            <w:vAlign w:val="center"/>
            <w:hideMark/>
          </w:tcPr>
          <w:p w14:paraId="10078A07" w14:textId="2B58BB6F"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209" w:type="dxa"/>
            <w:tcBorders>
              <w:top w:val="nil"/>
              <w:left w:val="nil"/>
              <w:bottom w:val="nil"/>
              <w:right w:val="nil"/>
            </w:tcBorders>
            <w:shd w:val="clear" w:color="auto" w:fill="auto"/>
            <w:vAlign w:val="center"/>
            <w:hideMark/>
          </w:tcPr>
          <w:p w14:paraId="0C46EE3C" w14:textId="77777777"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Year</w:t>
            </w:r>
          </w:p>
        </w:tc>
        <w:tc>
          <w:tcPr>
            <w:tcW w:w="1080" w:type="dxa"/>
            <w:tcBorders>
              <w:top w:val="nil"/>
              <w:left w:val="nil"/>
              <w:bottom w:val="nil"/>
              <w:right w:val="nil"/>
            </w:tcBorders>
            <w:shd w:val="clear" w:color="auto" w:fill="auto"/>
            <w:vAlign w:val="center"/>
            <w:hideMark/>
          </w:tcPr>
          <w:p w14:paraId="182E3669" w14:textId="77777777"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Total turnover</w:t>
            </w:r>
          </w:p>
        </w:tc>
        <w:tc>
          <w:tcPr>
            <w:tcW w:w="1350" w:type="dxa"/>
            <w:tcBorders>
              <w:top w:val="nil"/>
              <w:left w:val="nil"/>
              <w:bottom w:val="nil"/>
              <w:right w:val="nil"/>
            </w:tcBorders>
            <w:shd w:val="clear" w:color="auto" w:fill="auto"/>
            <w:vAlign w:val="center"/>
            <w:hideMark/>
          </w:tcPr>
          <w:p w14:paraId="3FEA1FFA" w14:textId="77777777"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 Appearance</w:t>
            </w:r>
          </w:p>
        </w:tc>
        <w:tc>
          <w:tcPr>
            <w:tcW w:w="1710" w:type="dxa"/>
            <w:tcBorders>
              <w:top w:val="nil"/>
              <w:left w:val="nil"/>
              <w:bottom w:val="nil"/>
              <w:right w:val="nil"/>
            </w:tcBorders>
            <w:shd w:val="clear" w:color="auto" w:fill="auto"/>
            <w:vAlign w:val="center"/>
            <w:hideMark/>
          </w:tcPr>
          <w:p w14:paraId="13D99EC0" w14:textId="77777777"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 Disappearance</w:t>
            </w:r>
          </w:p>
        </w:tc>
      </w:tr>
      <w:tr w:rsidR="009560F5" w:rsidRPr="009560F5" w14:paraId="69EA69E3" w14:textId="77777777" w:rsidTr="00DC704D">
        <w:trPr>
          <w:trHeight w:val="290"/>
          <w:jc w:val="center"/>
        </w:trPr>
        <w:tc>
          <w:tcPr>
            <w:tcW w:w="1311" w:type="dxa"/>
            <w:vMerge w:val="restart"/>
            <w:tcBorders>
              <w:top w:val="single" w:sz="4" w:space="0" w:color="auto"/>
              <w:left w:val="nil"/>
              <w:bottom w:val="single" w:sz="4" w:space="0" w:color="000000"/>
              <w:right w:val="nil"/>
            </w:tcBorders>
            <w:shd w:val="clear" w:color="auto" w:fill="auto"/>
            <w:noWrap/>
            <w:vAlign w:val="center"/>
            <w:hideMark/>
          </w:tcPr>
          <w:p w14:paraId="46797962"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209" w:type="dxa"/>
            <w:tcBorders>
              <w:top w:val="single" w:sz="4" w:space="0" w:color="auto"/>
              <w:left w:val="nil"/>
              <w:bottom w:val="nil"/>
              <w:right w:val="nil"/>
            </w:tcBorders>
            <w:shd w:val="clear" w:color="auto" w:fill="auto"/>
            <w:noWrap/>
            <w:vAlign w:val="center"/>
            <w:hideMark/>
          </w:tcPr>
          <w:p w14:paraId="3D3283E9"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single" w:sz="4" w:space="0" w:color="auto"/>
              <w:left w:val="nil"/>
              <w:bottom w:val="nil"/>
              <w:right w:val="nil"/>
            </w:tcBorders>
            <w:shd w:val="clear" w:color="auto" w:fill="auto"/>
            <w:noWrap/>
            <w:vAlign w:val="center"/>
            <w:hideMark/>
          </w:tcPr>
          <w:p w14:paraId="55FB5D4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1350" w:type="dxa"/>
            <w:tcBorders>
              <w:top w:val="single" w:sz="4" w:space="0" w:color="auto"/>
              <w:left w:val="nil"/>
              <w:bottom w:val="nil"/>
              <w:right w:val="nil"/>
            </w:tcBorders>
            <w:shd w:val="clear" w:color="auto" w:fill="auto"/>
            <w:noWrap/>
            <w:vAlign w:val="bottom"/>
            <w:hideMark/>
          </w:tcPr>
          <w:p w14:paraId="2736729E"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1710" w:type="dxa"/>
            <w:tcBorders>
              <w:top w:val="single" w:sz="4" w:space="0" w:color="auto"/>
              <w:left w:val="nil"/>
              <w:bottom w:val="nil"/>
              <w:right w:val="nil"/>
            </w:tcBorders>
            <w:shd w:val="clear" w:color="auto" w:fill="auto"/>
            <w:noWrap/>
            <w:vAlign w:val="bottom"/>
            <w:hideMark/>
          </w:tcPr>
          <w:p w14:paraId="6ED7DA9B"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r>
      <w:tr w:rsidR="009560F5" w:rsidRPr="009560F5" w14:paraId="6F8D43ED" w14:textId="77777777" w:rsidTr="00DC704D">
        <w:trPr>
          <w:trHeight w:val="290"/>
          <w:jc w:val="center"/>
        </w:trPr>
        <w:tc>
          <w:tcPr>
            <w:tcW w:w="1311" w:type="dxa"/>
            <w:vMerge/>
            <w:tcBorders>
              <w:top w:val="single" w:sz="4" w:space="0" w:color="auto"/>
              <w:left w:val="nil"/>
              <w:bottom w:val="single" w:sz="4" w:space="0" w:color="000000"/>
              <w:right w:val="nil"/>
            </w:tcBorders>
            <w:vAlign w:val="center"/>
            <w:hideMark/>
          </w:tcPr>
          <w:p w14:paraId="60ED13C9" w14:textId="77777777" w:rsidR="009560F5" w:rsidRPr="00DC704D" w:rsidRDefault="009560F5" w:rsidP="00DC704D">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021CFC8F"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single" w:sz="4" w:space="0" w:color="auto"/>
              <w:right w:val="nil"/>
            </w:tcBorders>
            <w:shd w:val="clear" w:color="auto" w:fill="auto"/>
            <w:noWrap/>
            <w:vAlign w:val="center"/>
            <w:hideMark/>
          </w:tcPr>
          <w:p w14:paraId="2D11BB10"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1</w:t>
            </w:r>
          </w:p>
        </w:tc>
        <w:tc>
          <w:tcPr>
            <w:tcW w:w="1350" w:type="dxa"/>
            <w:tcBorders>
              <w:top w:val="nil"/>
              <w:left w:val="nil"/>
              <w:bottom w:val="single" w:sz="4" w:space="0" w:color="auto"/>
              <w:right w:val="nil"/>
            </w:tcBorders>
            <w:shd w:val="clear" w:color="auto" w:fill="auto"/>
            <w:noWrap/>
            <w:vAlign w:val="bottom"/>
            <w:hideMark/>
          </w:tcPr>
          <w:p w14:paraId="1C4228BD"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1710" w:type="dxa"/>
            <w:tcBorders>
              <w:top w:val="nil"/>
              <w:left w:val="nil"/>
              <w:bottom w:val="single" w:sz="4" w:space="0" w:color="auto"/>
              <w:right w:val="nil"/>
            </w:tcBorders>
            <w:shd w:val="clear" w:color="auto" w:fill="auto"/>
            <w:noWrap/>
            <w:vAlign w:val="bottom"/>
            <w:hideMark/>
          </w:tcPr>
          <w:p w14:paraId="31218F90"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r>
      <w:tr w:rsidR="009560F5" w:rsidRPr="009560F5" w14:paraId="7B3778D0" w14:textId="77777777" w:rsidTr="00DC704D">
        <w:trPr>
          <w:trHeight w:val="290"/>
          <w:jc w:val="center"/>
        </w:trPr>
        <w:tc>
          <w:tcPr>
            <w:tcW w:w="1311" w:type="dxa"/>
            <w:vMerge w:val="restart"/>
            <w:tcBorders>
              <w:top w:val="nil"/>
              <w:left w:val="nil"/>
              <w:bottom w:val="single" w:sz="4" w:space="0" w:color="000000"/>
              <w:right w:val="nil"/>
            </w:tcBorders>
            <w:shd w:val="clear" w:color="auto" w:fill="auto"/>
            <w:noWrap/>
            <w:vAlign w:val="center"/>
            <w:hideMark/>
          </w:tcPr>
          <w:p w14:paraId="1973D94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209" w:type="dxa"/>
            <w:tcBorders>
              <w:top w:val="nil"/>
              <w:left w:val="nil"/>
              <w:bottom w:val="nil"/>
              <w:right w:val="nil"/>
            </w:tcBorders>
            <w:shd w:val="clear" w:color="auto" w:fill="auto"/>
            <w:noWrap/>
            <w:vAlign w:val="center"/>
            <w:hideMark/>
          </w:tcPr>
          <w:p w14:paraId="0C634E24"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nil"/>
              <w:left w:val="nil"/>
              <w:bottom w:val="nil"/>
              <w:right w:val="nil"/>
            </w:tcBorders>
            <w:shd w:val="clear" w:color="auto" w:fill="auto"/>
            <w:noWrap/>
            <w:vAlign w:val="center"/>
            <w:hideMark/>
          </w:tcPr>
          <w:p w14:paraId="58B96A4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1350" w:type="dxa"/>
            <w:tcBorders>
              <w:top w:val="nil"/>
              <w:left w:val="nil"/>
              <w:bottom w:val="nil"/>
              <w:right w:val="nil"/>
            </w:tcBorders>
            <w:shd w:val="clear" w:color="auto" w:fill="auto"/>
            <w:noWrap/>
            <w:vAlign w:val="bottom"/>
            <w:hideMark/>
          </w:tcPr>
          <w:p w14:paraId="5C2F36A1"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1710" w:type="dxa"/>
            <w:tcBorders>
              <w:top w:val="nil"/>
              <w:left w:val="nil"/>
              <w:bottom w:val="nil"/>
              <w:right w:val="nil"/>
            </w:tcBorders>
            <w:shd w:val="clear" w:color="auto" w:fill="auto"/>
            <w:noWrap/>
            <w:vAlign w:val="bottom"/>
            <w:hideMark/>
          </w:tcPr>
          <w:p w14:paraId="1A4F9C9A"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r>
      <w:tr w:rsidR="009560F5" w:rsidRPr="009560F5" w14:paraId="7438C7A6" w14:textId="77777777" w:rsidTr="00DC704D">
        <w:trPr>
          <w:trHeight w:val="290"/>
          <w:jc w:val="center"/>
        </w:trPr>
        <w:tc>
          <w:tcPr>
            <w:tcW w:w="1311" w:type="dxa"/>
            <w:vMerge/>
            <w:tcBorders>
              <w:top w:val="nil"/>
              <w:left w:val="nil"/>
              <w:bottom w:val="single" w:sz="4" w:space="0" w:color="000000"/>
              <w:right w:val="nil"/>
            </w:tcBorders>
            <w:vAlign w:val="center"/>
            <w:hideMark/>
          </w:tcPr>
          <w:p w14:paraId="1A22BE99" w14:textId="77777777" w:rsidR="009560F5" w:rsidRPr="00DC704D" w:rsidRDefault="009560F5" w:rsidP="00DC704D">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41F6B0F3"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nil"/>
              <w:right w:val="nil"/>
            </w:tcBorders>
            <w:shd w:val="clear" w:color="auto" w:fill="auto"/>
            <w:noWrap/>
            <w:vAlign w:val="center"/>
            <w:hideMark/>
          </w:tcPr>
          <w:p w14:paraId="2FEF2B0D"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1350" w:type="dxa"/>
            <w:tcBorders>
              <w:top w:val="nil"/>
              <w:left w:val="nil"/>
              <w:bottom w:val="nil"/>
              <w:right w:val="nil"/>
            </w:tcBorders>
            <w:shd w:val="clear" w:color="auto" w:fill="auto"/>
            <w:noWrap/>
            <w:vAlign w:val="bottom"/>
            <w:hideMark/>
          </w:tcPr>
          <w:p w14:paraId="05536439"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1710" w:type="dxa"/>
            <w:tcBorders>
              <w:top w:val="nil"/>
              <w:left w:val="nil"/>
              <w:bottom w:val="nil"/>
              <w:right w:val="nil"/>
            </w:tcBorders>
            <w:shd w:val="clear" w:color="auto" w:fill="auto"/>
            <w:noWrap/>
            <w:vAlign w:val="bottom"/>
            <w:hideMark/>
          </w:tcPr>
          <w:p w14:paraId="6B3891A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r>
      <w:tr w:rsidR="009560F5" w:rsidRPr="009560F5" w14:paraId="7ACCEC04" w14:textId="77777777" w:rsidTr="00DC704D">
        <w:trPr>
          <w:trHeight w:val="290"/>
          <w:jc w:val="center"/>
        </w:trPr>
        <w:tc>
          <w:tcPr>
            <w:tcW w:w="1311" w:type="dxa"/>
            <w:vMerge w:val="restart"/>
            <w:tcBorders>
              <w:top w:val="nil"/>
              <w:left w:val="nil"/>
              <w:bottom w:val="single" w:sz="4" w:space="0" w:color="000000"/>
              <w:right w:val="nil"/>
            </w:tcBorders>
            <w:shd w:val="clear" w:color="auto" w:fill="auto"/>
            <w:noWrap/>
            <w:vAlign w:val="center"/>
            <w:hideMark/>
          </w:tcPr>
          <w:p w14:paraId="4150219E"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209" w:type="dxa"/>
            <w:tcBorders>
              <w:top w:val="nil"/>
              <w:left w:val="nil"/>
              <w:bottom w:val="nil"/>
              <w:right w:val="nil"/>
            </w:tcBorders>
            <w:shd w:val="clear" w:color="auto" w:fill="auto"/>
            <w:noWrap/>
            <w:vAlign w:val="center"/>
            <w:hideMark/>
          </w:tcPr>
          <w:p w14:paraId="3A267D0C"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single" w:sz="4" w:space="0" w:color="auto"/>
              <w:left w:val="nil"/>
              <w:bottom w:val="nil"/>
              <w:right w:val="nil"/>
            </w:tcBorders>
            <w:shd w:val="clear" w:color="auto" w:fill="auto"/>
            <w:noWrap/>
            <w:vAlign w:val="center"/>
            <w:hideMark/>
          </w:tcPr>
          <w:p w14:paraId="7197F63F"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350" w:type="dxa"/>
            <w:tcBorders>
              <w:top w:val="single" w:sz="4" w:space="0" w:color="auto"/>
              <w:left w:val="nil"/>
              <w:bottom w:val="nil"/>
              <w:right w:val="nil"/>
            </w:tcBorders>
            <w:shd w:val="clear" w:color="auto" w:fill="auto"/>
            <w:noWrap/>
            <w:vAlign w:val="bottom"/>
            <w:hideMark/>
          </w:tcPr>
          <w:p w14:paraId="6DCEB443"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nil"/>
              <w:right w:val="nil"/>
            </w:tcBorders>
            <w:shd w:val="clear" w:color="auto" w:fill="auto"/>
            <w:noWrap/>
            <w:vAlign w:val="bottom"/>
            <w:hideMark/>
          </w:tcPr>
          <w:p w14:paraId="2DE66567"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r>
      <w:tr w:rsidR="009560F5" w:rsidRPr="009560F5" w14:paraId="78107B57" w14:textId="77777777" w:rsidTr="00DC704D">
        <w:trPr>
          <w:trHeight w:val="290"/>
          <w:jc w:val="center"/>
        </w:trPr>
        <w:tc>
          <w:tcPr>
            <w:tcW w:w="1311" w:type="dxa"/>
            <w:vMerge/>
            <w:tcBorders>
              <w:top w:val="nil"/>
              <w:left w:val="nil"/>
              <w:bottom w:val="single" w:sz="4" w:space="0" w:color="000000"/>
              <w:right w:val="nil"/>
            </w:tcBorders>
            <w:vAlign w:val="center"/>
            <w:hideMark/>
          </w:tcPr>
          <w:p w14:paraId="22876039" w14:textId="77777777" w:rsidR="009560F5" w:rsidRPr="00DC704D" w:rsidRDefault="009560F5" w:rsidP="00DC704D">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3E832D7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single" w:sz="4" w:space="0" w:color="auto"/>
              <w:right w:val="nil"/>
            </w:tcBorders>
            <w:shd w:val="clear" w:color="auto" w:fill="auto"/>
            <w:noWrap/>
            <w:vAlign w:val="center"/>
            <w:hideMark/>
          </w:tcPr>
          <w:p w14:paraId="4974285D"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350" w:type="dxa"/>
            <w:tcBorders>
              <w:top w:val="nil"/>
              <w:left w:val="nil"/>
              <w:bottom w:val="single" w:sz="4" w:space="0" w:color="auto"/>
              <w:right w:val="nil"/>
            </w:tcBorders>
            <w:shd w:val="clear" w:color="auto" w:fill="auto"/>
            <w:noWrap/>
            <w:vAlign w:val="bottom"/>
            <w:hideMark/>
          </w:tcPr>
          <w:p w14:paraId="083D547A"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1710" w:type="dxa"/>
            <w:tcBorders>
              <w:top w:val="nil"/>
              <w:left w:val="nil"/>
              <w:bottom w:val="single" w:sz="4" w:space="0" w:color="auto"/>
              <w:right w:val="nil"/>
            </w:tcBorders>
            <w:shd w:val="clear" w:color="auto" w:fill="auto"/>
            <w:noWrap/>
            <w:vAlign w:val="bottom"/>
            <w:hideMark/>
          </w:tcPr>
          <w:p w14:paraId="33DE73E2"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r>
    </w:tbl>
    <w:p w14:paraId="389C3AD9" w14:textId="12706ED5" w:rsidR="00B112D7" w:rsidRDefault="009560F5" w:rsidP="00D81CB7">
      <w:r>
        <w:fldChar w:fldCharType="end"/>
      </w:r>
    </w:p>
    <w:p w14:paraId="4C29746C" w14:textId="1D9434BE" w:rsidR="00B112D7" w:rsidRDefault="00B112D7" w:rsidP="00D81CB7"/>
    <w:p w14:paraId="0896A70D" w14:textId="77A7CCAD" w:rsidR="00183E18" w:rsidRDefault="00183E18">
      <w:pPr>
        <w:rPr>
          <w:rFonts w:asciiTheme="majorHAnsi" w:eastAsiaTheme="majorEastAsia" w:hAnsiTheme="majorHAnsi" w:cstheme="majorBidi"/>
          <w:color w:val="2F5496" w:themeColor="accent1" w:themeShade="BF"/>
          <w:sz w:val="32"/>
          <w:szCs w:val="32"/>
        </w:rPr>
      </w:pPr>
    </w:p>
    <w:p w14:paraId="36087870" w14:textId="25855EE8" w:rsidR="00D81CB7" w:rsidRDefault="00D81CB7" w:rsidP="00D81CB7">
      <w:pPr>
        <w:pStyle w:val="Heading1"/>
      </w:pPr>
      <w:r>
        <w:lastRenderedPageBreak/>
        <w:t>Discussion</w:t>
      </w:r>
    </w:p>
    <w:p w14:paraId="77B42AC7" w14:textId="2BDE16CC" w:rsidR="003D3366" w:rsidRDefault="003A3518">
      <w:pPr>
        <w:ind w:firstLine="720"/>
      </w:pPr>
      <w:r>
        <w:tab/>
      </w:r>
      <w:r w:rsidR="00750723">
        <w:t xml:space="preserve">Repeat sampling of vegetation communities over long time frames can inform responses to global change along with appropriate </w:t>
      </w:r>
      <w:r w:rsidR="00D67027">
        <w:t xml:space="preserve">conservation management. </w:t>
      </w:r>
      <w:r w:rsidR="004D7A19">
        <w:t>T</w:t>
      </w:r>
      <w:r w:rsidR="005A45E0">
        <w:t xml:space="preserve">his study </w:t>
      </w:r>
      <w:r w:rsidR="00750723">
        <w:t>examined</w:t>
      </w:r>
      <w:r w:rsidR="00C03394">
        <w:t xml:space="preserve"> whether </w:t>
      </w:r>
      <w:r w:rsidR="00750723">
        <w:t xml:space="preserve">plant species </w:t>
      </w:r>
      <w:r w:rsidR="00C03394">
        <w:t xml:space="preserve">assemblages </w:t>
      </w:r>
      <w:r w:rsidR="00336FE4">
        <w:t xml:space="preserve">within a protected area in the Fraser River </w:t>
      </w:r>
      <w:r w:rsidR="00EE42AD">
        <w:t>E</w:t>
      </w:r>
      <w:r w:rsidR="00336FE4">
        <w:t xml:space="preserve">stuary </w:t>
      </w:r>
      <w:r w:rsidR="00750723">
        <w:t>are</w:t>
      </w:r>
      <w:r w:rsidR="00C03394">
        <w:t xml:space="preserve"> characterized by the same dominant species over time, whether </w:t>
      </w:r>
      <w:r w:rsidR="006146EA">
        <w:t xml:space="preserve">measures of species diversity were </w:t>
      </w:r>
      <w:r w:rsidR="00C03394">
        <w:t xml:space="preserve">stable within assemblage types, and </w:t>
      </w:r>
      <w:r w:rsidR="00F22952">
        <w:t>whether turnover may be driven by increasing invasive species abundance</w:t>
      </w:r>
      <w:r w:rsidR="002C3C8D">
        <w:t>.</w:t>
      </w:r>
      <w:r>
        <w:t xml:space="preserve"> </w:t>
      </w:r>
      <w:r w:rsidR="005B1812">
        <w:t>We</w:t>
      </w:r>
      <w:r w:rsidR="00F22952">
        <w:t xml:space="preserve"> f</w:t>
      </w:r>
      <w:r w:rsidR="00336FE4">
        <w:t>ind</w:t>
      </w:r>
      <w:r w:rsidR="00F22952">
        <w:t xml:space="preserve"> t</w:t>
      </w:r>
      <w:r w:rsidR="005A45E0">
        <w:t xml:space="preserve">he three main </w:t>
      </w:r>
      <w:r w:rsidR="00336FE4">
        <w:t xml:space="preserve">plant </w:t>
      </w:r>
      <w:r w:rsidR="005A45E0">
        <w:t>assemblages</w:t>
      </w:r>
      <w:r w:rsidR="00750723">
        <w:t xml:space="preserve">, </w:t>
      </w:r>
      <w:r w:rsidR="00336FE4">
        <w:t>S</w:t>
      </w:r>
      <w:r w:rsidR="00750723">
        <w:t xml:space="preserve">edge, </w:t>
      </w:r>
      <w:r w:rsidR="00336FE4">
        <w:t>F</w:t>
      </w:r>
      <w:r w:rsidR="00750723">
        <w:t xml:space="preserve">escue and </w:t>
      </w:r>
      <w:r w:rsidR="00336FE4">
        <w:t>B</w:t>
      </w:r>
      <w:r w:rsidR="00750723">
        <w:t>ogbean</w:t>
      </w:r>
      <w:r w:rsidR="005A45E0">
        <w:t xml:space="preserve"> have consistently been defined by the same </w:t>
      </w:r>
      <w:r w:rsidR="00750723">
        <w:t xml:space="preserve">most dominant </w:t>
      </w:r>
      <w:r w:rsidR="005A45E0">
        <w:t xml:space="preserve">species over the past 40 years, supporting </w:t>
      </w:r>
      <w:r w:rsidR="005B1812">
        <w:t xml:space="preserve">our </w:t>
      </w:r>
      <w:r w:rsidR="005A45E0">
        <w:t xml:space="preserve">expectation that </w:t>
      </w:r>
      <w:r w:rsidR="004215E5">
        <w:t>these characteristic</w:t>
      </w:r>
      <w:r w:rsidR="005A45E0">
        <w:t xml:space="preserve"> species should not change in the absence of significant environmental disturbance.</w:t>
      </w:r>
      <w:r w:rsidR="0020057A">
        <w:t xml:space="preserve"> </w:t>
      </w:r>
      <w:r w:rsidR="00750723">
        <w:t>However</w:t>
      </w:r>
      <w:r w:rsidR="00336FE4">
        <w:t>,</w:t>
      </w:r>
      <w:r w:rsidR="00750723">
        <w:t xml:space="preserve"> we also find that there </w:t>
      </w:r>
      <w:r w:rsidR="004D7A19">
        <w:t>have</w:t>
      </w:r>
      <w:r w:rsidR="00750723">
        <w:t xml:space="preserve"> been substantive changes in the species composition over time, indicating </w:t>
      </w:r>
      <w:r w:rsidR="00336FE4">
        <w:t>that despite conservation status</w:t>
      </w:r>
      <w:r w:rsidR="004D7A19">
        <w:t xml:space="preserve"> and broad resilience</w:t>
      </w:r>
      <w:r w:rsidR="00336FE4">
        <w:t xml:space="preserve"> of our study region, regional pressures are influencing </w:t>
      </w:r>
      <w:r w:rsidR="00412BC8">
        <w:t xml:space="preserve">considerable shifts in </w:t>
      </w:r>
      <w:r w:rsidR="00336FE4">
        <w:t xml:space="preserve">the species composition </w:t>
      </w:r>
      <w:r w:rsidR="00412BC8">
        <w:t xml:space="preserve">within </w:t>
      </w:r>
      <w:r w:rsidR="00336FE4">
        <w:t xml:space="preserve">this </w:t>
      </w:r>
      <w:r w:rsidR="00412BC8">
        <w:t>habitat</w:t>
      </w:r>
      <w:r w:rsidR="00336FE4">
        <w:t xml:space="preserve">.  </w:t>
      </w:r>
      <w:r w:rsidR="00EE42AD">
        <w:t>Moreover, c</w:t>
      </w:r>
      <w:r w:rsidR="00684212">
        <w:t xml:space="preserve">luster analysis shows </w:t>
      </w:r>
      <w:r w:rsidR="009837A5" w:rsidRPr="00DC704D">
        <w:t xml:space="preserve">there </w:t>
      </w:r>
      <w:r w:rsidR="00EE42AD">
        <w:t xml:space="preserve">was </w:t>
      </w:r>
      <w:r w:rsidR="009837A5" w:rsidRPr="00DC704D">
        <w:t xml:space="preserve">increasing heterogeneity of species </w:t>
      </w:r>
      <w:r w:rsidR="00684212">
        <w:t>compositional abundance</w:t>
      </w:r>
      <w:r w:rsidR="009837A5" w:rsidRPr="00DC704D">
        <w:t xml:space="preserve"> </w:t>
      </w:r>
      <w:r w:rsidR="00684212">
        <w:t>between</w:t>
      </w:r>
      <w:r w:rsidR="009837A5" w:rsidRPr="00DC704D">
        <w:t xml:space="preserve"> assemblage</w:t>
      </w:r>
      <w:r w:rsidR="00684212">
        <w:t>s</w:t>
      </w:r>
      <w:r w:rsidR="009837A5" w:rsidRPr="00DC704D">
        <w:t xml:space="preserve">, </w:t>
      </w:r>
      <w:r w:rsidR="00EE42AD">
        <w:t xml:space="preserve">but </w:t>
      </w:r>
      <w:r w:rsidR="009837A5" w:rsidRPr="00DC704D">
        <w:t>greater similarity of species cover abundance</w:t>
      </w:r>
      <w:r w:rsidR="00E061A8">
        <w:t xml:space="preserve"> within each assemblage </w:t>
      </w:r>
      <w:r w:rsidR="00E061A8" w:rsidRPr="001967CF">
        <w:t>(</w:t>
      </w:r>
      <w:r w:rsidR="00E061A8" w:rsidRPr="001967CF">
        <w:fldChar w:fldCharType="begin"/>
      </w:r>
      <w:r w:rsidR="00E061A8" w:rsidRPr="001967CF">
        <w:instrText xml:space="preserve"> REF _Ref94197029 \h  \* MERGEFORMAT </w:instrText>
      </w:r>
      <w:r w:rsidR="00E061A8" w:rsidRPr="001967CF">
        <w:fldChar w:fldCharType="separate"/>
      </w:r>
      <w:r w:rsidR="00E061A8" w:rsidRPr="00C535E6">
        <w:t>Figure 2</w:t>
      </w:r>
      <w:r w:rsidR="00E061A8" w:rsidRPr="001967CF">
        <w:fldChar w:fldCharType="end"/>
      </w:r>
      <w:r w:rsidR="00E061A8" w:rsidRPr="001967CF">
        <w:t>)</w:t>
      </w:r>
      <w:r w:rsidR="0099445A">
        <w:t xml:space="preserve">. Overall, these findings indicate </w:t>
      </w:r>
      <w:r w:rsidR="0082558B">
        <w:t>decreased</w:t>
      </w:r>
      <w:r w:rsidR="007D6E8A">
        <w:t xml:space="preserve"> cover abundance </w:t>
      </w:r>
      <w:r w:rsidR="009837A5" w:rsidRPr="00DC704D">
        <w:t>by fewer species</w:t>
      </w:r>
      <w:r w:rsidR="008E629E">
        <w:t xml:space="preserve"> within each assemblage type</w:t>
      </w:r>
      <w:r w:rsidR="00EF4ED1">
        <w:t>, creating</w:t>
      </w:r>
      <w:r w:rsidR="0082558B">
        <w:t xml:space="preserve"> patchy but sparse assemblages within</w:t>
      </w:r>
      <w:r w:rsidR="00EF4ED1">
        <w:t xml:space="preserve"> in the community</w:t>
      </w:r>
      <w:r w:rsidR="009837A5" w:rsidRPr="00DC704D">
        <w:t>.</w:t>
      </w:r>
      <w:r w:rsidR="00412BC8">
        <w:t xml:space="preserve"> </w:t>
      </w:r>
    </w:p>
    <w:p w14:paraId="15EDA52C" w14:textId="704FA9BD" w:rsidR="00853200" w:rsidRDefault="00683B73" w:rsidP="005F7C5D">
      <w:pPr>
        <w:ind w:firstLine="720"/>
      </w:pPr>
      <w:r w:rsidRPr="00321C4A">
        <w:t xml:space="preserve">Although the Bogbean assemblage had a high abundance of non-native </w:t>
      </w:r>
      <w:r w:rsidRPr="00321C4A">
        <w:rPr>
          <w:i/>
        </w:rPr>
        <w:t>Mentha aquatica</w:t>
      </w:r>
      <w:r w:rsidRPr="00321C4A">
        <w:t xml:space="preserve"> cover, it also had the highest</w:t>
      </w:r>
      <w:r w:rsidRPr="00376B7F">
        <w:t xml:space="preserve"> </w:t>
      </w:r>
      <w:r w:rsidRPr="00321C4A">
        <w:rPr>
          <w:rFonts w:cstheme="minorHAnsi"/>
        </w:rPr>
        <w:t>α</w:t>
      </w:r>
      <w:r w:rsidRPr="00321C4A">
        <w:t>-d</w:t>
      </w:r>
      <w:r>
        <w:t xml:space="preserve">iversity, and lowest </w:t>
      </w:r>
      <w:r>
        <w:rPr>
          <w:rFonts w:cstheme="minorHAnsi"/>
        </w:rPr>
        <w:t>β</w:t>
      </w:r>
      <w:r>
        <w:t xml:space="preserve">-diversity over time. </w:t>
      </w:r>
      <w:r w:rsidR="00EC6E5B">
        <w:t>Because bogbean (</w:t>
      </w:r>
      <w:r w:rsidR="00EC6E5B">
        <w:rPr>
          <w:i/>
        </w:rPr>
        <w:t>M. trifoliata</w:t>
      </w:r>
      <w:r w:rsidR="00EC6E5B">
        <w:t xml:space="preserve">) is tolerant of saturated soils, it may be that this assemblage type is more stable and resistant to diversity loss </w:t>
      </w:r>
      <w:r w:rsidR="00206A47">
        <w:t xml:space="preserve">than assemblages with better-drained soils. </w:t>
      </w:r>
      <w:r>
        <w:t xml:space="preserve">The Fescue assemblage had the greatest loss of </w:t>
      </w:r>
      <w:r>
        <w:rPr>
          <w:rFonts w:cstheme="minorHAnsi"/>
        </w:rPr>
        <w:t>α</w:t>
      </w:r>
      <w:r>
        <w:t xml:space="preserve">-diversity, and greatest increase in </w:t>
      </w:r>
      <w:r>
        <w:rPr>
          <w:rFonts w:cstheme="minorHAnsi"/>
        </w:rPr>
        <w:t>β</w:t>
      </w:r>
      <w:r>
        <w:t xml:space="preserve">-diversity. The overall loss of species, and </w:t>
      </w:r>
      <w:r w:rsidR="00215022">
        <w:t>greater</w:t>
      </w:r>
      <w:r>
        <w:t xml:space="preserve"> variation </w:t>
      </w:r>
      <w:r w:rsidR="00215022">
        <w:t xml:space="preserve">in species compositional abundance </w:t>
      </w:r>
      <w:r>
        <w:t xml:space="preserve">between plots in this assemblage may be indicative of </w:t>
      </w:r>
      <w:r w:rsidR="00206A47">
        <w:t>greater</w:t>
      </w:r>
      <w:r>
        <w:t xml:space="preserve"> loss of resilience, and increased susceptibility to invasio</w:t>
      </w:r>
      <w:r w:rsidRPr="00321C4A">
        <w:t>n.</w:t>
      </w:r>
      <w:r>
        <w:t xml:space="preserve"> </w:t>
      </w:r>
      <w:r w:rsidR="00EA13DD">
        <w:t>T</w:t>
      </w:r>
      <w:r w:rsidR="006F225A">
        <w:t>otal t</w:t>
      </w:r>
      <w:r w:rsidR="00EA13DD">
        <w:t>urnover</w:t>
      </w:r>
      <w:r w:rsidR="00FB64DD">
        <w:t xml:space="preserve"> for all assemblages</w:t>
      </w:r>
      <w:r w:rsidR="00EA13DD">
        <w:t xml:space="preserve"> was higher in </w:t>
      </w:r>
      <w:r w:rsidR="004D0FAD">
        <w:t>1999-</w:t>
      </w:r>
      <w:r w:rsidR="00EA13DD">
        <w:t xml:space="preserve">2019 than </w:t>
      </w:r>
      <w:r w:rsidR="004D0FAD">
        <w:t>1979-</w:t>
      </w:r>
      <w:r w:rsidR="00EA13DD">
        <w:t xml:space="preserve">1999, </w:t>
      </w:r>
      <w:r w:rsidR="00B20B1C">
        <w:t>and</w:t>
      </w:r>
      <w:r w:rsidR="00EA13DD">
        <w:t xml:space="preserve"> </w:t>
      </w:r>
      <w:r w:rsidR="00B20B1C">
        <w:t>largely driven by species loss</w:t>
      </w:r>
      <w:r w:rsidR="001D0894">
        <w:t xml:space="preserve"> (disappearance)</w:t>
      </w:r>
      <w:r w:rsidR="00B20B1C">
        <w:t>, which is</w:t>
      </w:r>
      <w:r w:rsidR="00EA13DD">
        <w:t xml:space="preserve"> concerning for total biodiversity of the habitat</w:t>
      </w:r>
      <w:r w:rsidR="00D30647">
        <w:t xml:space="preserve"> and</w:t>
      </w:r>
      <w:r w:rsidR="00D30647" w:rsidRPr="00933EF5">
        <w:t xml:space="preserve"> may indicate</w:t>
      </w:r>
      <w:r w:rsidR="00D30647" w:rsidRPr="00321B79">
        <w:t xml:space="preserve"> </w:t>
      </w:r>
      <w:r w:rsidR="00D30647">
        <w:t>increased</w:t>
      </w:r>
      <w:r w:rsidR="00D30647" w:rsidRPr="00321B79">
        <w:t xml:space="preserve"> susceptibility to invasive species (Tilman, 1999)</w:t>
      </w:r>
      <w:r w:rsidR="00EA13DD">
        <w:t>.</w:t>
      </w:r>
      <w:r w:rsidR="00993730">
        <w:t xml:space="preserve"> This is especially evident by e</w:t>
      </w:r>
      <w:r w:rsidR="00232AF1">
        <w:t>ncroachment of invasive species in the Fescue and Bogbean assemblages</w:t>
      </w:r>
      <w:r w:rsidR="009A68C5">
        <w:t>.</w:t>
      </w:r>
      <w:r w:rsidR="00993730">
        <w:t xml:space="preserve"> </w:t>
      </w:r>
      <w:r w:rsidR="00232AF1">
        <w:t>The Fescue assemblage has historically been defined by a non-native species</w:t>
      </w:r>
      <w:r w:rsidR="00CE5059">
        <w:t xml:space="preserve"> (</w:t>
      </w:r>
      <w:r w:rsidR="00CE5059">
        <w:rPr>
          <w:i/>
        </w:rPr>
        <w:t>Festuca arundinaceae</w:t>
      </w:r>
      <w:r w:rsidR="007F10E6">
        <w:t>)</w:t>
      </w:r>
      <w:r w:rsidR="00232AF1">
        <w:t xml:space="preserve">, however abundance of </w:t>
      </w:r>
      <w:r w:rsidR="00232AF1" w:rsidRPr="00993730">
        <w:rPr>
          <w:i/>
        </w:rPr>
        <w:t xml:space="preserve">Festuca arundinaceae </w:t>
      </w:r>
      <w:r w:rsidR="00232AF1">
        <w:t xml:space="preserve">is being overtaken by </w:t>
      </w:r>
      <w:r w:rsidR="00232AF1" w:rsidRPr="00993730">
        <w:rPr>
          <w:i/>
        </w:rPr>
        <w:t>Phalaris arundinaceae</w:t>
      </w:r>
      <w:r w:rsidR="00232AF1">
        <w:t xml:space="preserve">, or reed canary grass (RCG). </w:t>
      </w:r>
      <w:r w:rsidR="00993730">
        <w:t>This presents a m</w:t>
      </w:r>
      <w:r w:rsidR="00232AF1">
        <w:t>anagement concern</w:t>
      </w:r>
      <w:r w:rsidR="00993730">
        <w:t xml:space="preserve"> for </w:t>
      </w:r>
      <w:r w:rsidR="00A812C3">
        <w:t>Ladner Marsh</w:t>
      </w:r>
      <w:r w:rsidR="00232AF1">
        <w:t xml:space="preserve">, as </w:t>
      </w:r>
      <w:r w:rsidR="00A812C3">
        <w:t xml:space="preserve">RCG </w:t>
      </w:r>
      <w:r w:rsidR="00232AF1">
        <w:t>can be a monoculture-forming species</w:t>
      </w:r>
      <w:r w:rsidR="00215022">
        <w:t xml:space="preserve"> </w:t>
      </w:r>
      <w:r w:rsidR="00215022">
        <w:fldChar w:fldCharType="begin"/>
      </w:r>
      <w:r w:rsidR="00215022">
        <w:instrText xml:space="preserve"> ADDIN ZOTERO_ITEM CSL_CITATION {"citationID":"98unixwp","properties":{"formattedCitation":"(Apfelbaum &amp; Sams, 1987)","plainCitation":"(Apfelbaum &amp; Sams, 1987)","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schema":"https://github.com/citation-style-language/schema/raw/master/csl-citation.json"} </w:instrText>
      </w:r>
      <w:r w:rsidR="00215022">
        <w:fldChar w:fldCharType="separate"/>
      </w:r>
      <w:r w:rsidR="00215022" w:rsidRPr="0018587A">
        <w:rPr>
          <w:rFonts w:ascii="Calibri" w:hAnsi="Calibri" w:cs="Calibri"/>
        </w:rPr>
        <w:t>(Apfelbaum &amp; Sams, 1987)</w:t>
      </w:r>
      <w:r w:rsidR="00215022">
        <w:fldChar w:fldCharType="end"/>
      </w:r>
      <w:r w:rsidR="00232AF1">
        <w:t xml:space="preserve">, </w:t>
      </w:r>
      <w:r w:rsidR="005D63D3">
        <w:t xml:space="preserve">further reducing species diversity within the community. Similarly, the Bogbean assemblage is increasingly dominated by non-native </w:t>
      </w:r>
      <w:r w:rsidR="005D63D3">
        <w:rPr>
          <w:i/>
        </w:rPr>
        <w:t>Mentha aquatica</w:t>
      </w:r>
      <w:r w:rsidR="000178FD">
        <w:t>, however this assemblage did not lose as much floristic richness as the Fescue assemblage did (</w:t>
      </w:r>
      <w:r w:rsidR="000178FD">
        <w:fldChar w:fldCharType="begin"/>
      </w:r>
      <w:r w:rsidR="000178FD">
        <w:instrText xml:space="preserve"> REF _Ref103170147 \h </w:instrText>
      </w:r>
      <w:r w:rsidR="000178FD">
        <w:fldChar w:fldCharType="separate"/>
      </w:r>
      <w:r w:rsidR="00173A95">
        <w:t xml:space="preserve">Table </w:t>
      </w:r>
      <w:r w:rsidR="00173A95">
        <w:rPr>
          <w:noProof/>
        </w:rPr>
        <w:t>7</w:t>
      </w:r>
      <w:r w:rsidR="000178FD">
        <w:fldChar w:fldCharType="end"/>
      </w:r>
      <w:r w:rsidR="000178FD">
        <w:t xml:space="preserve">, </w:t>
      </w:r>
      <w:r w:rsidR="00847E0E">
        <w:t>S</w:t>
      </w:r>
      <w:r w:rsidR="000178FD">
        <w:t>upplemental)</w:t>
      </w:r>
      <w:r w:rsidR="005D63D3">
        <w:t xml:space="preserve">. </w:t>
      </w:r>
      <w:r w:rsidR="009A68C5">
        <w:t xml:space="preserve">Increasing abundance of </w:t>
      </w:r>
      <w:r w:rsidR="00CB079E">
        <w:t xml:space="preserve">specific </w:t>
      </w:r>
      <w:r w:rsidR="009A68C5">
        <w:t xml:space="preserve">non-native species, paired with cluster analysis showing greater similarity within plots of each assemblage, supports </w:t>
      </w:r>
      <w:r w:rsidR="007F10E6">
        <w:t xml:space="preserve">our </w:t>
      </w:r>
      <w:r w:rsidR="009A68C5">
        <w:t xml:space="preserve">expectation that </w:t>
      </w:r>
      <w:r w:rsidR="00C714A0">
        <w:t>species loss</w:t>
      </w:r>
      <w:r w:rsidR="00853200">
        <w:t xml:space="preserve"> is being driven by proliferation of non-native species. </w:t>
      </w:r>
    </w:p>
    <w:p w14:paraId="4CA46A70" w14:textId="5177DD68" w:rsidR="0017705E" w:rsidRDefault="007F6820" w:rsidP="00DC704D">
      <w:pPr>
        <w:ind w:firstLine="720"/>
      </w:pPr>
      <w:r w:rsidRPr="00DC704D">
        <w:t>Th</w:t>
      </w:r>
      <w:r w:rsidR="00B238CA" w:rsidRPr="00DC704D">
        <w:t>e</w:t>
      </w:r>
      <w:r w:rsidRPr="006F1D4B">
        <w:t xml:space="preserve"> pattern</w:t>
      </w:r>
      <w:r w:rsidR="00B238CA" w:rsidRPr="006F1D4B">
        <w:t>s</w:t>
      </w:r>
      <w:r w:rsidRPr="006F1D4B">
        <w:t xml:space="preserve"> </w:t>
      </w:r>
      <w:r w:rsidR="00FE3D7A" w:rsidRPr="006F1D4B">
        <w:t xml:space="preserve">reported here of </w:t>
      </w:r>
      <w:r w:rsidR="00EA053C" w:rsidRPr="00DC704D">
        <w:t xml:space="preserve">lost </w:t>
      </w:r>
      <w:r w:rsidR="00FE3D7A" w:rsidRPr="00DC704D">
        <w:t xml:space="preserve">plant species richness </w:t>
      </w:r>
      <w:r w:rsidR="00933EF5" w:rsidRPr="00DC704D">
        <w:t>over time</w:t>
      </w:r>
      <w:r w:rsidR="00FE3D7A" w:rsidRPr="00DC704D">
        <w:t xml:space="preserve"> are</w:t>
      </w:r>
      <w:r w:rsidR="00962E6C" w:rsidRPr="00DC704D">
        <w:t xml:space="preserve"> </w:t>
      </w:r>
      <w:r w:rsidR="00FE3D7A" w:rsidRPr="00DC704D">
        <w:t xml:space="preserve">reflected in global trends </w:t>
      </w:r>
      <w:r w:rsidR="00257238" w:rsidRPr="00DC704D">
        <w:t>driven by</w:t>
      </w:r>
      <w:r w:rsidR="00962E6C" w:rsidRPr="00DC704D">
        <w:t xml:space="preserve"> </w:t>
      </w:r>
      <w:r w:rsidR="00DC56B3" w:rsidRPr="00DC704D">
        <w:t>anthrop</w:t>
      </w:r>
      <w:r w:rsidR="00DC56B3">
        <w:t xml:space="preserve">ogenic </w:t>
      </w:r>
      <w:r w:rsidR="00D71C66">
        <w:t xml:space="preserve">stressors such as urbanization and </w:t>
      </w:r>
      <w:r w:rsidR="00962E6C">
        <w:t>climate change</w:t>
      </w:r>
      <w:r w:rsidR="00D05525">
        <w:t>, and related risk</w:t>
      </w:r>
      <w:r w:rsidR="0013437B">
        <w:t xml:space="preserve"> of species </w:t>
      </w:r>
      <w:r w:rsidR="00D05525">
        <w:t xml:space="preserve">homogenization </w:t>
      </w:r>
      <w:r w:rsidR="00D05525">
        <w:fldChar w:fldCharType="begin"/>
      </w:r>
      <w:r w:rsidR="0013437B">
        <w:instrText xml:space="preserve"> ADDIN ZOTERO_ITEM CSL_CITATION {"citationID":"ZsVkdHiu","properties":{"formattedCitation":"(Brice, Pellerin, &amp; Poulin, 2017; Dornelas et al., 2014)","plainCitation":"(Brice, Pellerin, &amp; Poulin, 2017; Dornelas et al., 2014)","noteIndex":0},"citationItems":[{"id":1503,"uris":["http://zotero.org/users/6092945/items/JMPNCLCA"],"itemData":{"id":1503,"type":"article-journal","abstract":"Aim In urbanized areas, exotic invasions, native extinctions, and the alteration of habitats and natural processes drive homogenization, which is a form of biotic impoverishment. This study examines whether urbanization and flooding induce homogenization of herbaceous communities in riparian forests and quantifies the relationships between taxonomic and functional β-diversity. Location Montréal, Québec, Canada. Methods Inventories were conducted in 56 riparian forests. Taxonomic and functional β-diversity were calculated as between-site similarities in species or trait composition for three levels of urbanization and flooding. Differences among the disturbance levels were compared using tests for homogeneity in multivariate dispersions. We quantified the correlation between local species richness, exotic proportion, taxonomic and functional β-diversity. We also partitioned taxonomic β-diversity into species turnover and richness difference. Results Urbanization led to taxonomic and functional differentiation, while increased flooding led to taxonomic and functional homogenization. We found a significant correlation between taxonomic and functional β-diversity. Changes in β-diversity were associated with species and trait turnover among both urbanization and flood levels, and with changes in species richness. Differentiation was associated with low species richness, and homogenization with high species richness. Exotic invasions tended to favour differentiation, but only at a low urbanization level. Main Conclusions The effect of urbanization on plant diversity in riparian forests was twofold: first, it directly induced taxonomic and functional differentiation through its effect on species loss and turnover (higher β-diversity at high urbanization level); second, differentiation was indirectly favoured through the reduction in flooding (higher β-diversity at low flood level). Taxonomic and functional β-diversity followed similar patterns, likely because species invasions and extinctions are not random, but are related to species traits. Our results underline the need to move our focus from exotic species to the true underlying factors of biodiversity loss and homogenization, notably land use changes and human disturbances.","container-title":"Diversity and Distributions","DOI":"https://doi.org/10.1111/ddi.12565","ISSN":"1472-4642","issue":"7","language":"en","page":"828-840","source":"Wiley Online Library","title":"Does urbanization lead to taxonomic and functional homogenization in riparian forests?","volume":"23","author":[{"family":"Brice","given":"Marie-Hélène"},{"family":"Pellerin","given":"Stéphanie"},{"family":"Poulin","given":"Monique"}],"issued":{"date-parts":[["2017"]]}},"label":"page"},{"id":470,"uris":["http://zotero.org/users/6092945/items/QVL5V3XF"],"itemData":{"id":470,"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label":"page"}],"schema":"https://github.com/citation-style-language/schema/raw/master/csl-citation.json"} </w:instrText>
      </w:r>
      <w:r w:rsidR="00D05525">
        <w:fldChar w:fldCharType="separate"/>
      </w:r>
      <w:r w:rsidR="0013437B" w:rsidRPr="0013437B">
        <w:rPr>
          <w:rFonts w:ascii="Calibri" w:hAnsi="Calibri" w:cs="Calibri"/>
        </w:rPr>
        <w:t>(Brice, Pellerin, &amp; Poulin, 2017; Dornelas et al., 2014)</w:t>
      </w:r>
      <w:r w:rsidR="00D05525">
        <w:fldChar w:fldCharType="end"/>
      </w:r>
      <w:r w:rsidR="00962E6C">
        <w:t xml:space="preserve">. </w:t>
      </w:r>
      <w:r w:rsidR="00F66297">
        <w:t>I</w:t>
      </w:r>
      <w:r w:rsidR="00962E6C">
        <w:t xml:space="preserve">n tidal wetlands, </w:t>
      </w:r>
      <w:r w:rsidR="00FF4DC7">
        <w:t>a</w:t>
      </w:r>
      <w:r w:rsidR="00962E6C">
        <w:t xml:space="preserve"> key </w:t>
      </w:r>
      <w:r w:rsidR="00F66297">
        <w:t>climate change-related</w:t>
      </w:r>
      <w:r w:rsidR="00962E6C">
        <w:t xml:space="preserve"> concern is </w:t>
      </w:r>
      <w:r w:rsidR="00F66297">
        <w:t>sea leve</w:t>
      </w:r>
      <w:r w:rsidR="00F66297" w:rsidRPr="006F1D4B">
        <w:t>l ri</w:t>
      </w:r>
      <w:r w:rsidR="00F66297" w:rsidRPr="00DC704D">
        <w:t>se</w:t>
      </w:r>
      <w:r w:rsidR="00582D1C">
        <w:t>,</w:t>
      </w:r>
      <w:r w:rsidR="00FF4DC7">
        <w:t xml:space="preserve"> which will </w:t>
      </w:r>
      <w:r w:rsidR="00AC1473">
        <w:t xml:space="preserve">lead to habitat loss through “coastal squeeze” </w:t>
      </w:r>
      <w:r w:rsidR="00AC1473">
        <w:fldChar w:fldCharType="begin"/>
      </w:r>
      <w:r w:rsidR="00AC1473">
        <w:instrText xml:space="preserve"> ADDIN ZOTERO_ITEM CSL_CITATION {"citationID":"pghH9IU6","properties":{"formattedCitation":"(Torio &amp; Chmura, 2013)","plainCitation":"(Torio &amp; Chmura, 2013)","noteIndex":0},"citationItems":[{"id":1693,"uris":["http://zotero.org/users/6092945/items/5H2WYJCQ"],"itemData":{"id":1693,"type":"article-journal","abstract":"Torio, D.D. and Chmura, G.L., 2013. Assessing coastal squeeze of tidal wetlands.As sea level rise accelerates and land development intensifies along coastlines, tidal wetlands will become increasingly threatened by coastal squeeze. Barriers that protect inland areas from rising sea level prevent or reduce tidal flows, and impermeable surfaces prevent wetland migration to the adjacent uplands. As vegetation succumbs to submergence by rising sea levels on the seaward edge of a wetland, those wetlands prevented from inland migration will decrease in area, if not disappear completely. Tools to identify locations where coastal squeeze is likely to occur are needed for coastal management. We have developed a “Coastal Squeeze Index” that can be used to assess the potential of coastal squeeze along the borders of a single wetland and to rank the threats faced by multiple wetlands. The index is based on surrounding topography and impervious surfaces derived from light detection and ranging and advanced spaceborne thermal emission and reflection radiometry imagery, respectively, and uses a fuzzy logic approach. We assume that coastal squeeze varies continuously over the coastal landscape and tested several fuzzy logic functions before assigning a continuous weight, from 0 to 1, corresponding to the influence of slope and impervious surfaces on coastal squeeze. We then combined the ranked variables to produce a map of coastal squeeze as a continuous index. Using this index, we compare the present and future threat of coastal squeeze to marshes in Wells and Portland, Maine, in the United States and Kouchibouguac National Park in New Brunswick, Canada.","container-title":"Journal of Coastal Research","DOI":"10.2112/JCOASTRES-D-12-00162.1","ISSN":"0749-0208","issue":"5","journalAbbreviation":"Journal of Coastal Research","page":"1049-1061","source":"Silverchair","title":"Assessing Coastal Squeeze of Tidal Wetlands","volume":"29","author":[{"family":"Torio","given":"Dante D."},{"family":"Chmura","given":"Gail L."}],"issued":{"date-parts":[["2013"]]}}}],"schema":"https://github.com/citation-style-language/schema/raw/master/csl-citation.json"} </w:instrText>
      </w:r>
      <w:r w:rsidR="00AC1473">
        <w:fldChar w:fldCharType="separate"/>
      </w:r>
      <w:r w:rsidR="00AC1473" w:rsidRPr="00AC1473">
        <w:rPr>
          <w:rFonts w:ascii="Calibri" w:hAnsi="Calibri" w:cs="Calibri"/>
        </w:rPr>
        <w:t>(Torio &amp; Chmura, 2013)</w:t>
      </w:r>
      <w:r w:rsidR="00AC1473">
        <w:fldChar w:fldCharType="end"/>
      </w:r>
      <w:r w:rsidR="00582D1C">
        <w:t xml:space="preserve">. </w:t>
      </w:r>
      <w:r w:rsidR="00DE7F11">
        <w:t>Some species will be adaptable</w:t>
      </w:r>
      <w:r w:rsidR="00582D1C">
        <w:t xml:space="preserve"> to the changing inundation regimes</w:t>
      </w:r>
      <w:r w:rsidR="00DE7F11">
        <w:t xml:space="preserve">, and tidal marsh habitats can be resilient to climate change if </w:t>
      </w:r>
      <w:r w:rsidR="00AC1473">
        <w:t>land managers take action before</w:t>
      </w:r>
      <w:r w:rsidR="00582D1C">
        <w:t xml:space="preserve"> species</w:t>
      </w:r>
      <w:r w:rsidR="00AC1473">
        <w:t xml:space="preserve"> losses are too great</w:t>
      </w:r>
      <w:r w:rsidR="00FF4DC7" w:rsidRPr="00DC704D">
        <w:t xml:space="preserve"> </w:t>
      </w:r>
      <w:r w:rsidR="006228AE" w:rsidRPr="00DC704D">
        <w:fldChar w:fldCharType="begin"/>
      </w:r>
      <w:r w:rsidR="00AB0A5A" w:rsidRPr="00DC704D">
        <w:instrText xml:space="preserve"> ADDIN ZOTERO_ITEM CSL_CITATION {"citationID":"M24CEWTD","properties":{"formattedCitation":"(Short, Kosten, Morgan, Malone, &amp; Moore, 2016)","plainCitation":"(Short, Kosten, Morgan, Malone, &amp; Moore, 2016)","dontUpdate":true,"noteIndex":0},"citationItems":[{"id":2062,"uris":["http://zotero.org/users/6092945/items/RQYVQKFP"],"itemData":{"id":2062,"type":"article-journal","container-title":"Aquatic Botany","DOI":"10.1016/j.aquabot.2016.06.006","ISSN":"03043770","journalAbbreviation":"Aquatic Botany","language":"en","page":"3-17","source":"DOI.org (Crossref)","title":"Impacts of climate change on submerged and emergent wetland plants","volume":"135","author":[{"family":"Short","given":"Frederick T."},{"family":"Kosten","given":"Sarian"},{"family":"Morgan","given":"Pamela A."},{"family":"Malone","given":"Sparkle"},{"family":"Moore","given":"Gregg E."}],"issued":{"date-parts":[["2016",11]]}}}],"schema":"https://github.com/citation-style-language/schema/raw/master/csl-citation.json"} </w:instrText>
      </w:r>
      <w:r w:rsidR="006228AE" w:rsidRPr="00DC704D">
        <w:fldChar w:fldCharType="separate"/>
      </w:r>
      <w:r w:rsidR="00962E6C" w:rsidRPr="00DC704D">
        <w:rPr>
          <w:rFonts w:ascii="Calibri" w:hAnsi="Calibri" w:cs="Calibri"/>
        </w:rPr>
        <w:t xml:space="preserve">(Short, </w:t>
      </w:r>
      <w:r w:rsidR="00D714F9" w:rsidRPr="00DC704D">
        <w:rPr>
          <w:rFonts w:ascii="Calibri" w:hAnsi="Calibri" w:cs="Calibri"/>
        </w:rPr>
        <w:t>et al.</w:t>
      </w:r>
      <w:r w:rsidR="00962E6C" w:rsidRPr="00DC704D">
        <w:rPr>
          <w:rFonts w:ascii="Calibri" w:hAnsi="Calibri" w:cs="Calibri"/>
        </w:rPr>
        <w:t>, 2016)</w:t>
      </w:r>
      <w:r w:rsidR="006228AE" w:rsidRPr="00DC704D">
        <w:fldChar w:fldCharType="end"/>
      </w:r>
      <w:r>
        <w:t>.</w:t>
      </w:r>
      <w:r w:rsidR="00582D1C">
        <w:t xml:space="preserve"> </w:t>
      </w:r>
      <w:r w:rsidR="0017705E">
        <w:t xml:space="preserve">Maintaining </w:t>
      </w:r>
      <w:r w:rsidR="00DF1151">
        <w:t>diverse</w:t>
      </w:r>
      <w:r w:rsidR="0017705E">
        <w:t xml:space="preserve"> estuarine habitats </w:t>
      </w:r>
      <w:r w:rsidR="00DF1151">
        <w:t>under sea level rise</w:t>
      </w:r>
      <w:r w:rsidR="0017705E">
        <w:t xml:space="preserve"> important for a variety of wildlife, including migratory and resident shorebirds, and anadromous salmon populations </w:t>
      </w:r>
      <w:r w:rsidR="0017705E">
        <w:lastRenderedPageBreak/>
        <w:fldChar w:fldCharType="begin"/>
      </w:r>
      <w:r w:rsidR="0017705E">
        <w:instrText xml:space="preserve"> ADDIN ZOTERO_ITEM CSL_CITATION {"citationID":"6S1g1Unn","properties":{"formattedCitation":"(Chalifour et al., 2019; Finn et al., 2021; Kehoe &amp; Martin, 2021)","plainCitation":"(Chalifour et al., 2019; Finn et al., 2021; Kehoe &amp; Martin,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id":2604,"uris":["http://zotero.org/users/6092945/items/C96LAM65"],"itemData":{"id":2604,"type":"chapter","container-title":"State of the Salish Sea","page":"190-193","publisher":"Salish Sea Institute, Western Washington University","title":"Fraser River Estuary in Need of Urgent Intensive Care","URL":"http://doi.org/10.25710/vfhb-3a69","author":[{"family":"Kehoe","given":"L."},{"family":"Martin","given":"T."}],"editor":[{"family":"Sobocinski","given":"K. L."}],"issued":{"date-parts":[["2021",5,1]]}}}],"schema":"https://github.com/citation-style-language/schema/raw/master/csl-citation.json"} </w:instrText>
      </w:r>
      <w:r w:rsidR="0017705E">
        <w:fldChar w:fldCharType="separate"/>
      </w:r>
      <w:r w:rsidR="0017705E" w:rsidRPr="006F1D4B">
        <w:rPr>
          <w:rFonts w:ascii="Calibri" w:hAnsi="Calibri" w:cs="Calibri"/>
        </w:rPr>
        <w:t>(Chalifour et al., 2019; Finn et al., 2021; Kehoe &amp; Martin, 2021)</w:t>
      </w:r>
      <w:r w:rsidR="0017705E">
        <w:fldChar w:fldCharType="end"/>
      </w:r>
      <w:r w:rsidR="0017705E">
        <w:t xml:space="preserve">. Understanding historical trends in species composition and assemblage heterogeneity is critical for land managers to define measures of success in restoration projects, and for conserving ecological processes. In the absence of ideal reference conditions, use of historical datasets may be used to determine ecologically meaningful benchmarks. While historical conditions can provide greater understanding of species diversity, land managers must be aware of species composition and abundance shifts, which are only possible to detect through long-term monitoring projects and resampling such as in this study. </w:t>
      </w:r>
    </w:p>
    <w:p w14:paraId="6AD16E34" w14:textId="234B25CB" w:rsidR="00623488" w:rsidRDefault="003A3518" w:rsidP="003F3E2D">
      <w:r>
        <w:tab/>
      </w:r>
      <w:r w:rsidR="00E60FB9">
        <w:t xml:space="preserve"> </w:t>
      </w:r>
    </w:p>
    <w:p w14:paraId="6B2D3678" w14:textId="2814A078" w:rsidR="00B142F5" w:rsidRDefault="00B142F5" w:rsidP="005F7C5D">
      <w:pPr>
        <w:pStyle w:val="Heading2"/>
      </w:pPr>
      <w:r>
        <w:t>Study limitations</w:t>
      </w:r>
    </w:p>
    <w:p w14:paraId="568EA03E" w14:textId="348F656A" w:rsidR="00B24004" w:rsidRDefault="00A11AF9" w:rsidP="005F7C5D">
      <w:pPr>
        <w:ind w:firstLine="720"/>
      </w:pPr>
      <w:r>
        <w:t>T</w:t>
      </w:r>
      <w:r w:rsidR="00793D97">
        <w:t xml:space="preserve">hese data do </w:t>
      </w:r>
      <w:r w:rsidR="00FD40DC">
        <w:t xml:space="preserve">not show variation in population dynamics over time, thus inferences of </w:t>
      </w:r>
      <w:r>
        <w:t xml:space="preserve">interannual </w:t>
      </w:r>
      <w:r w:rsidR="00FD40DC">
        <w:t xml:space="preserve">trends in species gained/lost cannot be explicitly made. However, this snapshot is useful for observing coarse patterns of species shifts, and can be used to refine future questions such as identifying </w:t>
      </w:r>
      <w:r w:rsidR="003E0877">
        <w:t xml:space="preserve">whether </w:t>
      </w:r>
      <w:r w:rsidR="00C204B2">
        <w:t xml:space="preserve">high-diversity assemblages, such as the Bogbean assemblage, may be more resistant to invasive species (and thus more stable). </w:t>
      </w:r>
      <w:r w:rsidR="0025479E">
        <w:t>P</w:t>
      </w:r>
      <w:r w:rsidR="00793D97">
        <w:t xml:space="preserve">ermanent </w:t>
      </w:r>
      <w:r w:rsidR="00920A98">
        <w:t>transects</w:t>
      </w:r>
      <w:r w:rsidR="007868FB">
        <w:t xml:space="preserve"> </w:t>
      </w:r>
      <w:r w:rsidR="00793D97">
        <w:t xml:space="preserve">were not </w:t>
      </w:r>
      <w:r w:rsidR="00076FA5">
        <w:t xml:space="preserve">used, </w:t>
      </w:r>
      <w:r w:rsidR="0025479E">
        <w:t xml:space="preserve">thus </w:t>
      </w:r>
      <w:r w:rsidR="00793D97">
        <w:t xml:space="preserve">transect relocation and </w:t>
      </w:r>
      <w:r w:rsidR="0025479E">
        <w:t xml:space="preserve">plot placement may have resulted in somewhat different observations. However, bootstrapping </w:t>
      </w:r>
      <w:r w:rsidR="005B3F3F">
        <w:t>minimum numbers of plots in each assemblage did not reveal alternative patterns, offering assurance of the general trend of species loss</w:t>
      </w:r>
      <w:r w:rsidR="00076FA5">
        <w:t xml:space="preserve">. </w:t>
      </w:r>
    </w:p>
    <w:p w14:paraId="287112D1" w14:textId="42EAD98D" w:rsidR="00C73D34" w:rsidRDefault="00DB1300">
      <w:pPr>
        <w:ind w:firstLine="720"/>
      </w:pPr>
      <w:r>
        <w:t>M</w:t>
      </w:r>
      <w:r w:rsidR="00B24004">
        <w:t xml:space="preserve">echanistic processes to explain </w:t>
      </w:r>
      <w:r w:rsidR="00954FB4">
        <w:t>changes in species composition or site factors were not tested. However, likely driving factors can be inferred to generate new tests of mechanistic changes in in community stability. Specifically: e</w:t>
      </w:r>
      <w:r w:rsidR="00C73D34">
        <w:t>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w:t>
      </w:r>
      <w:r w:rsidR="001A0EA3">
        <w:t xml:space="preserve"> due to dispersal or recruitment limitation</w:t>
      </w:r>
      <w:r w:rsidR="00C73D34">
        <w:t xml:space="preserve">. </w:t>
      </w:r>
    </w:p>
    <w:p w14:paraId="46A8D289" w14:textId="436A0E75" w:rsidR="00C85DD5" w:rsidRDefault="00C85DD5" w:rsidP="00DC704D">
      <w:pPr>
        <w:pStyle w:val="Heading2"/>
      </w:pPr>
      <w:r>
        <w:t>Potential mechanisms</w:t>
      </w:r>
    </w:p>
    <w:p w14:paraId="4F0F0547" w14:textId="22846B4F" w:rsidR="00EE1C74" w:rsidRDefault="00AA74D5" w:rsidP="00933EF5">
      <w:pPr>
        <w:ind w:firstLine="720"/>
      </w:pPr>
      <w:r>
        <w:t xml:space="preserve">A key abiotic driver </w:t>
      </w:r>
      <w:r w:rsidR="00C56866">
        <w:t>of tidal marsh development</w:t>
      </w:r>
      <w:r>
        <w:t xml:space="preserve"> include</w:t>
      </w:r>
      <w:r w:rsidR="00C56866">
        <w:t>s</w:t>
      </w:r>
      <w:r>
        <w:t xml:space="preserve"> sediment</w:t>
      </w:r>
      <w:r w:rsidR="00FC7C7B">
        <w:t xml:space="preserve"> deposition </w:t>
      </w:r>
      <w:r>
        <w:t xml:space="preserve">that allows plant communities to compensate for changing inundation rates due to sea level rise </w:t>
      </w:r>
      <w:r>
        <w:fldChar w:fldCharType="begin"/>
      </w:r>
      <w:r w:rsidR="00BD2EEF">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fldChar w:fldCharType="separate"/>
      </w:r>
      <w:r w:rsidRPr="00F431E3">
        <w:rPr>
          <w:rFonts w:ascii="Calibri" w:hAnsi="Calibri" w:cs="Calibri"/>
        </w:rPr>
        <w:t xml:space="preserve">(Marijnissen, </w:t>
      </w:r>
      <w:r>
        <w:rPr>
          <w:rFonts w:ascii="Calibri" w:hAnsi="Calibri" w:cs="Calibri"/>
        </w:rPr>
        <w:t>et al.</w:t>
      </w:r>
      <w:r w:rsidRPr="00F431E3">
        <w:rPr>
          <w:rFonts w:ascii="Calibri" w:hAnsi="Calibri" w:cs="Calibri"/>
        </w:rPr>
        <w:t>, 2020)</w:t>
      </w:r>
      <w:r>
        <w:fldChar w:fldCharType="end"/>
      </w:r>
      <w:r>
        <w:t xml:space="preserve">. Sediment delivered by river transport is trapped by vegetation, creating a feedback loop of rising tidal marsh platforms, increased vegetation growth, and increased sediment trapping capacity </w:t>
      </w:r>
      <w:r>
        <w:fldChar w:fldCharType="begin"/>
      </w:r>
      <w:r w:rsidR="00BD2EEF">
        <w:instrText xml:space="preserve"> ADDIN ZOTERO_ITEM CSL_CITATION {"citationID":"p7oUpuHN","properties":{"formattedCitation":"(Corenblit et al., 2015; Peteet et al., 2018)","plainCitation":"(Corenblit et al., 2015; Peteet et al., 2018)","noteIndex":0},"citationItems":[{"id":248,"uris":["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fldChar w:fldCharType="separate"/>
      </w:r>
      <w:r w:rsidRPr="00F3106E">
        <w:rPr>
          <w:rFonts w:ascii="Calibri" w:hAnsi="Calibri" w:cs="Calibri"/>
        </w:rPr>
        <w:t>(Corenblit et al., 2015; Peteet et al., 2018)</w:t>
      </w:r>
      <w:r>
        <w:fldChar w:fldCharType="end"/>
      </w:r>
      <w:r>
        <w:t>.</w:t>
      </w:r>
      <w:r w:rsidR="008D51B1">
        <w:t xml:space="preserve"> In their 1982 publication, Bradfield and Porter proposed assemblage occurrence was largely driven by edaphic factors, with the Bogbean assemblage occurring in poorly drained areas, Sedge assemblage occurring in regularly flooded and drained areas, and Fescue assemblage along slightly elevated channel edges.  </w:t>
      </w:r>
      <w:r w:rsidR="00A34338">
        <w:rPr>
          <w:i/>
        </w:rPr>
        <w:t>Menyanthes trifoliata</w:t>
      </w:r>
      <w:r w:rsidR="00A34338">
        <w:t xml:space="preserve"> (bogbean) and </w:t>
      </w:r>
      <w:r w:rsidR="00A34338">
        <w:rPr>
          <w:i/>
        </w:rPr>
        <w:t>Mentha aquatica</w:t>
      </w:r>
      <w:r w:rsidR="00A34338">
        <w:t xml:space="preserve"> are highly adapted to aquatic or poorly drained habitats, and the increased prevalence of plots clustered in the Bogbean assemblage within Ladner Marsh may be indicative of changing edaphic factors such as </w:t>
      </w:r>
      <w:r w:rsidR="00D608C6">
        <w:t xml:space="preserve">sediment starvation or </w:t>
      </w:r>
      <w:r w:rsidR="00A34338">
        <w:t>marsh subsidence</w:t>
      </w:r>
      <w:r w:rsidR="00645BA0">
        <w:t xml:space="preserve"> </w:t>
      </w:r>
      <w:r w:rsidR="00645BA0">
        <w:fldChar w:fldCharType="begin"/>
      </w:r>
      <w:r w:rsidR="00AB0A5A">
        <w:instrText xml:space="preserve"> ADDIN ZOTERO_ITEM CSL_CITATION {"citationID":"GwWyxF6f","properties":{"formattedCitation":"(Mendelssohn &amp; Kuhn, 2003; Nyman, Walters, Delaune, &amp; Patrick, 2006)","plainCitation":"(Mendelssohn &amp; Kuhn, 2003; Nyman, Walters, Delaune, &amp; Patrick, 2006)","dontUpdate":true,"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645BA0">
        <w:fldChar w:fldCharType="separate"/>
      </w:r>
      <w:r w:rsidR="004A4987" w:rsidRPr="004A4987">
        <w:rPr>
          <w:rFonts w:ascii="Calibri" w:hAnsi="Calibri" w:cs="Calibri"/>
        </w:rPr>
        <w:t xml:space="preserve">(Mendelssohn &amp; Kuhn, 2003; Nyman, Walters, </w:t>
      </w:r>
      <w:r w:rsidR="004A4987">
        <w:rPr>
          <w:rFonts w:ascii="Calibri" w:hAnsi="Calibri" w:cs="Calibri"/>
        </w:rPr>
        <w:t>et al.</w:t>
      </w:r>
      <w:r w:rsidR="004A4987" w:rsidRPr="004A4987">
        <w:rPr>
          <w:rFonts w:ascii="Calibri" w:hAnsi="Calibri" w:cs="Calibri"/>
        </w:rPr>
        <w:t>, 2006)</w:t>
      </w:r>
      <w:r w:rsidR="00645BA0">
        <w:fldChar w:fldCharType="end"/>
      </w:r>
      <w:r w:rsidR="00A34338">
        <w:t xml:space="preserve">. </w:t>
      </w:r>
      <w:r w:rsidR="00D74EE0">
        <w:t>Loss of sediment within the Lower Fraser River reaches is driven by a combination of factors, such as increased impervious cover</w:t>
      </w:r>
      <w:r w:rsidR="003765AB">
        <w:t xml:space="preserve">, bank </w:t>
      </w:r>
      <w:proofErr w:type="spellStart"/>
      <w:r w:rsidR="003765AB">
        <w:t>dyking</w:t>
      </w:r>
      <w:proofErr w:type="spellEnd"/>
      <w:r w:rsidR="003765AB">
        <w:t xml:space="preserve"> or armoring,</w:t>
      </w:r>
      <w:r w:rsidR="00D74EE0">
        <w:t xml:space="preserve"> and channel dredging</w:t>
      </w:r>
      <w:r w:rsidR="00E74FF9">
        <w:t xml:space="preserve"> </w:t>
      </w:r>
      <w:r w:rsidR="009D5D95">
        <w:fldChar w:fldCharType="begin"/>
      </w:r>
      <w:r w:rsidR="00AB0A5A">
        <w:instrText xml:space="preserve"> ADDIN ZOTERO_ITEM CSL_CITATION {"citationID":"7VqDuJ5Z","properties":{"formattedCitation":"(Atkins, Tidd, &amp; Ruffo, 2016)","plainCitation":"(Atkins, Tidd, &amp; Ruffo, 2016)","dontUpdate":true,"noteIndex":0},"citationItems":[{"id":2597,"uris":["http://zotero.org/users/6092945/items/CCL5N5AY"],"itemData":{"id":2597,"type":"article-journal","abstract":"The Fraser River Delta in south western British Columbia, Canada, is a relatively recent geologic feature being only approximately 10,000 years old. The delta environment, and the intertidal banks, are the cumulative effect of flood and sediment discharges over the post-glacial interval. The salt marsh of Sturgeon Bank, on the northwest side of the delta, has been identified as under threat from erosion. The occurrence, cause and extent of erosion have been a subject of speculation, investigation and conclusion for several decades; however, dissenting opinions on the persistence of erosion over the last fifty years are numerous. To explore potential causes of the erosion further, publically available historical datasets of natural phenomena were re-examined relative to records of human activities to enable development of a conceptual model. Historical datasets of natural phenomena included sedimentary geology, post-glacial history, bathymetry, flood discharge records, sediment discharge/basin sediment yield, sediment grain size data, wind-waves, and tides. Human activity, stretching back to the late 1800's, included navigation dredging, aggregate resource dredging, river training, river diversion, flood protection dyking, land-use changes, and ongoing habitat management activities. From this review, a conceptual model of physical constraints on deltaic environments was developed. The various phenomena are discussed, the integration of those phenomena as processes affecting deltaic habitat explored, and potential management strategies identified to address the sedimentary consequences of the last 150 years of human influence on the salt marshes of Sturgeon Bank.","container-title":"Journal of Coastal Research","DOI":"https://doi.org/10.2112/SI75-159.1","ISSN":"07490208","issue":"75","language":"English","note":"number-of-pages: 5\npublisher-place: Fort Lauderdale, United Kingdom\npublisher: Allen Press Publishing Services","page":"790-794","source":"ProQuest","title":"Sturgeon Bank, Fraser River Delta, BC, Canada: 150 Years of Human Influences on Salt Marsh Sedimentation","title-short":"Sturgeon Bank, Fraser River Delta, BC, Canada","volume":"SI","author":[{"family":"Atkins","given":"Rowland J."},{"family":"Tidd","given":"Morgan"},{"family":"Ruffo","given":"Gord"}],"issued":{"date-parts":[["2016"]]}}}],"schema":"https://github.com/citation-style-language/schema/raw/master/csl-citation.json"} </w:instrText>
      </w:r>
      <w:r w:rsidR="009D5D95">
        <w:fldChar w:fldCharType="separate"/>
      </w:r>
      <w:r w:rsidR="009D5D95" w:rsidRPr="009D5D95">
        <w:rPr>
          <w:rFonts w:ascii="Calibri" w:hAnsi="Calibri" w:cs="Calibri"/>
        </w:rPr>
        <w:t xml:space="preserve">(Atkins, </w:t>
      </w:r>
      <w:r w:rsidR="009D5D95">
        <w:rPr>
          <w:rFonts w:ascii="Calibri" w:hAnsi="Calibri" w:cs="Calibri"/>
        </w:rPr>
        <w:t>et al.</w:t>
      </w:r>
      <w:r w:rsidR="009D5D95" w:rsidRPr="009D5D95">
        <w:rPr>
          <w:rFonts w:ascii="Calibri" w:hAnsi="Calibri" w:cs="Calibri"/>
        </w:rPr>
        <w:t>, 2016)</w:t>
      </w:r>
      <w:r w:rsidR="009D5D95">
        <w:fldChar w:fldCharType="end"/>
      </w:r>
      <w:r w:rsidR="00D74EE0">
        <w:t xml:space="preserve">. </w:t>
      </w:r>
      <w:r w:rsidR="005E4258">
        <w:t>Disentangling</w:t>
      </w:r>
      <w:r w:rsidR="00D74EE0">
        <w:t xml:space="preserve"> explicit</w:t>
      </w:r>
      <w:r w:rsidR="00D673A3">
        <w:t xml:space="preserve"> sediment dynamics and</w:t>
      </w:r>
      <w:r w:rsidR="00D74EE0">
        <w:t xml:space="preserve"> causes for loss of sediment</w:t>
      </w:r>
      <w:r w:rsidR="004074EB">
        <w:t xml:space="preserve"> over time</w:t>
      </w:r>
      <w:r w:rsidR="005E4258">
        <w:t xml:space="preserve"> would be difficult, however </w:t>
      </w:r>
      <w:r w:rsidR="00D673A3">
        <w:t>e</w:t>
      </w:r>
      <w:r w:rsidR="000F3F96">
        <w:t>ffects from these processes would lead to more saturated patches within the marsh</w:t>
      </w:r>
      <w:r w:rsidR="004074EB">
        <w:t xml:space="preserve">. Edaphic shifts would likely drive the increased </w:t>
      </w:r>
      <w:r w:rsidR="000F3F96">
        <w:t>prevalence of Bogbean assemblage</w:t>
      </w:r>
      <w:r w:rsidR="004074EB">
        <w:t>, and</w:t>
      </w:r>
      <w:r w:rsidR="008F27B9">
        <w:t xml:space="preserve"> may also be driving disappearance of species across all assemblages, as fewer species are able to tolerate increasingly saturated conditions.</w:t>
      </w:r>
    </w:p>
    <w:p w14:paraId="50AE49E3" w14:textId="060924AD" w:rsidR="00B65417" w:rsidRDefault="00B142F5" w:rsidP="005F7C5D">
      <w:r>
        <w:lastRenderedPageBreak/>
        <w:tab/>
      </w:r>
      <w:r w:rsidR="008F27B9">
        <w:t xml:space="preserve">Besides </w:t>
      </w:r>
      <w:r w:rsidR="00EF3ED1">
        <w:t>potential abiotic drivers of species loss, species r</w:t>
      </w:r>
      <w:r w:rsidR="00E1495F">
        <w:t xml:space="preserve">ecruitment </w:t>
      </w:r>
      <w:r w:rsidR="00EF3ED1">
        <w:t>may also be impacted</w:t>
      </w:r>
      <w:r w:rsidR="00E1495F">
        <w:t>. Regional pools of propagules</w:t>
      </w:r>
      <w:r w:rsidR="00D57B41">
        <w:t xml:space="preserve"> (seeds, clonal fragments)</w:t>
      </w:r>
      <w:r w:rsidR="00E1495F">
        <w:t xml:space="preserve"> are required to disperse into a site</w:t>
      </w:r>
      <w:r w:rsidR="00D57B41">
        <w:t>, and suitable conditions must exist to recruit the propagules into the population</w:t>
      </w:r>
      <w:r w:rsidR="00E1495F">
        <w:t xml:space="preserve">. </w:t>
      </w:r>
      <w:r w:rsidR="00D57B41">
        <w:t xml:space="preserve">If remnant habitats such as Ladner Marsh are </w:t>
      </w:r>
      <w:r w:rsidR="001F0C92">
        <w:t>locally losing species</w:t>
      </w:r>
      <w:r w:rsidR="00B65417">
        <w:t xml:space="preserve"> (or</w:t>
      </w:r>
      <w:r w:rsidR="001F0C92">
        <w:t xml:space="preserve"> if the habitat is</w:t>
      </w:r>
      <w:r w:rsidR="00B65417">
        <w:t xml:space="preserve"> lost altogether through development)</w:t>
      </w:r>
      <w:r w:rsidR="00D57B41">
        <w:t>, species diversity is being lost from the dispersal network</w:t>
      </w:r>
      <w:r w:rsidR="00AA7988">
        <w:t xml:space="preserve"> </w:t>
      </w:r>
      <w:r w:rsidR="007E0130">
        <w:t>,</w:t>
      </w:r>
      <w:r w:rsidR="00483828">
        <w:t xml:space="preserve"> which effectively fragments the dispersal network</w:t>
      </w:r>
      <w:r w:rsidR="00FE156E">
        <w:t xml:space="preserve"> </w:t>
      </w:r>
      <w:r w:rsidR="00483828">
        <w:t xml:space="preserve">and potentially leads </w:t>
      </w:r>
      <w:r w:rsidR="00074DAF">
        <w:t xml:space="preserve">to regional extinction </w:t>
      </w:r>
      <w:r w:rsidR="00074DAF">
        <w:fldChar w:fldCharType="begin"/>
      </w:r>
      <w:r w:rsidR="00AB0A5A">
        <w:instrText xml:space="preserve"> ADDIN ZOTERO_ITEM CSL_CITATION {"citationID":"Fff5igat","properties":{"formattedCitation":"(Deane, Fordham, He, &amp; Bradshaw, 2017)","plainCitation":"(Deane, Fordham, He, &amp; Bradshaw, 2017)","dontUpdate":true,"noteIndex":0},"citationItems":[{"id":2584,"uris":["http://zotero.org/users/6092945/items/U7R5EEJF"],"itemData":{"id":2584,"type":"article-journal","abstract":"Quantifying the risk of extinction due to habitat loss is an increasingly urgent task for the design and implementation of effective conservation interventions. Methods based on species- and endemics-area relationships are well developed, but applications to date have concentrated primarily on the fragmentation of formerly continuous habitats such as forests and woodlands. Applying these area-based methods to predict extinction risk in habitat types occurring naturally as spatially discrete patches has been largely ignored. We address this knowledge gap using a network of seasonally connected wetlands. We modelled the risk of extinction associated with native wetland plant communities under two alternative scenarios: the loss of (i) entire wetlands (patch loss) versus (ii) an equivalent area distributed across the wetlands (area loss). Patch-loss scenarios resulted in more than twice the number of species going extinct than the equivalent loss of area. Extinction due to patch loss was highest when wetlands were removed in increasing size order (smallest to largest) – a plausible scenario arising from forecast climatic drying in the region. Small wetlands contained &gt;16% of endemic species in only &lt;5% of wetland area, largely explaining this result. Extinction risk associated with naturally occurring habitat patches depends on the distribution of regionally endemic species; where this is not solely a function of habitat area, the loss of small patches can represent higher risk than an equivalent reduction in total habitat area across the network.","container-title":"Biological Conservation","DOI":"10.1016/j.biocon.2017.02.005","ISSN":"0006-3207","journalAbbreviation":"Biological Conservation","language":"en","page":"27-33","source":"ScienceDirect","title":"Future extinction risk of wetland plants is higher from individual patch loss than total area reduction","volume":"209","author":[{"family":"Deane","given":"David C."},{"family":"Fordham","given":"Damien A."},{"family":"He","given":"Fangliang"},{"family":"Bradshaw","given":"Corey J. A."}],"issued":{"date-parts":[["2017",5,1]]}}}],"schema":"https://github.com/citation-style-language/schema/raw/master/csl-citation.json"} </w:instrText>
      </w:r>
      <w:r w:rsidR="00074DAF">
        <w:fldChar w:fldCharType="separate"/>
      </w:r>
      <w:r w:rsidR="00074DAF" w:rsidRPr="00074DAF">
        <w:rPr>
          <w:rFonts w:ascii="Calibri" w:hAnsi="Calibri" w:cs="Calibri"/>
        </w:rPr>
        <w:t xml:space="preserve">(Deane, </w:t>
      </w:r>
      <w:r w:rsidR="00074DAF">
        <w:rPr>
          <w:rFonts w:ascii="Calibri" w:hAnsi="Calibri" w:cs="Calibri"/>
        </w:rPr>
        <w:t>et al.</w:t>
      </w:r>
      <w:r w:rsidR="00074DAF" w:rsidRPr="00074DAF">
        <w:rPr>
          <w:rFonts w:ascii="Calibri" w:hAnsi="Calibri" w:cs="Calibri"/>
        </w:rPr>
        <w:t>, 2017)</w:t>
      </w:r>
      <w:r w:rsidR="00074DAF">
        <w:fldChar w:fldCharType="end"/>
      </w:r>
      <w:r w:rsidR="00D57B41">
        <w:t xml:space="preserve">. </w:t>
      </w:r>
    </w:p>
    <w:p w14:paraId="3A479FCB" w14:textId="64C36499" w:rsidR="004D0D10" w:rsidRDefault="00B142F5" w:rsidP="005F7C5D">
      <w:pPr>
        <w:pStyle w:val="Heading2"/>
      </w:pPr>
      <w:r>
        <w:t>Broader impacts &amp; recommendations</w:t>
      </w:r>
    </w:p>
    <w:p w14:paraId="31C345BA" w14:textId="42ED01B6" w:rsidR="004C75E2" w:rsidRDefault="0017705E" w:rsidP="00DC704D">
      <w:pPr>
        <w:ind w:firstLine="720"/>
      </w:pPr>
      <w:r>
        <w:t>L</w:t>
      </w:r>
      <w:r w:rsidR="00C16108">
        <w:t xml:space="preserve">ong-term monitoring is relatively rare, </w:t>
      </w:r>
      <w:r w:rsidR="00520744">
        <w:t>but</w:t>
      </w:r>
      <w:r w:rsidR="00C16108">
        <w:t xml:space="preserve"> necessary to inform future management and planning</w:t>
      </w:r>
      <w:r w:rsidR="00C72265">
        <w:t xml:space="preserve"> </w:t>
      </w:r>
      <w:r w:rsidR="00C72265">
        <w:fldChar w:fldCharType="begin"/>
      </w:r>
      <w:r w:rsidR="00C72265">
        <w:instrText xml:space="preserve"> ADDIN ZOTERO_ITEM CSL_CITATION {"citationID":"tt0Hoo6D","properties":{"formattedCitation":"(Willis et al., 2007)","plainCitation":"(Willis et al., 2007)","noteIndex":0},"citationItems":[{"id":2598,"uris":["http://zotero.org/users/6092945/items/7TM34BK4"],"itemData":{"id":2598,"type":"article-journal","abstract":"This paper evaluates how long-term records could and should be utilized in conservation policy and practice. Traditionally, there has been an extremely limited use of long-term ecological records (greater than 50 years) in biodiversity conservation. There are a number of reasons why such records tend to be discounted, including a perception of poor scale of resolution in both time and space, and the lack of accessibility of long temporal records to non-specialists. Probably more important, however, is the perception that even if suitable temporal records are available, their roles are purely descriptive, simply demonstrating what has occurred before in Earth's history, and are of little use in the actual practice of conservation. This paper asks why this is the case and whether there is a place for the temporal record in conservation management. Key conservation initiatives related to extinctions, identification of regions of greatest diversity/threat, climate change and biological invasions are addressed. Examples of how a temporal record can add information that is of direct practicable applicability to these issues are highlighted. These include (i) the identification of species at the end of their evolutionary lifespan and therefore most at risk from extinction, (ii) the setting of realistic goals and targets for conservation ‘hotspots’, and (iii) the identification of various management tools for the maintenance/restoration of a desired biological state. For climate change conservation strategies, the use of long-term ecological records in testing the predictive power of species envelope models is highlighted, along with the potential of fossil records to examine the impact of sea-level rise. It is also argued that a long-term perspective is essential for the management of biological invasions, not least in determining when an invasive is not an invasive. The paper concludes that often inclusion of a long-term ecological perspective can provide a more scientifically defensible basis for conservation decisions than the one based only on contemporary records. The pivotal issue of this paper is not whether long-term records are of interest to conservation biologists, but how they can actually be utilized in conservation practice and policy.","container-title":"Philosophical Transactions of the Royal Society B: Biological Sciences","DOI":"10.1098/rstb.2006.1977","issue":"1478","note":"publisher: Royal Society","page":"175-187","source":"royalsocietypublishing.org (Atypon)","title":"How can a knowledge of the past help to conserve the future? Biodiversity conservation and the relevance of long-term ecological studies","title-short":"How can a knowledge of the past help to conserve the future?","volume":"362","author":[{"family":"Willis","given":"Katherine J"},{"family":"Araújo","given":"Miguel B"},{"family":"Bennett","given":"Keith D"},{"family":"Figueroa-Rangel","given":"Blanca"},{"family":"Froyd","given":"Cynthia A"},{"family":"Myers","given":"Norman"}],"issued":{"date-parts":[["2007",2,28]]}}}],"schema":"https://github.com/citation-style-language/schema/raw/master/csl-citation.json"} </w:instrText>
      </w:r>
      <w:r w:rsidR="00C72265">
        <w:fldChar w:fldCharType="separate"/>
      </w:r>
      <w:r w:rsidR="00C72265" w:rsidRPr="0015482B">
        <w:rPr>
          <w:rFonts w:ascii="Calibri" w:hAnsi="Calibri" w:cs="Calibri"/>
        </w:rPr>
        <w:t>(Willis et al., 2007)</w:t>
      </w:r>
      <w:r w:rsidR="00C72265">
        <w:fldChar w:fldCharType="end"/>
      </w:r>
      <w:r w:rsidR="00C16108">
        <w:t xml:space="preserve">. </w:t>
      </w:r>
      <w:r w:rsidR="00334ABA">
        <w:t xml:space="preserve">Land management planning in anticipation of climate change, particularly sea level rise, should </w:t>
      </w:r>
      <w:r w:rsidR="00BE4E14">
        <w:t xml:space="preserve">be cognizant of biodiversity loss. This </w:t>
      </w:r>
      <w:r w:rsidR="005057F7">
        <w:t>is</w:t>
      </w:r>
      <w:r w:rsidR="00BE4E14">
        <w:t xml:space="preserve"> important at global scale</w:t>
      </w:r>
      <w:r w:rsidR="00BE4E14" w:rsidRPr="0015482B">
        <w:t>s (</w:t>
      </w:r>
      <w:r w:rsidR="00E73CEC" w:rsidRPr="00DC704D">
        <w:t xml:space="preserve">e.g., </w:t>
      </w:r>
      <w:r w:rsidR="005057F7">
        <w:t xml:space="preserve">global objectives for wetland conservation outlined by the </w:t>
      </w:r>
      <w:r w:rsidR="00E73CEC" w:rsidRPr="00DC704D">
        <w:t>Ramsar Convention</w:t>
      </w:r>
      <w:r w:rsidR="00BE4E14" w:rsidRPr="0015482B">
        <w:t>),</w:t>
      </w:r>
      <w:r w:rsidR="00BE4E14">
        <w:t xml:space="preserve"> but also </w:t>
      </w:r>
      <w:r w:rsidR="005057F7">
        <w:t>at</w:t>
      </w:r>
      <w:r w:rsidR="00BE4E14">
        <w:t xml:space="preserve"> </w:t>
      </w:r>
      <w:r w:rsidR="0015482B">
        <w:t>national</w:t>
      </w:r>
      <w:r w:rsidR="00BE4E14">
        <w:t xml:space="preserve"> and local </w:t>
      </w:r>
      <w:r w:rsidR="00032A06">
        <w:t>conservation initiatives</w:t>
      </w:r>
      <w:r w:rsidR="00BE4E14">
        <w:t xml:space="preserve"> (</w:t>
      </w:r>
      <w:r w:rsidR="00907A37">
        <w:t xml:space="preserve">e.g., </w:t>
      </w:r>
      <w:r w:rsidR="005057F7">
        <w:t xml:space="preserve">meeting objectives of </w:t>
      </w:r>
      <w:r w:rsidR="00907A37">
        <w:t>Canada’s Oceans Protection Plan</w:t>
      </w:r>
      <w:r w:rsidR="0015482B">
        <w:t xml:space="preserve"> or British Columbia’s Salmon Restoration &amp; Innovation Fund)</w:t>
      </w:r>
      <w:r w:rsidR="00BE4E14">
        <w:t>.</w:t>
      </w:r>
      <w:r w:rsidR="004C1992">
        <w:t xml:space="preserve"> </w:t>
      </w:r>
      <w:r w:rsidR="00AA74D5">
        <w:t>U</w:t>
      </w:r>
      <w:r w:rsidR="004D0D10">
        <w:t xml:space="preserve">nderstanding what </w:t>
      </w:r>
      <w:r w:rsidR="00520744">
        <w:t>tidal marsh</w:t>
      </w:r>
      <w:r w:rsidR="004D0D10">
        <w:t xml:space="preserve"> </w:t>
      </w:r>
      <w:r w:rsidR="009D132B">
        <w:t>community stability looks like</w:t>
      </w:r>
      <w:r w:rsidR="004D0D10">
        <w:t xml:space="preserve"> within </w:t>
      </w:r>
      <w:r w:rsidR="00032A06">
        <w:t xml:space="preserve">decadal </w:t>
      </w:r>
      <w:r w:rsidR="004D0D10">
        <w:t>timescale</w:t>
      </w:r>
      <w:r w:rsidR="00032A06">
        <w:t>s</w:t>
      </w:r>
      <w:r w:rsidR="004D0D10">
        <w:t xml:space="preserve"> is </w:t>
      </w:r>
      <w:r w:rsidR="009D132B">
        <w:t>useful</w:t>
      </w:r>
      <w:r w:rsidR="004D0D10">
        <w:t xml:space="preserve"> to </w:t>
      </w:r>
      <w:r w:rsidR="00520744">
        <w:t xml:space="preserve">land </w:t>
      </w:r>
      <w:r w:rsidR="004D0D10">
        <w:t xml:space="preserve">managers wanting to maintain or </w:t>
      </w:r>
      <w:r w:rsidR="004939B2">
        <w:t xml:space="preserve">restore </w:t>
      </w:r>
      <w:r w:rsidR="004D0D10">
        <w:t>shoreline communities for immediate habitat conservation or floodwater protection initiatives</w:t>
      </w:r>
      <w:r w:rsidR="00032A06">
        <w:t xml:space="preserve"> that will have broader resilience to sea level rise</w:t>
      </w:r>
      <w:r w:rsidR="004D0D10">
        <w:t xml:space="preserve">. </w:t>
      </w:r>
      <w:r w:rsidR="00D32FFF">
        <w:t>I</w:t>
      </w:r>
      <w:r w:rsidR="00520744">
        <w:t>nitiatives</w:t>
      </w:r>
      <w:r w:rsidR="004939B2">
        <w:t xml:space="preserve"> for tidal marsh restoration</w:t>
      </w:r>
      <w:r w:rsidR="00520744">
        <w:t xml:space="preserve"> must identify some </w:t>
      </w:r>
      <w:r w:rsidR="004C75E2">
        <w:t>‘reference’ condition</w:t>
      </w:r>
      <w:r w:rsidR="00827992">
        <w:t xml:space="preserve"> </w:t>
      </w:r>
      <w:r w:rsidR="00827992">
        <w:fldChar w:fldCharType="begin"/>
      </w:r>
      <w:r w:rsidR="00827992">
        <w:instrText xml:space="preserve"> ADDIN ZOTERO_ITEM CSL_CITATION {"citationID":"MPM0Cp2K","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827992">
        <w:fldChar w:fldCharType="separate"/>
      </w:r>
      <w:r w:rsidR="00827992" w:rsidRPr="0013437B">
        <w:rPr>
          <w:rFonts w:ascii="Calibri" w:hAnsi="Calibri" w:cs="Calibri"/>
        </w:rPr>
        <w:t>(Hallett et al., 2016)</w:t>
      </w:r>
      <w:r w:rsidR="00827992">
        <w:fldChar w:fldCharType="end"/>
      </w:r>
      <w:r w:rsidR="00520744">
        <w:t xml:space="preserve">, which </w:t>
      </w:r>
      <w:r w:rsidR="004C75E2">
        <w:t xml:space="preserve">needs to be </w:t>
      </w:r>
      <w:r w:rsidR="00DB4B52">
        <w:t>account for anthropogenic</w:t>
      </w:r>
      <w:r w:rsidR="00201A74">
        <w:t xml:space="preserve"> impacts such as</w:t>
      </w:r>
      <w:r w:rsidR="00DB4B52">
        <w:t xml:space="preserve"> b</w:t>
      </w:r>
      <w:r w:rsidR="004C75E2">
        <w:t>iodiversity loss</w:t>
      </w:r>
      <w:r w:rsidR="00FA0A43">
        <w:t xml:space="preserve"> </w:t>
      </w:r>
      <w:r w:rsidR="00FA0A43">
        <w:fldChar w:fldCharType="begin"/>
      </w:r>
      <w:r w:rsidR="0041482D">
        <w:instrText xml:space="preserve"> ADDIN ZOTERO_ITEM CSL_CITATION {"citationID":"hlT55JRy","properties":{"formattedCitation":"(Diefenderfer et al., 2011)","plainCitation":"(Diefenderfer et al., 2011)","noteIndex":0},"citationItems":[{"id":2188,"uris":["http://zotero.org/users/6092945/items/YCBYFZNK"],"itemData":{"id":2188,"type":"article-journal","abstract":"Large-scale ecological restoration programs are beginning to supplement isolated projects implemented on rivers and tidal waterways. Nevertheless, the effects of estuary and river restoration often continue to be evaluated at local project scales or by integration in an additive manner. Today, we have sufficient scientific understanding to apply knowledge gained from measuring cumulative impacts of anthropogenic stressors on ecosystems to assessment of ecological restoration. Integration of this knowledge has potential to increase the efficacy of restoration projects that are conducted at several locations but comanaged within the confines of a larger integrative program. We introduce a framework based on a levels-of-evidence approach that facilitates assessment of the cumulative landscape effects of individual restoration actions taken at many different locations. It incorporates data collection at restoration and reference sites, hydrodynamic modeling, geographic information systems, and meta-analyses in a five-stage process: design, data development, analysis, synthesis and evaluation, and application. This framework evolved from the need to evaluate the efficacy of restoration projects that are being implemented in numerous wetlands on the 235 km tidal portion of the Columbia River, USA, which are intended to increase rearing habitat for out-migrating juvenile salmonid fishes.","container-title":"Ecological Restoration","DOI":"10.3368/er.29.1-2.111","ISSN":"1522-4740, 1543-4079","issue":"1-2","journalAbbreviation":"Ecological Rest.","language":"en","note":"publisher: University of Wisconsin Press","page":"111-132","source":"er.uwpress.org","title":"A Levels-of-Evidence Approach for Assessing Cumulative Ecosystem Response to Estuary and River Restoration Programs","volume":"29","author":[{"family":"Diefenderfer","given":"Heida L."},{"family":"Thom","given":"Ronald M."},{"family":"Johnson","given":"Gary E."},{"family":"Skalski","given":"John R."},{"family":"Vogt","given":"Kristiina A."},{"family":"Ebberts","given":"Blaine D."},{"family":"Roegner","given":"G. Curtis"},{"family":"Dawley","given":"Earl M."}],"issued":{"date-parts":[["2011",3,1]]}}}],"schema":"https://github.com/citation-style-language/schema/raw/master/csl-citation.json"} </w:instrText>
      </w:r>
      <w:r w:rsidR="00FA0A43">
        <w:fldChar w:fldCharType="separate"/>
      </w:r>
      <w:r w:rsidR="0041482D" w:rsidRPr="006F1D4B">
        <w:rPr>
          <w:rFonts w:ascii="Calibri" w:hAnsi="Calibri" w:cs="Calibri"/>
        </w:rPr>
        <w:t>(Diefenderfer et al., 2011)</w:t>
      </w:r>
      <w:r w:rsidR="00FA0A43">
        <w:fldChar w:fldCharType="end"/>
      </w:r>
      <w:r w:rsidR="00DB4B52">
        <w:t>. This study is a case-in-point that the</w:t>
      </w:r>
      <w:r w:rsidR="0041482D">
        <w:t xml:space="preserve"> biodiversity and compositional abundance of the</w:t>
      </w:r>
      <w:r w:rsidR="00DB4B52">
        <w:t xml:space="preserve"> habitat </w:t>
      </w:r>
      <w:r w:rsidR="0041482D">
        <w:t xml:space="preserve">(and thus ‘reference’ condition) </w:t>
      </w:r>
      <w:r w:rsidR="00DB4B52">
        <w:t xml:space="preserve">in Ladner Marsh </w:t>
      </w:r>
      <w:r w:rsidR="004C1992">
        <w:t>has changed over 40 years</w:t>
      </w:r>
      <w:r w:rsidR="00781C35">
        <w:t xml:space="preserve"> despite protected status</w:t>
      </w:r>
      <w:r w:rsidR="004C1992">
        <w:t xml:space="preserve">, </w:t>
      </w:r>
      <w:r w:rsidR="00201A74">
        <w:t xml:space="preserve">and revealed a decreased reference quality in 2019 compared to the original 1979 survey. </w:t>
      </w:r>
      <w:r w:rsidR="002846E2">
        <w:t xml:space="preserve">It is also important to note </w:t>
      </w:r>
      <w:r w:rsidR="004C1992">
        <w:t>its condition when surveyed in 1979 was undoubtedly altered from</w:t>
      </w:r>
      <w:r w:rsidR="003E73BD">
        <w:t xml:space="preserve"> earlier</w:t>
      </w:r>
      <w:r w:rsidR="004C1992">
        <w:t xml:space="preserve"> compositional states</w:t>
      </w:r>
      <w:r w:rsidR="002846E2">
        <w:t xml:space="preserve">, and thus not truly a reference to tidal marshes undisturbed by colonial </w:t>
      </w:r>
      <w:r w:rsidR="004939B2">
        <w:t xml:space="preserve">and industrial </w:t>
      </w:r>
      <w:r w:rsidR="002846E2">
        <w:t xml:space="preserve">impacts. </w:t>
      </w:r>
      <w:r w:rsidR="004C1992">
        <w:t xml:space="preserve"> </w:t>
      </w:r>
      <w:r w:rsidR="00DB4B52">
        <w:t xml:space="preserve"> </w:t>
      </w:r>
    </w:p>
    <w:p w14:paraId="5CDD053C" w14:textId="2F4ED5EA" w:rsidR="000415CA" w:rsidRDefault="004C1992" w:rsidP="00DC704D">
      <w:pPr>
        <w:ind w:firstLine="720"/>
      </w:pPr>
      <w:r>
        <w:t>The main need from these results is t</w:t>
      </w:r>
      <w:r w:rsidR="000415CA">
        <w:t xml:space="preserve">o determine whether species loss and decreasing habitat heterogeneity is driven by </w:t>
      </w:r>
      <w:r w:rsidR="006943BC">
        <w:t>loss of sediment quantity or quality</w:t>
      </w:r>
      <w:r w:rsidR="009F4F68">
        <w:t xml:space="preserve"> </w:t>
      </w:r>
      <w:r w:rsidR="009F4F68">
        <w:fldChar w:fldCharType="begin"/>
      </w:r>
      <w:r w:rsidR="009F4F68">
        <w:instrText xml:space="preserve"> ADDIN ZOTERO_ITEM CSL_CITATION {"citationID":"gOhKVv01","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9F4F68">
        <w:fldChar w:fldCharType="separate"/>
      </w:r>
      <w:r w:rsidR="009F4F68" w:rsidRPr="006F1D4B">
        <w:rPr>
          <w:rFonts w:ascii="Calibri" w:hAnsi="Calibri" w:cs="Calibri"/>
        </w:rPr>
        <w:t>(Nyman et al., 2006)</w:t>
      </w:r>
      <w:r w:rsidR="009F4F68">
        <w:fldChar w:fldCharType="end"/>
      </w:r>
      <w:r w:rsidR="006943BC">
        <w:t>,</w:t>
      </w:r>
      <w:r w:rsidR="00F676D1">
        <w:t xml:space="preserve"> </w:t>
      </w:r>
      <w:r w:rsidR="00302BAF">
        <w:t>and whether this is affecting the ability of native species to recruit into the community from seed</w:t>
      </w:r>
      <w:r w:rsidR="001959B3">
        <w:t xml:space="preserve"> or clonal propagules</w:t>
      </w:r>
      <w:r w:rsidR="00302BAF">
        <w:t>.</w:t>
      </w:r>
      <w:r w:rsidR="00BA70AB">
        <w:t xml:space="preserve"> </w:t>
      </w:r>
      <w:r w:rsidR="001959B3">
        <w:t xml:space="preserve">If sedimentation quantity or quality is limiting positive feedback between marsh accretion and vegetation recruitment, land managers </w:t>
      </w:r>
      <w:r w:rsidR="00DB193D">
        <w:t>must address this by implementing sediment application programs to mimic natural sedimentation</w:t>
      </w:r>
      <w:r w:rsidR="00BA70AB">
        <w:t xml:space="preserve"> </w:t>
      </w:r>
      <w:r w:rsidR="00BA70AB">
        <w:fldChar w:fldCharType="begin"/>
      </w:r>
      <w:r w:rsidR="00BA70AB">
        <w:instrText xml:space="preserve"> ADDIN ZOTERO_ITEM CSL_CITATION {"citationID":"wfNfY8JJ","properties":{"formattedCitation":"(VanZomeren, Berkowitz, Piercy, &amp; White, 2018)","plainCitation":"(VanZomeren, Berkowitz, Piercy, &amp; White, 2018)","noteIndex":0},"citationItems":[{"id":1880,"uris":["http://zotero.org/users/6092945/items/R4MXZYFX"],"itemData":{"id":1880,"type":"article-journal","abstract":"Recent interest has focused on wetland restoration techniques that introduce a thin layer of sediment onto degrading marsh surfaces. A restoration project in Avalon, New Jersey, received 5–19 cm of dredged sediment onto vegetated marsh areas and 32–82 cm of sediment into degraded open water panne features interspersed within the degraded marsh plain. There were signiﬁcant diﬀerences in soil physical properties between the placed dredged sediments and the buried native marsh and panne soils. For example, six months after project implementation, application of dredged sediment increased surface panne bulk density from 0.22 ± 0.02 g cm−3 to 0.83 ± 0.09 g cm−3, surpassing the threshold required for Spartina alterniﬂora Loisel. establishment. Soil nutrient and microbial properties also diﬀered between placed sediments and buried marsh/ panne soils. Notably, buried marsh soils remained microbially active demonstrating the capacity for buried soils to provide labile nutrient sources, such as ammonium, during vegetation recruitment. Results suggest that thin layer sediment placement techniques may jump-start marsh recovery by maintaining native vegetation seed sources, rhizomes, and microbes in near-surface soils compared to other restoration approaches. Examining short term changes in soil microbial activity may provide early indicators of restoration outcome, although, additional research is required to more accurately predict changes in soil properties over time.","container-title":"Ecological Engineering","DOI":"10.1016/j.ecoleng.2018.05.012","ISSN":"09258574","journalAbbreviation":"Ecological Engineering","language":"en","page":"61-67","source":"DOI.org (Crossref)","title":"Restoring a degraded marsh using thin layer sediment placement: Short term effects on soil physical and biogeochemical properties","title-short":"Restoring a degraded marsh using thin layer sediment placement","volume":"120","author":[{"family":"VanZomeren","given":"Christine M."},{"family":"Berkowitz","given":"Jacob F."},{"family":"Piercy","given":"Candice D."},{"family":"White","given":"John R."}],"issued":{"date-parts":[["2018",9]]}}}],"schema":"https://github.com/citation-style-language/schema/raw/master/csl-citation.json"} </w:instrText>
      </w:r>
      <w:r w:rsidR="00BA70AB">
        <w:fldChar w:fldCharType="separate"/>
      </w:r>
      <w:r w:rsidR="00BA70AB" w:rsidRPr="00592970">
        <w:rPr>
          <w:rFonts w:ascii="Calibri" w:hAnsi="Calibri" w:cs="Calibri"/>
        </w:rPr>
        <w:t xml:space="preserve">(VanZomeren, </w:t>
      </w:r>
      <w:r w:rsidR="00BA70AB" w:rsidRPr="006F1D4B">
        <w:rPr>
          <w:rFonts w:ascii="Calibri" w:hAnsi="Calibri" w:cs="Calibri"/>
        </w:rPr>
        <w:t>et al., 2018)</w:t>
      </w:r>
      <w:r w:rsidR="00BA70AB">
        <w:fldChar w:fldCharType="end"/>
      </w:r>
      <w:r w:rsidR="00DB193D">
        <w:t xml:space="preserve">. </w:t>
      </w:r>
      <w:r w:rsidR="00302BAF">
        <w:t>A paired need is to d</w:t>
      </w:r>
      <w:r w:rsidR="002D186B">
        <w:t xml:space="preserve">ecouple sedimentation drivers </w:t>
      </w:r>
      <w:r w:rsidR="00F23186">
        <w:t xml:space="preserve">of recruitment </w:t>
      </w:r>
      <w:r w:rsidR="002D186B">
        <w:t>from</w:t>
      </w:r>
      <w:r w:rsidR="00302BAF">
        <w:t xml:space="preserve"> </w:t>
      </w:r>
      <w:r w:rsidR="00F676D1">
        <w:t>loss of s</w:t>
      </w:r>
      <w:r w:rsidR="00F23186">
        <w:t>eed or propagule</w:t>
      </w:r>
      <w:r w:rsidR="00F676D1">
        <w:t xml:space="preserve"> diversity from the dispersal network</w:t>
      </w:r>
      <w:r w:rsidR="00BA70AB">
        <w:t xml:space="preserve">. </w:t>
      </w:r>
      <w:r w:rsidR="00F676D1">
        <w:t xml:space="preserve"> </w:t>
      </w:r>
      <w:r w:rsidR="00302BAF">
        <w:t xml:space="preserve">If sedimentation is adequate to recruit </w:t>
      </w:r>
      <w:r w:rsidR="00DB193D">
        <w:t xml:space="preserve">individuals, recruitment may still be limited by loss of seed or clonal propagules from the </w:t>
      </w:r>
      <w:r w:rsidR="009B696B">
        <w:t>dispersal network</w:t>
      </w:r>
      <w:r w:rsidR="00F23186">
        <w:t xml:space="preserve"> </w:t>
      </w:r>
      <w:r w:rsidR="00F23186">
        <w:fldChar w:fldCharType="begin"/>
      </w:r>
      <w:r w:rsidR="00EF396E">
        <w:instrText xml:space="preserve"> ADDIN ZOTERO_ITEM CSL_CITATION {"citationID":"eJZ4ZNGb","properties":{"formattedCitation":"(Erfanzadeh, Garbutt, P\\uc0\\u233{}tition, Maelfait, &amp; Hoffmann, 2010; Rand, 2000)","plainCitation":"(Erfanzadeh, Garbutt, Pétition, Maelfait, &amp; Hoffmann, 2010; Rand, 2000)","noteIndex":0},"citationItems":[{"id":48,"uris":["http://zotero.org/users/6092945/items/CM5YEP2C"],"itemData":{"id":48,"type":"article-journal","abstract":"[We evaluated the process of salt-marsh colonization in early successional stages of saltmarsh restoration and investigated how the sequence of species establishment related to different success factors. Vegetation data were collected by permanent plots from the restoration site and adjacent, reference salt marshes during three consecutive periods. Seed length, width and mass were used as dispersal traits, and Ellenberg moisture, salinity and nutrient indices as indicators of site suitability. Seed production in the reference site and seed bank in the restoration site were also investigated. The establishment of saltmarsh species within the restoration site was rapid (less than 5 years). The cover of plant species was not correlated between the restored and the reference sites at the first year of restoration, but this correlation was significant during the following years. Seed availability was more important in explaining the sequence of species establishment than salt and nutrient-limitation tolerance. The first colonizers are known as massive seed producers, with shorter seed length and lower seed mass, which probably increased buoyancy. Among dispersal and site traits, seed length and mass, and in a less extent salinity and nutrients, indicated a relationship with new colonizers. Despite few species have not (yet) appeared in vegetation and seed bank in the restoration site, the existence of an existing salt marsh adjacent to the restoration site is shown to be vital for fast colonization of newly created intertidal areas.]","archive":"JSTOR","container-title":"Plant Ecology","ISSN":"1385-0237","issue":"2","page":"335-347","source":"JSTOR","title":"Factors Affecting the Success of Early Salt-Marsh Colonizers: Seed Availability Rather than Site Suitability and Dispersal Traits","title-short":"Factors Affecting the Success of Early Salt-Marsh Colonizers","volume":"206","author":[{"family":"Erfanzadeh","given":"Reza"},{"family":"Garbutt","given":"Angus"},{"family":"Pétition","given":"Julien"},{"family":"Maelfait","given":"Jean-Pierre"},{"family":"Hoffmann","given":"Maurice"}],"issued":{"date-parts":[["2010"]]}},"label":"page"},{"id":246,"uris":["http://zotero.org/users/6092945/items/NQS8GXKJ"],"itemData":{"id":246,"type":"article-journal","abstract":"1 The relative importance of seed availability and the post-dispersal environment in causing the distribution and abundance patterns of five halophytic forbs and a shrub was investigated across a New England salt marsh tidal gradient. Seed traps and soil samples were used to assess the spatial pattern of seed availability across the marsh, and experimental seed additions were performed to examine the effects of tidal elevation and interspecific competition with dominant grasses and rushes on seedling emergence and survivorship. 2 Seed distributions strongly paralleled adult plant abundance patterns across the marsh, suggesting localized dispersal with limited movement out of parental environments. 3 Adding seeds typically increased seedling densities by at least an order of magnitude, thus lack of seed availability may be important in limiting plant abundance within marsh zones. 4 Post-dispersal factors were primarily responsible for determining species distribution patterns across zones. Lower limits to the distribution of species typically found at high-marsh elevations were determined by intolerance to abiotic conditions in the lower marsh zones. In contrast, species typically found at low-marsh elevations were precluded from the high marsh due to competitive suppression by dominant plants. Patterns of post-dispersal success were strongly reinforced by limited dispersal. 5 Seed dispersal patterns and post-dispersal factors may therefore interact to generate distribution and abundance patterns in salt marsh plant communities.","container-title":"Journal of Ecology","DOI":"10.1046/j.1365-2745.2000.00484.x","ISSN":"1365-2745","issue":"4","language":"en","page":"608-621","source":"Wiley Online Library","title":"Seed dispersal, habitat suitability and the distribution of halophytes across a salt marsh tidal gradient","volume":"88","author":[{"family":"Rand","given":"Tatyana A."}],"issued":{"date-parts":[["2000"]]}},"label":"page"}],"schema":"https://github.com/citation-style-language/schema/raw/master/csl-citation.json"} </w:instrText>
      </w:r>
      <w:r w:rsidR="00F23186">
        <w:fldChar w:fldCharType="separate"/>
      </w:r>
      <w:r w:rsidR="00EF396E" w:rsidRPr="00232B99">
        <w:rPr>
          <w:rFonts w:ascii="Calibri" w:hAnsi="Calibri" w:cs="Calibri"/>
          <w:szCs w:val="24"/>
        </w:rPr>
        <w:t xml:space="preserve">(Erfanzadeh, </w:t>
      </w:r>
      <w:r w:rsidR="002F548C">
        <w:rPr>
          <w:rFonts w:ascii="Calibri" w:hAnsi="Calibri" w:cs="Calibri"/>
          <w:szCs w:val="24"/>
        </w:rPr>
        <w:t>et al.</w:t>
      </w:r>
      <w:r w:rsidR="00EF396E" w:rsidRPr="00DC704D">
        <w:rPr>
          <w:rFonts w:ascii="Calibri" w:hAnsi="Calibri" w:cs="Calibri"/>
          <w:szCs w:val="24"/>
        </w:rPr>
        <w:t>, 2010; Rand, 2000)</w:t>
      </w:r>
      <w:r w:rsidR="00F23186">
        <w:fldChar w:fldCharType="end"/>
      </w:r>
      <w:r w:rsidR="009B696B">
        <w:t xml:space="preserve">. If this is the case, land managers must re-introduce populations of native species to existing habitats. These efforts should also be paired with restoration or creation of marsh habitat to increase dispersal connectivity throughout the estuary. </w:t>
      </w:r>
    </w:p>
    <w:p w14:paraId="604BC7D3" w14:textId="77777777" w:rsidR="00E15E1A" w:rsidRDefault="00E15E1A" w:rsidP="00DC704D">
      <w:pPr>
        <w:ind w:firstLine="720"/>
      </w:pPr>
    </w:p>
    <w:p w14:paraId="551621DE" w14:textId="77777777" w:rsidR="00B72C5D" w:rsidRDefault="00B72C5D">
      <w:pPr>
        <w:rPr>
          <w:rFonts w:asciiTheme="majorHAnsi" w:eastAsiaTheme="majorEastAsia" w:hAnsiTheme="majorHAnsi" w:cstheme="majorBidi"/>
          <w:color w:val="2F5496" w:themeColor="accent1" w:themeShade="BF"/>
          <w:sz w:val="32"/>
          <w:szCs w:val="32"/>
        </w:rPr>
      </w:pPr>
      <w:r>
        <w:br w:type="page"/>
      </w:r>
    </w:p>
    <w:p w14:paraId="15780FA7" w14:textId="22348D1C" w:rsidR="00C71566" w:rsidRDefault="00C71566" w:rsidP="00C71566">
      <w:pPr>
        <w:pStyle w:val="Heading1"/>
      </w:pPr>
      <w:r>
        <w:lastRenderedPageBreak/>
        <w:t>Acknowledgements</w:t>
      </w:r>
    </w:p>
    <w:p w14:paraId="033C2949" w14:textId="7D4E9194" w:rsidR="00340BB0" w:rsidRDefault="00C71566" w:rsidP="00C71566">
      <w:r>
        <w:t xml:space="preserve">The </w:t>
      </w:r>
      <w:r w:rsidR="00E32107">
        <w:t xml:space="preserve">lead author would like to thank </w:t>
      </w:r>
      <w:r>
        <w:t xml:space="preserve">Z. Davis for providing R programming advice; P. Roper for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for providing watercraft</w:t>
      </w:r>
      <w:r w:rsidR="007641CD">
        <w:t xml:space="preserve"> and </w:t>
      </w:r>
      <w:proofErr w:type="spellStart"/>
      <w:r w:rsidR="007641CD">
        <w:t>harbour</w:t>
      </w:r>
      <w:proofErr w:type="spellEnd"/>
      <w:r w:rsidRPr="00853903">
        <w:t xml:space="preserve"> </w:t>
      </w:r>
      <w:r>
        <w:t>use</w:t>
      </w:r>
      <w:r w:rsidRPr="00853903">
        <w:t>.</w:t>
      </w:r>
      <w:r>
        <w:t xml:space="preserve"> </w:t>
      </w:r>
      <w:r w:rsidR="008E5A8C">
        <w:t xml:space="preserve">Financial </w:t>
      </w:r>
      <w:r w:rsidR="008E5A8C">
        <w:rPr>
          <w:rFonts w:cstheme="minorHAnsi"/>
        </w:rPr>
        <w:t>s</w:t>
      </w:r>
      <w:r w:rsidRPr="009454D9">
        <w:rPr>
          <w:rFonts w:cstheme="minorHAnsi"/>
        </w:rPr>
        <w:t xml:space="preserve">upport was provided by </w:t>
      </w:r>
      <w:r w:rsidRPr="009454D9">
        <w:rPr>
          <w:rFonts w:cstheme="minorHAnsi"/>
          <w:iCs/>
        </w:rPr>
        <w:t>Natural Sciences and Engineering Research Council</w:t>
      </w:r>
      <w:r w:rsidRPr="009454D9">
        <w:rPr>
          <w:rFonts w:cstheme="minorHAnsi"/>
        </w:rPr>
        <w:t xml:space="preserve"> of Canada Discovery Grant RGPIN-2018-03838</w:t>
      </w:r>
      <w:r w:rsidR="00370EED">
        <w:rPr>
          <w:rFonts w:cstheme="minorHAnsi"/>
        </w:rPr>
        <w:t xml:space="preserve"> to J. Richardson</w:t>
      </w:r>
      <w:r w:rsidRPr="009454D9">
        <w:rPr>
          <w:rFonts w:cstheme="minorHAnsi"/>
        </w:rPr>
        <w:t xml:space="preserve">, and research </w:t>
      </w:r>
      <w:r w:rsidR="00CF0E11">
        <w:rPr>
          <w:rFonts w:cstheme="minorHAnsi"/>
        </w:rPr>
        <w:t xml:space="preserve">site </w:t>
      </w:r>
      <w:r w:rsidRPr="009454D9">
        <w:rPr>
          <w:rFonts w:cstheme="minorHAnsi"/>
        </w:rPr>
        <w:t xml:space="preserve">access was granted by The Ministry of Forests, Lands, Natural Resource Operations and Rural Development. </w:t>
      </w:r>
    </w:p>
    <w:p w14:paraId="412BAA96" w14:textId="77777777" w:rsidR="00C71566" w:rsidRDefault="00C71566">
      <w:pPr>
        <w:rPr>
          <w:rFonts w:asciiTheme="majorHAnsi" w:eastAsiaTheme="majorEastAsia" w:hAnsiTheme="majorHAnsi" w:cstheme="majorBidi"/>
          <w:color w:val="2F5496" w:themeColor="accent1" w:themeShade="BF"/>
          <w:sz w:val="32"/>
          <w:szCs w:val="32"/>
        </w:rPr>
      </w:pPr>
      <w:r>
        <w:br w:type="page"/>
      </w:r>
    </w:p>
    <w:p w14:paraId="527F62BB" w14:textId="05AFB7D2" w:rsidR="00D81CB7" w:rsidRDefault="00340BB0" w:rsidP="00340BB0">
      <w:pPr>
        <w:pStyle w:val="Heading1"/>
      </w:pPr>
      <w:r>
        <w:lastRenderedPageBreak/>
        <w:t>Literature Cited</w:t>
      </w:r>
    </w:p>
    <w:p w14:paraId="7239EE63" w14:textId="77777777" w:rsidR="0013437B" w:rsidRPr="0013437B" w:rsidRDefault="00E8167E" w:rsidP="0013437B">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13437B" w:rsidRPr="0013437B">
        <w:rPr>
          <w:rFonts w:ascii="Calibri" w:hAnsi="Calibri" w:cs="Calibri"/>
        </w:rPr>
        <w:t xml:space="preserve">Apfelbaum, S. I., &amp; Sams, C. E. (1987). Ecology and Control of Reed Canary Grass (Phalaris arundinacea L.). </w:t>
      </w:r>
      <w:r w:rsidR="0013437B" w:rsidRPr="0013437B">
        <w:rPr>
          <w:rFonts w:ascii="Calibri" w:hAnsi="Calibri" w:cs="Calibri"/>
          <w:i/>
          <w:iCs/>
        </w:rPr>
        <w:t>Natural Areas Journal</w:t>
      </w:r>
      <w:r w:rsidR="0013437B" w:rsidRPr="0013437B">
        <w:rPr>
          <w:rFonts w:ascii="Calibri" w:hAnsi="Calibri" w:cs="Calibri"/>
        </w:rPr>
        <w:t xml:space="preserve">, </w:t>
      </w:r>
      <w:r w:rsidR="0013437B" w:rsidRPr="0013437B">
        <w:rPr>
          <w:rFonts w:ascii="Calibri" w:hAnsi="Calibri" w:cs="Calibri"/>
          <w:i/>
          <w:iCs/>
        </w:rPr>
        <w:t>7</w:t>
      </w:r>
      <w:r w:rsidR="0013437B" w:rsidRPr="0013437B">
        <w:rPr>
          <w:rFonts w:ascii="Calibri" w:hAnsi="Calibri" w:cs="Calibri"/>
        </w:rPr>
        <w:t>, 69–74.</w:t>
      </w:r>
    </w:p>
    <w:p w14:paraId="337B4FD7" w14:textId="77777777" w:rsidR="0013437B" w:rsidRPr="0013437B" w:rsidRDefault="0013437B" w:rsidP="0013437B">
      <w:pPr>
        <w:pStyle w:val="Bibliography"/>
        <w:rPr>
          <w:rFonts w:ascii="Calibri" w:hAnsi="Calibri" w:cs="Calibri"/>
        </w:rPr>
      </w:pPr>
      <w:r w:rsidRPr="0013437B">
        <w:rPr>
          <w:rFonts w:ascii="Calibri" w:hAnsi="Calibri" w:cs="Calibri"/>
        </w:rPr>
        <w:t xml:space="preserve">Atkins, R. J., Tidd, M., &amp; Ruffo, G. (2016). Sturgeon Bank, Fraser River Delta, BC, Canada: 150 Years of Human Influences on Salt Marsh Sedimentation. </w:t>
      </w:r>
      <w:r w:rsidRPr="0013437B">
        <w:rPr>
          <w:rFonts w:ascii="Calibri" w:hAnsi="Calibri" w:cs="Calibri"/>
          <w:i/>
          <w:iCs/>
        </w:rPr>
        <w:t>Journal of Coastal Research</w:t>
      </w:r>
      <w:r w:rsidRPr="0013437B">
        <w:rPr>
          <w:rFonts w:ascii="Calibri" w:hAnsi="Calibri" w:cs="Calibri"/>
        </w:rPr>
        <w:t xml:space="preserve">, </w:t>
      </w:r>
      <w:r w:rsidRPr="0013437B">
        <w:rPr>
          <w:rFonts w:ascii="Calibri" w:hAnsi="Calibri" w:cs="Calibri"/>
          <w:i/>
          <w:iCs/>
        </w:rPr>
        <w:t>SI</w:t>
      </w:r>
      <w:r w:rsidRPr="0013437B">
        <w:rPr>
          <w:rFonts w:ascii="Calibri" w:hAnsi="Calibri" w:cs="Calibri"/>
        </w:rPr>
        <w:t>, 790–794.</w:t>
      </w:r>
    </w:p>
    <w:p w14:paraId="1CB2B8F5" w14:textId="77777777" w:rsidR="0013437B" w:rsidRPr="0013437B" w:rsidRDefault="0013437B" w:rsidP="0013437B">
      <w:pPr>
        <w:pStyle w:val="Bibliography"/>
        <w:rPr>
          <w:rFonts w:ascii="Calibri" w:hAnsi="Calibri" w:cs="Calibri"/>
        </w:rPr>
      </w:pPr>
      <w:r w:rsidRPr="0013437B">
        <w:rPr>
          <w:rFonts w:ascii="Calibri" w:hAnsi="Calibri" w:cs="Calibri"/>
        </w:rPr>
        <w:t xml:space="preserve">Bradfield, G. E., &amp; Porter, G. L. (1982). Vegetation structure and diversity components of a Fraser estuary tidal marsh. </w:t>
      </w:r>
      <w:r w:rsidRPr="0013437B">
        <w:rPr>
          <w:rFonts w:ascii="Calibri" w:hAnsi="Calibri" w:cs="Calibri"/>
          <w:i/>
          <w:iCs/>
        </w:rPr>
        <w:t>Canadian Journal of Botany</w:t>
      </w:r>
      <w:r w:rsidRPr="0013437B">
        <w:rPr>
          <w:rFonts w:ascii="Calibri" w:hAnsi="Calibri" w:cs="Calibri"/>
        </w:rPr>
        <w:t xml:space="preserve">, </w:t>
      </w:r>
      <w:r w:rsidRPr="0013437B">
        <w:rPr>
          <w:rFonts w:ascii="Calibri" w:hAnsi="Calibri" w:cs="Calibri"/>
          <w:i/>
          <w:iCs/>
        </w:rPr>
        <w:t>60</w:t>
      </w:r>
      <w:r w:rsidRPr="0013437B">
        <w:rPr>
          <w:rFonts w:ascii="Calibri" w:hAnsi="Calibri" w:cs="Calibri"/>
        </w:rPr>
        <w:t>, 440–451.</w:t>
      </w:r>
    </w:p>
    <w:p w14:paraId="0F6E5E48" w14:textId="77777777" w:rsidR="0013437B" w:rsidRPr="0013437B" w:rsidRDefault="0013437B" w:rsidP="0013437B">
      <w:pPr>
        <w:pStyle w:val="Bibliography"/>
        <w:rPr>
          <w:rFonts w:ascii="Calibri" w:hAnsi="Calibri" w:cs="Calibri"/>
        </w:rPr>
      </w:pPr>
      <w:r w:rsidRPr="0013437B">
        <w:rPr>
          <w:rFonts w:ascii="Calibri" w:hAnsi="Calibri" w:cs="Calibri"/>
        </w:rPr>
        <w:t xml:space="preserve">Brice, M.-H., Pellerin, S., &amp; Poulin, M. (2017). Does urbanization lead to taxonomic and functional homogenization in riparian forests? </w:t>
      </w:r>
      <w:r w:rsidRPr="0013437B">
        <w:rPr>
          <w:rFonts w:ascii="Calibri" w:hAnsi="Calibri" w:cs="Calibri"/>
          <w:i/>
          <w:iCs/>
        </w:rPr>
        <w:t>Diversity and Distributions</w:t>
      </w:r>
      <w:r w:rsidRPr="0013437B">
        <w:rPr>
          <w:rFonts w:ascii="Calibri" w:hAnsi="Calibri" w:cs="Calibri"/>
        </w:rPr>
        <w:t xml:space="preserve">, </w:t>
      </w:r>
      <w:r w:rsidRPr="0013437B">
        <w:rPr>
          <w:rFonts w:ascii="Calibri" w:hAnsi="Calibri" w:cs="Calibri"/>
          <w:i/>
          <w:iCs/>
        </w:rPr>
        <w:t>23</w:t>
      </w:r>
      <w:r w:rsidRPr="0013437B">
        <w:rPr>
          <w:rFonts w:ascii="Calibri" w:hAnsi="Calibri" w:cs="Calibri"/>
        </w:rPr>
        <w:t>, 828–840.</w:t>
      </w:r>
    </w:p>
    <w:p w14:paraId="1823AA61" w14:textId="77777777" w:rsidR="0013437B" w:rsidRPr="0013437B" w:rsidRDefault="0013437B" w:rsidP="0013437B">
      <w:pPr>
        <w:pStyle w:val="Bibliography"/>
        <w:rPr>
          <w:rFonts w:ascii="Calibri" w:hAnsi="Calibri" w:cs="Calibri"/>
        </w:rPr>
      </w:pPr>
      <w:r w:rsidRPr="0013437B">
        <w:rPr>
          <w:rFonts w:ascii="Calibri" w:hAnsi="Calibri" w:cs="Calibri"/>
        </w:rPr>
        <w:t xml:space="preserve">Brophy, L. S., Greene, C. M., Hare, V. C., Holycross, B., Lanier, A., Heady, W. N., … Dana, R. (2019). Insights into estuary habitat loss in the western United States using a new method for mapping maximum extent of tidal wetlands. </w:t>
      </w:r>
      <w:r w:rsidRPr="0013437B">
        <w:rPr>
          <w:rFonts w:ascii="Calibri" w:hAnsi="Calibri" w:cs="Calibri"/>
          <w:i/>
          <w:iCs/>
        </w:rPr>
        <w:t>PLOS ONE</w:t>
      </w:r>
      <w:r w:rsidRPr="0013437B">
        <w:rPr>
          <w:rFonts w:ascii="Calibri" w:hAnsi="Calibri" w:cs="Calibri"/>
        </w:rPr>
        <w:t xml:space="preserve">, </w:t>
      </w:r>
      <w:r w:rsidRPr="0013437B">
        <w:rPr>
          <w:rFonts w:ascii="Calibri" w:hAnsi="Calibri" w:cs="Calibri"/>
          <w:i/>
          <w:iCs/>
        </w:rPr>
        <w:t>14</w:t>
      </w:r>
      <w:r w:rsidRPr="0013437B">
        <w:rPr>
          <w:rFonts w:ascii="Calibri" w:hAnsi="Calibri" w:cs="Calibri"/>
        </w:rPr>
        <w:t>, e0218558.</w:t>
      </w:r>
    </w:p>
    <w:p w14:paraId="2B4C03E3" w14:textId="77777777" w:rsidR="0013437B" w:rsidRPr="0013437B" w:rsidRDefault="0013437B" w:rsidP="0013437B">
      <w:pPr>
        <w:pStyle w:val="Bibliography"/>
        <w:rPr>
          <w:rFonts w:ascii="Calibri" w:hAnsi="Calibri" w:cs="Calibri"/>
        </w:rPr>
      </w:pPr>
      <w:r w:rsidRPr="0013437B">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13437B">
        <w:rPr>
          <w:rFonts w:ascii="Calibri" w:hAnsi="Calibri" w:cs="Calibri"/>
          <w:i/>
          <w:iCs/>
        </w:rPr>
        <w:t>Marine Ecology Progress Series</w:t>
      </w:r>
      <w:r w:rsidRPr="0013437B">
        <w:rPr>
          <w:rFonts w:ascii="Calibri" w:hAnsi="Calibri" w:cs="Calibri"/>
        </w:rPr>
        <w:t xml:space="preserve">, </w:t>
      </w:r>
      <w:r w:rsidRPr="0013437B">
        <w:rPr>
          <w:rFonts w:ascii="Calibri" w:hAnsi="Calibri" w:cs="Calibri"/>
          <w:i/>
          <w:iCs/>
        </w:rPr>
        <w:t>625</w:t>
      </w:r>
      <w:r w:rsidRPr="0013437B">
        <w:rPr>
          <w:rFonts w:ascii="Calibri" w:hAnsi="Calibri" w:cs="Calibri"/>
        </w:rPr>
        <w:t>, 145–162.</w:t>
      </w:r>
    </w:p>
    <w:p w14:paraId="1E3DDB3B" w14:textId="77777777" w:rsidR="0013437B" w:rsidRPr="0013437B" w:rsidRDefault="0013437B" w:rsidP="0013437B">
      <w:pPr>
        <w:pStyle w:val="Bibliography"/>
        <w:rPr>
          <w:rFonts w:ascii="Calibri" w:hAnsi="Calibri" w:cs="Calibri"/>
        </w:rPr>
      </w:pPr>
      <w:r w:rsidRPr="0013437B">
        <w:rPr>
          <w:rFonts w:ascii="Calibri" w:hAnsi="Calibri" w:cs="Calibri"/>
        </w:rPr>
        <w:t xml:space="preserve">Corenblit, D., Baas, A., Balke, T., Bouma, T., Fromard, F., Garófano‐Gómez, V., … Walcker, R. (2015). Engineer pioneer plants respond to and affect geomorphic constraints similarly along water–terrestrial interfaces world-wide. </w:t>
      </w:r>
      <w:r w:rsidRPr="0013437B">
        <w:rPr>
          <w:rFonts w:ascii="Calibri" w:hAnsi="Calibri" w:cs="Calibri"/>
          <w:i/>
          <w:iCs/>
        </w:rPr>
        <w:t>Global Ecology and Biogeography</w:t>
      </w:r>
      <w:r w:rsidRPr="0013437B">
        <w:rPr>
          <w:rFonts w:ascii="Calibri" w:hAnsi="Calibri" w:cs="Calibri"/>
        </w:rPr>
        <w:t xml:space="preserve">, </w:t>
      </w:r>
      <w:r w:rsidRPr="0013437B">
        <w:rPr>
          <w:rFonts w:ascii="Calibri" w:hAnsi="Calibri" w:cs="Calibri"/>
          <w:i/>
          <w:iCs/>
        </w:rPr>
        <w:t>24</w:t>
      </w:r>
      <w:r w:rsidRPr="0013437B">
        <w:rPr>
          <w:rFonts w:ascii="Calibri" w:hAnsi="Calibri" w:cs="Calibri"/>
        </w:rPr>
        <w:t>, 1363–1376.</w:t>
      </w:r>
    </w:p>
    <w:p w14:paraId="46103003" w14:textId="77777777" w:rsidR="0013437B" w:rsidRPr="0013437B" w:rsidRDefault="0013437B" w:rsidP="0013437B">
      <w:pPr>
        <w:pStyle w:val="Bibliography"/>
        <w:rPr>
          <w:rFonts w:ascii="Calibri" w:hAnsi="Calibri" w:cs="Calibri"/>
        </w:rPr>
      </w:pPr>
      <w:r w:rsidRPr="0013437B">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13437B">
        <w:rPr>
          <w:rFonts w:ascii="Calibri" w:hAnsi="Calibri" w:cs="Calibri"/>
          <w:i/>
          <w:iCs/>
        </w:rPr>
        <w:t>Estuaries and Coasts</w:t>
      </w:r>
      <w:r w:rsidRPr="0013437B">
        <w:rPr>
          <w:rFonts w:ascii="Calibri" w:hAnsi="Calibri" w:cs="Calibri"/>
        </w:rPr>
        <w:t>. https://doi.org/10.1007/s12237-021-01003-3</w:t>
      </w:r>
    </w:p>
    <w:p w14:paraId="760ECB2A" w14:textId="77777777" w:rsidR="0013437B" w:rsidRPr="0013437B" w:rsidRDefault="0013437B" w:rsidP="0013437B">
      <w:pPr>
        <w:pStyle w:val="Bibliography"/>
        <w:rPr>
          <w:rFonts w:ascii="Calibri" w:hAnsi="Calibri" w:cs="Calibri"/>
        </w:rPr>
      </w:pPr>
      <w:r w:rsidRPr="0013437B">
        <w:rPr>
          <w:rFonts w:ascii="Calibri" w:hAnsi="Calibri" w:cs="Calibri"/>
        </w:rPr>
        <w:t xml:space="preserve">De Cáceres, M., &amp; Jansen, F. (2016). </w:t>
      </w:r>
      <w:r w:rsidRPr="0013437B">
        <w:rPr>
          <w:rFonts w:ascii="Calibri" w:hAnsi="Calibri" w:cs="Calibri"/>
          <w:i/>
          <w:iCs/>
        </w:rPr>
        <w:t>Indicspecies</w:t>
      </w:r>
      <w:r w:rsidRPr="0013437B">
        <w:rPr>
          <w:rFonts w:ascii="Calibri" w:hAnsi="Calibri" w:cs="Calibri"/>
        </w:rPr>
        <w:t>. Retrieved from http://r.meteo.uni.wroc.pl/web/packages/indicspecies/indicspecies.pdf</w:t>
      </w:r>
    </w:p>
    <w:p w14:paraId="3094EF90" w14:textId="77777777" w:rsidR="0013437B" w:rsidRPr="0013437B" w:rsidRDefault="0013437B" w:rsidP="0013437B">
      <w:pPr>
        <w:pStyle w:val="Bibliography"/>
        <w:rPr>
          <w:rFonts w:ascii="Calibri" w:hAnsi="Calibri" w:cs="Calibri"/>
        </w:rPr>
      </w:pPr>
      <w:r w:rsidRPr="0013437B">
        <w:rPr>
          <w:rFonts w:ascii="Calibri" w:hAnsi="Calibri" w:cs="Calibri"/>
        </w:rPr>
        <w:lastRenderedPageBreak/>
        <w:t xml:space="preserve">Deane, D. C., Fordham, D. A., He, F., &amp; Bradshaw, C. J. A. (2017). Future extinction risk of wetland plants is higher from individual patch loss than total area reduction. </w:t>
      </w:r>
      <w:r w:rsidRPr="0013437B">
        <w:rPr>
          <w:rFonts w:ascii="Calibri" w:hAnsi="Calibri" w:cs="Calibri"/>
          <w:i/>
          <w:iCs/>
        </w:rPr>
        <w:t>Biological Conservation</w:t>
      </w:r>
      <w:r w:rsidRPr="0013437B">
        <w:rPr>
          <w:rFonts w:ascii="Calibri" w:hAnsi="Calibri" w:cs="Calibri"/>
        </w:rPr>
        <w:t xml:space="preserve">, </w:t>
      </w:r>
      <w:r w:rsidRPr="0013437B">
        <w:rPr>
          <w:rFonts w:ascii="Calibri" w:hAnsi="Calibri" w:cs="Calibri"/>
          <w:i/>
          <w:iCs/>
        </w:rPr>
        <w:t>209</w:t>
      </w:r>
      <w:r w:rsidRPr="0013437B">
        <w:rPr>
          <w:rFonts w:ascii="Calibri" w:hAnsi="Calibri" w:cs="Calibri"/>
        </w:rPr>
        <w:t>, 27–33.</w:t>
      </w:r>
    </w:p>
    <w:p w14:paraId="5CB730F7" w14:textId="77777777" w:rsidR="0013437B" w:rsidRPr="0013437B" w:rsidRDefault="0013437B" w:rsidP="0013437B">
      <w:pPr>
        <w:pStyle w:val="Bibliography"/>
        <w:rPr>
          <w:rFonts w:ascii="Calibri" w:hAnsi="Calibri" w:cs="Calibri"/>
        </w:rPr>
      </w:pPr>
      <w:r w:rsidRPr="0013437B">
        <w:rPr>
          <w:rFonts w:ascii="Calibri" w:hAnsi="Calibri" w:cs="Calibri"/>
        </w:rPr>
        <w:t xml:space="preserve">Denoth, M., &amp; Myers, J. H. (2007). Competition between Lythrum salicaria and a rare species: Combining evidence from experiments and long-term monitoring. </w:t>
      </w:r>
      <w:r w:rsidRPr="0013437B">
        <w:rPr>
          <w:rFonts w:ascii="Calibri" w:hAnsi="Calibri" w:cs="Calibri"/>
          <w:i/>
          <w:iCs/>
        </w:rPr>
        <w:t>Plant Ecology</w:t>
      </w:r>
      <w:r w:rsidRPr="0013437B">
        <w:rPr>
          <w:rFonts w:ascii="Calibri" w:hAnsi="Calibri" w:cs="Calibri"/>
        </w:rPr>
        <w:t xml:space="preserve">, </w:t>
      </w:r>
      <w:r w:rsidRPr="0013437B">
        <w:rPr>
          <w:rFonts w:ascii="Calibri" w:hAnsi="Calibri" w:cs="Calibri"/>
          <w:i/>
          <w:iCs/>
        </w:rPr>
        <w:t>191</w:t>
      </w:r>
      <w:r w:rsidRPr="0013437B">
        <w:rPr>
          <w:rFonts w:ascii="Calibri" w:hAnsi="Calibri" w:cs="Calibri"/>
        </w:rPr>
        <w:t>, 153–161.</w:t>
      </w:r>
    </w:p>
    <w:p w14:paraId="7ADE62C5" w14:textId="77777777" w:rsidR="0013437B" w:rsidRPr="0013437B" w:rsidRDefault="0013437B" w:rsidP="0013437B">
      <w:pPr>
        <w:pStyle w:val="Bibliography"/>
        <w:rPr>
          <w:rFonts w:ascii="Calibri" w:hAnsi="Calibri" w:cs="Calibri"/>
        </w:rPr>
      </w:pPr>
      <w:r w:rsidRPr="0013437B">
        <w:rPr>
          <w:rFonts w:ascii="Calibri" w:hAnsi="Calibri" w:cs="Calibri"/>
        </w:rPr>
        <w:t xml:space="preserve">Diefenderfer, H. L., Thom, R. M., Johnson, G. E., Skalski, J. R., Vogt, K. A., Ebberts, B. D., … Dawley, E. M. (2011). A Levels-of-Evidence Approach for Assessing Cumulative Ecosystem Response to Estuary and River Restoration Programs. </w:t>
      </w:r>
      <w:r w:rsidRPr="0013437B">
        <w:rPr>
          <w:rFonts w:ascii="Calibri" w:hAnsi="Calibri" w:cs="Calibri"/>
          <w:i/>
          <w:iCs/>
        </w:rPr>
        <w:t>Ecological Restoration</w:t>
      </w:r>
      <w:r w:rsidRPr="0013437B">
        <w:rPr>
          <w:rFonts w:ascii="Calibri" w:hAnsi="Calibri" w:cs="Calibri"/>
        </w:rPr>
        <w:t xml:space="preserve">, </w:t>
      </w:r>
      <w:r w:rsidRPr="0013437B">
        <w:rPr>
          <w:rFonts w:ascii="Calibri" w:hAnsi="Calibri" w:cs="Calibri"/>
          <w:i/>
          <w:iCs/>
        </w:rPr>
        <w:t>29</w:t>
      </w:r>
      <w:r w:rsidRPr="0013437B">
        <w:rPr>
          <w:rFonts w:ascii="Calibri" w:hAnsi="Calibri" w:cs="Calibri"/>
        </w:rPr>
        <w:t>, 111–132.</w:t>
      </w:r>
    </w:p>
    <w:p w14:paraId="4080271D" w14:textId="77777777" w:rsidR="0013437B" w:rsidRPr="0013437B" w:rsidRDefault="0013437B" w:rsidP="0013437B">
      <w:pPr>
        <w:pStyle w:val="Bibliography"/>
        <w:rPr>
          <w:rFonts w:ascii="Calibri" w:hAnsi="Calibri" w:cs="Calibri"/>
        </w:rPr>
      </w:pPr>
      <w:r w:rsidRPr="0013437B">
        <w:rPr>
          <w:rFonts w:ascii="Calibri" w:hAnsi="Calibri" w:cs="Calibri"/>
        </w:rPr>
        <w:t xml:space="preserve">Donohue, I., Hillebrand, H., Montoya, J. M., Petchey, O. L., Pimm, S. L., Fowler, M. S., … Yang, Q. (2016). Navigating the complexity of ecological stability. </w:t>
      </w:r>
      <w:r w:rsidRPr="0013437B">
        <w:rPr>
          <w:rFonts w:ascii="Calibri" w:hAnsi="Calibri" w:cs="Calibri"/>
          <w:i/>
          <w:iCs/>
        </w:rPr>
        <w:t>Ecology Letters</w:t>
      </w:r>
      <w:r w:rsidRPr="0013437B">
        <w:rPr>
          <w:rFonts w:ascii="Calibri" w:hAnsi="Calibri" w:cs="Calibri"/>
        </w:rPr>
        <w:t xml:space="preserve">, </w:t>
      </w:r>
      <w:r w:rsidRPr="0013437B">
        <w:rPr>
          <w:rFonts w:ascii="Calibri" w:hAnsi="Calibri" w:cs="Calibri"/>
          <w:i/>
          <w:iCs/>
        </w:rPr>
        <w:t>19</w:t>
      </w:r>
      <w:r w:rsidRPr="0013437B">
        <w:rPr>
          <w:rFonts w:ascii="Calibri" w:hAnsi="Calibri" w:cs="Calibri"/>
        </w:rPr>
        <w:t>, 1172–1185.</w:t>
      </w:r>
    </w:p>
    <w:p w14:paraId="0F694DA4" w14:textId="77777777" w:rsidR="0013437B" w:rsidRPr="0013437B" w:rsidRDefault="0013437B" w:rsidP="0013437B">
      <w:pPr>
        <w:pStyle w:val="Bibliography"/>
        <w:rPr>
          <w:rFonts w:ascii="Calibri" w:hAnsi="Calibri" w:cs="Calibri"/>
        </w:rPr>
      </w:pPr>
      <w:r w:rsidRPr="0013437B">
        <w:rPr>
          <w:rFonts w:ascii="Calibri" w:hAnsi="Calibri" w:cs="Calibri"/>
        </w:rPr>
        <w:t xml:space="preserve">Dornelas, M., Gotelli, N. J., McGill, B., Shimadzu, H., Moyes, F., Sievers, C., &amp; Magurran, A. E. (2014). Assemblage Time Series Reveal Biodiversity Change but Not Systematic Loss. </w:t>
      </w:r>
      <w:r w:rsidRPr="0013437B">
        <w:rPr>
          <w:rFonts w:ascii="Calibri" w:hAnsi="Calibri" w:cs="Calibri"/>
          <w:i/>
          <w:iCs/>
        </w:rPr>
        <w:t>Science</w:t>
      </w:r>
      <w:r w:rsidRPr="0013437B">
        <w:rPr>
          <w:rFonts w:ascii="Calibri" w:hAnsi="Calibri" w:cs="Calibri"/>
        </w:rPr>
        <w:t xml:space="preserve">, </w:t>
      </w:r>
      <w:r w:rsidRPr="0013437B">
        <w:rPr>
          <w:rFonts w:ascii="Calibri" w:hAnsi="Calibri" w:cs="Calibri"/>
          <w:i/>
          <w:iCs/>
        </w:rPr>
        <w:t>344</w:t>
      </w:r>
      <w:r w:rsidRPr="0013437B">
        <w:rPr>
          <w:rFonts w:ascii="Calibri" w:hAnsi="Calibri" w:cs="Calibri"/>
        </w:rPr>
        <w:t>, 296–299.</w:t>
      </w:r>
    </w:p>
    <w:p w14:paraId="55D458B4" w14:textId="77777777" w:rsidR="0013437B" w:rsidRPr="0013437B" w:rsidRDefault="0013437B" w:rsidP="0013437B">
      <w:pPr>
        <w:pStyle w:val="Bibliography"/>
        <w:rPr>
          <w:rFonts w:ascii="Calibri" w:hAnsi="Calibri" w:cs="Calibri"/>
        </w:rPr>
      </w:pPr>
      <w:r w:rsidRPr="0013437B">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13437B">
        <w:rPr>
          <w:rFonts w:ascii="Calibri" w:hAnsi="Calibri" w:cs="Calibri"/>
          <w:i/>
          <w:iCs/>
        </w:rPr>
        <w:t>Frontiers in Marine Science</w:t>
      </w:r>
      <w:r w:rsidRPr="0013437B">
        <w:rPr>
          <w:rFonts w:ascii="Calibri" w:hAnsi="Calibri" w:cs="Calibri"/>
        </w:rPr>
        <w:t xml:space="preserve">, </w:t>
      </w:r>
      <w:r w:rsidRPr="0013437B">
        <w:rPr>
          <w:rFonts w:ascii="Calibri" w:hAnsi="Calibri" w:cs="Calibri"/>
          <w:i/>
          <w:iCs/>
        </w:rPr>
        <w:t>9</w:t>
      </w:r>
      <w:r w:rsidRPr="0013437B">
        <w:rPr>
          <w:rFonts w:ascii="Calibri" w:hAnsi="Calibri" w:cs="Calibri"/>
        </w:rPr>
        <w:t>. Retrieved from https://www.frontiersin.org/article/10.3389/fmars.2022.857586</w:t>
      </w:r>
    </w:p>
    <w:p w14:paraId="4E5BE036" w14:textId="77777777" w:rsidR="0013437B" w:rsidRPr="0013437B" w:rsidRDefault="0013437B" w:rsidP="0013437B">
      <w:pPr>
        <w:pStyle w:val="Bibliography"/>
        <w:rPr>
          <w:rFonts w:ascii="Calibri" w:hAnsi="Calibri" w:cs="Calibri"/>
        </w:rPr>
      </w:pPr>
      <w:r w:rsidRPr="0013437B">
        <w:rPr>
          <w:rFonts w:ascii="Calibri" w:hAnsi="Calibri" w:cs="Calibri"/>
        </w:rPr>
        <w:t xml:space="preserve">Dufrêne, M., &amp; Legendre, P. (1997). Species Assemblages and Indicator Species:the Need for a Flexible Asymmetrical Approach. </w:t>
      </w:r>
      <w:r w:rsidRPr="0013437B">
        <w:rPr>
          <w:rFonts w:ascii="Calibri" w:hAnsi="Calibri" w:cs="Calibri"/>
          <w:i/>
          <w:iCs/>
        </w:rPr>
        <w:t>Ecological Monographs</w:t>
      </w:r>
      <w:r w:rsidRPr="0013437B">
        <w:rPr>
          <w:rFonts w:ascii="Calibri" w:hAnsi="Calibri" w:cs="Calibri"/>
        </w:rPr>
        <w:t xml:space="preserve">, </w:t>
      </w:r>
      <w:r w:rsidRPr="0013437B">
        <w:rPr>
          <w:rFonts w:ascii="Calibri" w:hAnsi="Calibri" w:cs="Calibri"/>
          <w:i/>
          <w:iCs/>
        </w:rPr>
        <w:t>67</w:t>
      </w:r>
      <w:r w:rsidRPr="0013437B">
        <w:rPr>
          <w:rFonts w:ascii="Calibri" w:hAnsi="Calibri" w:cs="Calibri"/>
        </w:rPr>
        <w:t>, 345–366.</w:t>
      </w:r>
    </w:p>
    <w:p w14:paraId="35B543E5" w14:textId="77777777" w:rsidR="0013437B" w:rsidRPr="0013437B" w:rsidRDefault="0013437B" w:rsidP="0013437B">
      <w:pPr>
        <w:pStyle w:val="Bibliography"/>
        <w:rPr>
          <w:rFonts w:ascii="Calibri" w:hAnsi="Calibri" w:cs="Calibri"/>
        </w:rPr>
      </w:pPr>
      <w:r w:rsidRPr="0013437B">
        <w:rPr>
          <w:rFonts w:ascii="Calibri" w:hAnsi="Calibri" w:cs="Calibri"/>
        </w:rPr>
        <w:t xml:space="preserve">Emmett, R., Llansó, R., Newton, J., Thom, R., Hornberger, M., Morgan, C., … Fishman, P. (2000). Geographic signatures of North American West Coast estuaries. </w:t>
      </w:r>
      <w:r w:rsidRPr="0013437B">
        <w:rPr>
          <w:rFonts w:ascii="Calibri" w:hAnsi="Calibri" w:cs="Calibri"/>
          <w:i/>
          <w:iCs/>
        </w:rPr>
        <w:t>Estuaries</w:t>
      </w:r>
      <w:r w:rsidRPr="0013437B">
        <w:rPr>
          <w:rFonts w:ascii="Calibri" w:hAnsi="Calibri" w:cs="Calibri"/>
        </w:rPr>
        <w:t xml:space="preserve">, </w:t>
      </w:r>
      <w:r w:rsidRPr="0013437B">
        <w:rPr>
          <w:rFonts w:ascii="Calibri" w:hAnsi="Calibri" w:cs="Calibri"/>
          <w:i/>
          <w:iCs/>
        </w:rPr>
        <w:t>23</w:t>
      </w:r>
      <w:r w:rsidRPr="0013437B">
        <w:rPr>
          <w:rFonts w:ascii="Calibri" w:hAnsi="Calibri" w:cs="Calibri"/>
        </w:rPr>
        <w:t>, 765–792.</w:t>
      </w:r>
    </w:p>
    <w:p w14:paraId="05FA7E96" w14:textId="77777777" w:rsidR="0013437B" w:rsidRPr="0013437B" w:rsidRDefault="0013437B" w:rsidP="0013437B">
      <w:pPr>
        <w:pStyle w:val="Bibliography"/>
        <w:rPr>
          <w:rFonts w:ascii="Calibri" w:hAnsi="Calibri" w:cs="Calibri"/>
        </w:rPr>
      </w:pPr>
      <w:r w:rsidRPr="0013437B">
        <w:rPr>
          <w:rFonts w:ascii="Calibri" w:hAnsi="Calibri" w:cs="Calibri"/>
        </w:rPr>
        <w:t xml:space="preserve">Erfanzadeh, R., Garbutt, A., Pétition, J., Maelfait, J.-P., &amp; Hoffmann, M. (2010). Factors Affecting the Success of Early Salt-Marsh Colonizers: Seed Availability Rather than Site Suitability and Dispersal Traits. </w:t>
      </w:r>
      <w:r w:rsidRPr="0013437B">
        <w:rPr>
          <w:rFonts w:ascii="Calibri" w:hAnsi="Calibri" w:cs="Calibri"/>
          <w:i/>
          <w:iCs/>
        </w:rPr>
        <w:t>Plant Ecology</w:t>
      </w:r>
      <w:r w:rsidRPr="0013437B">
        <w:rPr>
          <w:rFonts w:ascii="Calibri" w:hAnsi="Calibri" w:cs="Calibri"/>
        </w:rPr>
        <w:t xml:space="preserve">, </w:t>
      </w:r>
      <w:r w:rsidRPr="0013437B">
        <w:rPr>
          <w:rFonts w:ascii="Calibri" w:hAnsi="Calibri" w:cs="Calibri"/>
          <w:i/>
          <w:iCs/>
        </w:rPr>
        <w:t>206</w:t>
      </w:r>
      <w:r w:rsidRPr="0013437B">
        <w:rPr>
          <w:rFonts w:ascii="Calibri" w:hAnsi="Calibri" w:cs="Calibri"/>
        </w:rPr>
        <w:t>, 335–347. JSTOR.</w:t>
      </w:r>
    </w:p>
    <w:p w14:paraId="75D70486" w14:textId="77777777" w:rsidR="0013437B" w:rsidRPr="0013437B" w:rsidRDefault="0013437B" w:rsidP="0013437B">
      <w:pPr>
        <w:pStyle w:val="Bibliography"/>
        <w:rPr>
          <w:rFonts w:ascii="Calibri" w:hAnsi="Calibri" w:cs="Calibri"/>
        </w:rPr>
      </w:pPr>
      <w:r w:rsidRPr="0013437B">
        <w:rPr>
          <w:rFonts w:ascii="Calibri" w:hAnsi="Calibri" w:cs="Calibri"/>
        </w:rPr>
        <w:lastRenderedPageBreak/>
        <w:t xml:space="preserve">Finn, R. J. R., Chalifour, L., Gergel, S. E., Hinch, S. G., Scott, D. C., &amp; Martin, T. G. (2021). Quantifying lost and inaccessible habitat for Pacific salmon in Canada’s Lower Fraser River. </w:t>
      </w:r>
      <w:r w:rsidRPr="0013437B">
        <w:rPr>
          <w:rFonts w:ascii="Calibri" w:hAnsi="Calibri" w:cs="Calibri"/>
          <w:i/>
          <w:iCs/>
        </w:rPr>
        <w:t>Ecosphere</w:t>
      </w:r>
      <w:r w:rsidRPr="0013437B">
        <w:rPr>
          <w:rFonts w:ascii="Calibri" w:hAnsi="Calibri" w:cs="Calibri"/>
        </w:rPr>
        <w:t xml:space="preserve">, </w:t>
      </w:r>
      <w:r w:rsidRPr="0013437B">
        <w:rPr>
          <w:rFonts w:ascii="Calibri" w:hAnsi="Calibri" w:cs="Calibri"/>
          <w:i/>
          <w:iCs/>
        </w:rPr>
        <w:t>12</w:t>
      </w:r>
      <w:r w:rsidRPr="0013437B">
        <w:rPr>
          <w:rFonts w:ascii="Calibri" w:hAnsi="Calibri" w:cs="Calibri"/>
        </w:rPr>
        <w:t>, e03646.</w:t>
      </w:r>
    </w:p>
    <w:p w14:paraId="54D5862F" w14:textId="77777777" w:rsidR="0013437B" w:rsidRPr="0013437B" w:rsidRDefault="0013437B" w:rsidP="0013437B">
      <w:pPr>
        <w:pStyle w:val="Bibliography"/>
        <w:rPr>
          <w:rFonts w:ascii="Calibri" w:hAnsi="Calibri" w:cs="Calibri"/>
        </w:rPr>
      </w:pPr>
      <w:r w:rsidRPr="0013437B">
        <w:rPr>
          <w:rFonts w:ascii="Calibri" w:hAnsi="Calibri" w:cs="Calibri"/>
        </w:rPr>
        <w:t xml:space="preserve">Hallett, L. M., Jones, S. K., MacDonald, A. A. M., Jones, M. B., Flynn, D. F. B., Ripplinger, J., … Collins, S. L. (2016). codyn: An r package of community dynamics metrics. </w:t>
      </w:r>
      <w:r w:rsidRPr="0013437B">
        <w:rPr>
          <w:rFonts w:ascii="Calibri" w:hAnsi="Calibri" w:cs="Calibri"/>
          <w:i/>
          <w:iCs/>
        </w:rPr>
        <w:t>Methods in Ecology and Evolution</w:t>
      </w:r>
      <w:r w:rsidRPr="0013437B">
        <w:rPr>
          <w:rFonts w:ascii="Calibri" w:hAnsi="Calibri" w:cs="Calibri"/>
        </w:rPr>
        <w:t xml:space="preserve">, </w:t>
      </w:r>
      <w:r w:rsidRPr="0013437B">
        <w:rPr>
          <w:rFonts w:ascii="Calibri" w:hAnsi="Calibri" w:cs="Calibri"/>
          <w:i/>
          <w:iCs/>
        </w:rPr>
        <w:t>7</w:t>
      </w:r>
      <w:r w:rsidRPr="0013437B">
        <w:rPr>
          <w:rFonts w:ascii="Calibri" w:hAnsi="Calibri" w:cs="Calibri"/>
        </w:rPr>
        <w:t>, 1146–1151.</w:t>
      </w:r>
    </w:p>
    <w:p w14:paraId="1E899C82" w14:textId="77777777" w:rsidR="0013437B" w:rsidRPr="0013437B" w:rsidRDefault="0013437B" w:rsidP="0013437B">
      <w:pPr>
        <w:pStyle w:val="Bibliography"/>
        <w:rPr>
          <w:rFonts w:ascii="Calibri" w:hAnsi="Calibri" w:cs="Calibri"/>
        </w:rPr>
      </w:pPr>
      <w:r w:rsidRPr="0013437B">
        <w:rPr>
          <w:rFonts w:ascii="Calibri" w:hAnsi="Calibri" w:cs="Calibri"/>
        </w:rPr>
        <w:t xml:space="preserve">Hanski, I. (1982). Dynamics of Regional Distribution: The Core and Satellite Species Hypothesis. </w:t>
      </w:r>
      <w:r w:rsidRPr="0013437B">
        <w:rPr>
          <w:rFonts w:ascii="Calibri" w:hAnsi="Calibri" w:cs="Calibri"/>
          <w:i/>
          <w:iCs/>
        </w:rPr>
        <w:t>Oikos</w:t>
      </w:r>
      <w:r w:rsidRPr="0013437B">
        <w:rPr>
          <w:rFonts w:ascii="Calibri" w:hAnsi="Calibri" w:cs="Calibri"/>
        </w:rPr>
        <w:t xml:space="preserve">, </w:t>
      </w:r>
      <w:r w:rsidRPr="0013437B">
        <w:rPr>
          <w:rFonts w:ascii="Calibri" w:hAnsi="Calibri" w:cs="Calibri"/>
          <w:i/>
          <w:iCs/>
        </w:rPr>
        <w:t>38</w:t>
      </w:r>
      <w:r w:rsidRPr="0013437B">
        <w:rPr>
          <w:rFonts w:ascii="Calibri" w:hAnsi="Calibri" w:cs="Calibri"/>
        </w:rPr>
        <w:t>, 210–221. JSTOR.</w:t>
      </w:r>
    </w:p>
    <w:p w14:paraId="2045DC21" w14:textId="77777777" w:rsidR="0013437B" w:rsidRPr="0013437B" w:rsidRDefault="0013437B" w:rsidP="0013437B">
      <w:pPr>
        <w:pStyle w:val="Bibliography"/>
        <w:rPr>
          <w:rFonts w:ascii="Calibri" w:hAnsi="Calibri" w:cs="Calibri"/>
        </w:rPr>
      </w:pPr>
      <w:r w:rsidRPr="0013437B">
        <w:rPr>
          <w:rFonts w:ascii="Calibri" w:hAnsi="Calibri" w:cs="Calibri"/>
        </w:rPr>
        <w:t xml:space="preserve">Hitchcock, C. L., &amp; Cronquist, A. (1973). </w:t>
      </w:r>
      <w:r w:rsidRPr="0013437B">
        <w:rPr>
          <w:rFonts w:ascii="Calibri" w:hAnsi="Calibri" w:cs="Calibri"/>
          <w:i/>
          <w:iCs/>
        </w:rPr>
        <w:t>Flora of the Pacific Northwest, an illustrated manual</w:t>
      </w:r>
      <w:r w:rsidRPr="0013437B">
        <w:rPr>
          <w:rFonts w:ascii="Calibri" w:hAnsi="Calibri" w:cs="Calibri"/>
        </w:rPr>
        <w:t>. Seattle and London: University of Washington Press.</w:t>
      </w:r>
    </w:p>
    <w:p w14:paraId="331A9A9B" w14:textId="77777777" w:rsidR="0013437B" w:rsidRPr="0013437B" w:rsidRDefault="0013437B" w:rsidP="0013437B">
      <w:pPr>
        <w:pStyle w:val="Bibliography"/>
        <w:rPr>
          <w:rFonts w:ascii="Calibri" w:hAnsi="Calibri" w:cs="Calibri"/>
        </w:rPr>
      </w:pPr>
      <w:r w:rsidRPr="0013437B">
        <w:rPr>
          <w:rFonts w:ascii="Calibri" w:hAnsi="Calibri" w:cs="Calibri"/>
        </w:rPr>
        <w:t xml:space="preserve">Holling, C. S. (1973). Resilience and Stability of Ecological Systems. </w:t>
      </w:r>
      <w:r w:rsidRPr="0013437B">
        <w:rPr>
          <w:rFonts w:ascii="Calibri" w:hAnsi="Calibri" w:cs="Calibri"/>
          <w:i/>
          <w:iCs/>
        </w:rPr>
        <w:t>Annual Review of Ecology and Systematics</w:t>
      </w:r>
      <w:r w:rsidRPr="0013437B">
        <w:rPr>
          <w:rFonts w:ascii="Calibri" w:hAnsi="Calibri" w:cs="Calibri"/>
        </w:rPr>
        <w:t xml:space="preserve">, </w:t>
      </w:r>
      <w:r w:rsidRPr="0013437B">
        <w:rPr>
          <w:rFonts w:ascii="Calibri" w:hAnsi="Calibri" w:cs="Calibri"/>
          <w:i/>
          <w:iCs/>
        </w:rPr>
        <w:t>4</w:t>
      </w:r>
      <w:r w:rsidRPr="0013437B">
        <w:rPr>
          <w:rFonts w:ascii="Calibri" w:hAnsi="Calibri" w:cs="Calibri"/>
        </w:rPr>
        <w:t>, 1–23.</w:t>
      </w:r>
    </w:p>
    <w:p w14:paraId="1EAA0420" w14:textId="77777777" w:rsidR="0013437B" w:rsidRPr="0013437B" w:rsidRDefault="0013437B" w:rsidP="0013437B">
      <w:pPr>
        <w:pStyle w:val="Bibliography"/>
        <w:rPr>
          <w:rFonts w:ascii="Calibri" w:hAnsi="Calibri" w:cs="Calibri"/>
        </w:rPr>
      </w:pPr>
      <w:r w:rsidRPr="0013437B">
        <w:rPr>
          <w:rFonts w:ascii="Calibri" w:hAnsi="Calibri" w:cs="Calibri"/>
        </w:rPr>
        <w:t xml:space="preserve">Kehoe, L., &amp; Martin, T. (2021). Fraser River Estuary in Need of Urgent Intensive Care. In K. L. Sobocinski (Ed.), </w:t>
      </w:r>
      <w:r w:rsidRPr="0013437B">
        <w:rPr>
          <w:rFonts w:ascii="Calibri" w:hAnsi="Calibri" w:cs="Calibri"/>
          <w:i/>
          <w:iCs/>
        </w:rPr>
        <w:t>State of the Salish Sea</w:t>
      </w:r>
      <w:r w:rsidRPr="0013437B">
        <w:rPr>
          <w:rFonts w:ascii="Calibri" w:hAnsi="Calibri" w:cs="Calibri"/>
        </w:rPr>
        <w:t xml:space="preserve"> (pp. 190–193). Salish Sea Institute, Western Washington University.</w:t>
      </w:r>
    </w:p>
    <w:p w14:paraId="7B6D14F7" w14:textId="77777777" w:rsidR="0013437B" w:rsidRPr="0013437B" w:rsidRDefault="0013437B" w:rsidP="0013437B">
      <w:pPr>
        <w:pStyle w:val="Bibliography"/>
        <w:rPr>
          <w:rFonts w:ascii="Calibri" w:hAnsi="Calibri" w:cs="Calibri"/>
        </w:rPr>
      </w:pPr>
      <w:r w:rsidRPr="0013437B">
        <w:rPr>
          <w:rFonts w:ascii="Calibri" w:hAnsi="Calibri" w:cs="Calibri"/>
        </w:rPr>
        <w:t xml:space="preserve">Kopecký, M., &amp; Macek, M. (2015). Vegetation resurvey is robust to plot location uncertainty. </w:t>
      </w:r>
      <w:r w:rsidRPr="0013437B">
        <w:rPr>
          <w:rFonts w:ascii="Calibri" w:hAnsi="Calibri" w:cs="Calibri"/>
          <w:i/>
          <w:iCs/>
        </w:rPr>
        <w:t>Diversity and Distributions</w:t>
      </w:r>
      <w:r w:rsidRPr="0013437B">
        <w:rPr>
          <w:rFonts w:ascii="Calibri" w:hAnsi="Calibri" w:cs="Calibri"/>
        </w:rPr>
        <w:t xml:space="preserve">, </w:t>
      </w:r>
      <w:r w:rsidRPr="0013437B">
        <w:rPr>
          <w:rFonts w:ascii="Calibri" w:hAnsi="Calibri" w:cs="Calibri"/>
          <w:i/>
          <w:iCs/>
        </w:rPr>
        <w:t>21</w:t>
      </w:r>
      <w:r w:rsidRPr="0013437B">
        <w:rPr>
          <w:rFonts w:ascii="Calibri" w:hAnsi="Calibri" w:cs="Calibri"/>
        </w:rPr>
        <w:t>, 322–330.</w:t>
      </w:r>
    </w:p>
    <w:p w14:paraId="22CA43AA" w14:textId="77777777" w:rsidR="0013437B" w:rsidRPr="0013437B" w:rsidRDefault="0013437B" w:rsidP="0013437B">
      <w:pPr>
        <w:pStyle w:val="Bibliography"/>
        <w:rPr>
          <w:rFonts w:ascii="Calibri" w:hAnsi="Calibri" w:cs="Calibri"/>
        </w:rPr>
      </w:pPr>
      <w:r w:rsidRPr="0013437B">
        <w:rPr>
          <w:rFonts w:ascii="Calibri" w:hAnsi="Calibri" w:cs="Calibri"/>
        </w:rPr>
        <w:t xml:space="preserve">Legendre, P., &amp; Legendre, L. (2012). </w:t>
      </w:r>
      <w:r w:rsidRPr="0013437B">
        <w:rPr>
          <w:rFonts w:ascii="Calibri" w:hAnsi="Calibri" w:cs="Calibri"/>
          <w:i/>
          <w:iCs/>
        </w:rPr>
        <w:t>Numerical Ecology</w:t>
      </w:r>
      <w:r w:rsidRPr="0013437B">
        <w:rPr>
          <w:rFonts w:ascii="Calibri" w:hAnsi="Calibri" w:cs="Calibri"/>
        </w:rPr>
        <w:t xml:space="preserve"> (3rd ed., Vol. 24). Elsevier.</w:t>
      </w:r>
    </w:p>
    <w:p w14:paraId="44929504" w14:textId="77777777" w:rsidR="0013437B" w:rsidRPr="0013437B" w:rsidRDefault="0013437B" w:rsidP="0013437B">
      <w:pPr>
        <w:pStyle w:val="Bibliography"/>
        <w:rPr>
          <w:rFonts w:ascii="Calibri" w:hAnsi="Calibri" w:cs="Calibri"/>
        </w:rPr>
      </w:pPr>
      <w:r w:rsidRPr="0013437B">
        <w:rPr>
          <w:rFonts w:ascii="Calibri" w:hAnsi="Calibri" w:cs="Calibri"/>
        </w:rPr>
        <w:t xml:space="preserve">Lepš, J. (2004). What do the biodiversity experiments tell us about consequences of plant species loss in the real world? </w:t>
      </w:r>
      <w:r w:rsidRPr="0013437B">
        <w:rPr>
          <w:rFonts w:ascii="Calibri" w:hAnsi="Calibri" w:cs="Calibri"/>
          <w:i/>
          <w:iCs/>
        </w:rPr>
        <w:t>Basic and Applied Ecology</w:t>
      </w:r>
      <w:r w:rsidRPr="0013437B">
        <w:rPr>
          <w:rFonts w:ascii="Calibri" w:hAnsi="Calibri" w:cs="Calibri"/>
        </w:rPr>
        <w:t xml:space="preserve">, </w:t>
      </w:r>
      <w:r w:rsidRPr="0013437B">
        <w:rPr>
          <w:rFonts w:ascii="Calibri" w:hAnsi="Calibri" w:cs="Calibri"/>
          <w:i/>
          <w:iCs/>
        </w:rPr>
        <w:t>5</w:t>
      </w:r>
      <w:r w:rsidRPr="0013437B">
        <w:rPr>
          <w:rFonts w:ascii="Calibri" w:hAnsi="Calibri" w:cs="Calibri"/>
        </w:rPr>
        <w:t>, 529–534.</w:t>
      </w:r>
    </w:p>
    <w:p w14:paraId="466BA680" w14:textId="77777777" w:rsidR="0013437B" w:rsidRPr="0013437B" w:rsidRDefault="0013437B" w:rsidP="0013437B">
      <w:pPr>
        <w:pStyle w:val="Bibliography"/>
        <w:rPr>
          <w:rFonts w:ascii="Calibri" w:hAnsi="Calibri" w:cs="Calibri"/>
        </w:rPr>
      </w:pPr>
      <w:r w:rsidRPr="0013437B">
        <w:rPr>
          <w:rFonts w:ascii="Calibri" w:hAnsi="Calibri" w:cs="Calibri"/>
        </w:rPr>
        <w:t xml:space="preserve">Marijnissen, R., Kok, M., Kroeze, C., &amp; van Loon-Steensma, J. (2020). The Sensitivity of a Dike-Marsh System to Sea-Level Rise—A Model-Based Exploration. </w:t>
      </w:r>
      <w:r w:rsidRPr="0013437B">
        <w:rPr>
          <w:rFonts w:ascii="Calibri" w:hAnsi="Calibri" w:cs="Calibri"/>
          <w:i/>
          <w:iCs/>
        </w:rPr>
        <w:t>Journal of Marine Science and Engineering</w:t>
      </w:r>
      <w:r w:rsidRPr="0013437B">
        <w:rPr>
          <w:rFonts w:ascii="Calibri" w:hAnsi="Calibri" w:cs="Calibri"/>
        </w:rPr>
        <w:t xml:space="preserve">, </w:t>
      </w:r>
      <w:r w:rsidRPr="0013437B">
        <w:rPr>
          <w:rFonts w:ascii="Calibri" w:hAnsi="Calibri" w:cs="Calibri"/>
          <w:i/>
          <w:iCs/>
        </w:rPr>
        <w:t>8</w:t>
      </w:r>
      <w:r w:rsidRPr="0013437B">
        <w:rPr>
          <w:rFonts w:ascii="Calibri" w:hAnsi="Calibri" w:cs="Calibri"/>
        </w:rPr>
        <w:t>, 42.</w:t>
      </w:r>
    </w:p>
    <w:p w14:paraId="2ADF537E" w14:textId="77777777" w:rsidR="0013437B" w:rsidRPr="0013437B" w:rsidRDefault="0013437B" w:rsidP="0013437B">
      <w:pPr>
        <w:pStyle w:val="Bibliography"/>
        <w:rPr>
          <w:rFonts w:ascii="Calibri" w:hAnsi="Calibri" w:cs="Calibri"/>
        </w:rPr>
      </w:pPr>
      <w:r w:rsidRPr="0013437B">
        <w:rPr>
          <w:rFonts w:ascii="Calibri" w:hAnsi="Calibri" w:cs="Calibri"/>
        </w:rPr>
        <w:t xml:space="preserve">Mendelssohn, I. A., &amp; Kuhn, N. L. (2003). Sediment subsidy: Effects on soil–plant responses in a rapidly submerging coastal salt marsh. </w:t>
      </w:r>
      <w:r w:rsidRPr="0013437B">
        <w:rPr>
          <w:rFonts w:ascii="Calibri" w:hAnsi="Calibri" w:cs="Calibri"/>
          <w:i/>
          <w:iCs/>
        </w:rPr>
        <w:t>Ecological Engineering</w:t>
      </w:r>
      <w:r w:rsidRPr="0013437B">
        <w:rPr>
          <w:rFonts w:ascii="Calibri" w:hAnsi="Calibri" w:cs="Calibri"/>
        </w:rPr>
        <w:t xml:space="preserve">, </w:t>
      </w:r>
      <w:r w:rsidRPr="0013437B">
        <w:rPr>
          <w:rFonts w:ascii="Calibri" w:hAnsi="Calibri" w:cs="Calibri"/>
          <w:i/>
          <w:iCs/>
        </w:rPr>
        <w:t>21</w:t>
      </w:r>
      <w:r w:rsidRPr="0013437B">
        <w:rPr>
          <w:rFonts w:ascii="Calibri" w:hAnsi="Calibri" w:cs="Calibri"/>
        </w:rPr>
        <w:t>, 115–128.</w:t>
      </w:r>
    </w:p>
    <w:p w14:paraId="5492DE31" w14:textId="77777777" w:rsidR="0013437B" w:rsidRPr="0013437B" w:rsidRDefault="0013437B" w:rsidP="0013437B">
      <w:pPr>
        <w:pStyle w:val="Bibliography"/>
        <w:rPr>
          <w:rFonts w:ascii="Calibri" w:hAnsi="Calibri" w:cs="Calibri"/>
        </w:rPr>
      </w:pPr>
      <w:r w:rsidRPr="0013437B">
        <w:rPr>
          <w:rFonts w:ascii="Calibri" w:hAnsi="Calibri" w:cs="Calibri"/>
        </w:rPr>
        <w:lastRenderedPageBreak/>
        <w:t xml:space="preserve">Nyman, J. A., Walters, R. J., Delaune, R. D., &amp; Patrick, W. H. (2006). Marsh vertical accretion via vegetative growth. </w:t>
      </w:r>
      <w:r w:rsidRPr="0013437B">
        <w:rPr>
          <w:rFonts w:ascii="Calibri" w:hAnsi="Calibri" w:cs="Calibri"/>
          <w:i/>
          <w:iCs/>
        </w:rPr>
        <w:t>Estuarine, Coastal and Shelf Science</w:t>
      </w:r>
      <w:r w:rsidRPr="0013437B">
        <w:rPr>
          <w:rFonts w:ascii="Calibri" w:hAnsi="Calibri" w:cs="Calibri"/>
        </w:rPr>
        <w:t xml:space="preserve">, </w:t>
      </w:r>
      <w:r w:rsidRPr="0013437B">
        <w:rPr>
          <w:rFonts w:ascii="Calibri" w:hAnsi="Calibri" w:cs="Calibri"/>
          <w:i/>
          <w:iCs/>
        </w:rPr>
        <w:t>69</w:t>
      </w:r>
      <w:r w:rsidRPr="0013437B">
        <w:rPr>
          <w:rFonts w:ascii="Calibri" w:hAnsi="Calibri" w:cs="Calibri"/>
        </w:rPr>
        <w:t>, 370–380.</w:t>
      </w:r>
    </w:p>
    <w:p w14:paraId="2162DA57" w14:textId="77777777" w:rsidR="0013437B" w:rsidRPr="0013437B" w:rsidRDefault="0013437B" w:rsidP="0013437B">
      <w:pPr>
        <w:pStyle w:val="Bibliography"/>
        <w:rPr>
          <w:rFonts w:ascii="Calibri" w:hAnsi="Calibri" w:cs="Calibri"/>
        </w:rPr>
      </w:pPr>
      <w:r w:rsidRPr="0013437B">
        <w:rPr>
          <w:rFonts w:ascii="Calibri" w:hAnsi="Calibri" w:cs="Calibri"/>
        </w:rPr>
        <w:t xml:space="preserve">Ovaskainen, O., Rybicki, J., &amp; Abrego, N. (2019). What can observational data reveal about metacommunity processes? </w:t>
      </w:r>
      <w:r w:rsidRPr="0013437B">
        <w:rPr>
          <w:rFonts w:ascii="Calibri" w:hAnsi="Calibri" w:cs="Calibri"/>
          <w:i/>
          <w:iCs/>
        </w:rPr>
        <w:t>Ecography</w:t>
      </w:r>
      <w:r w:rsidRPr="0013437B">
        <w:rPr>
          <w:rFonts w:ascii="Calibri" w:hAnsi="Calibri" w:cs="Calibri"/>
        </w:rPr>
        <w:t xml:space="preserve">, </w:t>
      </w:r>
      <w:r w:rsidRPr="0013437B">
        <w:rPr>
          <w:rFonts w:ascii="Calibri" w:hAnsi="Calibri" w:cs="Calibri"/>
          <w:i/>
          <w:iCs/>
        </w:rPr>
        <w:t>42</w:t>
      </w:r>
      <w:r w:rsidRPr="0013437B">
        <w:rPr>
          <w:rFonts w:ascii="Calibri" w:hAnsi="Calibri" w:cs="Calibri"/>
        </w:rPr>
        <w:t>, 1877–1886.</w:t>
      </w:r>
    </w:p>
    <w:p w14:paraId="685EFB98" w14:textId="77777777" w:rsidR="0013437B" w:rsidRPr="0013437B" w:rsidRDefault="0013437B" w:rsidP="0013437B">
      <w:pPr>
        <w:pStyle w:val="Bibliography"/>
        <w:rPr>
          <w:rFonts w:ascii="Calibri" w:hAnsi="Calibri" w:cs="Calibri"/>
        </w:rPr>
      </w:pPr>
      <w:r w:rsidRPr="0013437B">
        <w:rPr>
          <w:rFonts w:ascii="Calibri" w:hAnsi="Calibri" w:cs="Calibri"/>
        </w:rPr>
        <w:t xml:space="preserve">Pasternack, G. B. (2009). Chapter 3. Hydrogeomorphology and sedimentation in tidal freshwater wetlands. In A. Barendregt, D. F. Whigham, &amp; A. H. Baldwin (Eds.), </w:t>
      </w:r>
      <w:r w:rsidRPr="0013437B">
        <w:rPr>
          <w:rFonts w:ascii="Calibri" w:hAnsi="Calibri" w:cs="Calibri"/>
          <w:i/>
          <w:iCs/>
        </w:rPr>
        <w:t>Tidal Freshwater Wetlands</w:t>
      </w:r>
      <w:r w:rsidRPr="0013437B">
        <w:rPr>
          <w:rFonts w:ascii="Calibri" w:hAnsi="Calibri" w:cs="Calibri"/>
        </w:rPr>
        <w:t xml:space="preserve"> (pp. 31–40). Leiden, The Netherlands: Backhuys Publishers.</w:t>
      </w:r>
    </w:p>
    <w:p w14:paraId="1EE6D4B5" w14:textId="77777777" w:rsidR="0013437B" w:rsidRPr="0013437B" w:rsidRDefault="0013437B" w:rsidP="0013437B">
      <w:pPr>
        <w:pStyle w:val="Bibliography"/>
        <w:rPr>
          <w:rFonts w:ascii="Calibri" w:hAnsi="Calibri" w:cs="Calibri"/>
        </w:rPr>
      </w:pPr>
      <w:r w:rsidRPr="0013437B">
        <w:rPr>
          <w:rFonts w:ascii="Calibri" w:hAnsi="Calibri" w:cs="Calibri"/>
        </w:rPr>
        <w:t xml:space="preserve">Peteet, D. M., Nichols, J., Kenna, T., Chang, C., Browne, J., Reza, M., … Stern-Protz, S. (2018). Sediment starvation destroys New York City marshes’ resistance to sea level rise. </w:t>
      </w:r>
      <w:r w:rsidRPr="0013437B">
        <w:rPr>
          <w:rFonts w:ascii="Calibri" w:hAnsi="Calibri" w:cs="Calibri"/>
          <w:i/>
          <w:iCs/>
        </w:rPr>
        <w:t>Proceedings of the National Academy of Sciences</w:t>
      </w:r>
      <w:r w:rsidRPr="0013437B">
        <w:rPr>
          <w:rFonts w:ascii="Calibri" w:hAnsi="Calibri" w:cs="Calibri"/>
        </w:rPr>
        <w:t xml:space="preserve">, </w:t>
      </w:r>
      <w:r w:rsidRPr="0013437B">
        <w:rPr>
          <w:rFonts w:ascii="Calibri" w:hAnsi="Calibri" w:cs="Calibri"/>
          <w:i/>
          <w:iCs/>
        </w:rPr>
        <w:t>115</w:t>
      </w:r>
      <w:r w:rsidRPr="0013437B">
        <w:rPr>
          <w:rFonts w:ascii="Calibri" w:hAnsi="Calibri" w:cs="Calibri"/>
        </w:rPr>
        <w:t>, 10281–10286.</w:t>
      </w:r>
    </w:p>
    <w:p w14:paraId="187AD91B" w14:textId="77777777" w:rsidR="0013437B" w:rsidRPr="0013437B" w:rsidRDefault="0013437B" w:rsidP="0013437B">
      <w:pPr>
        <w:pStyle w:val="Bibliography"/>
        <w:rPr>
          <w:rFonts w:ascii="Calibri" w:hAnsi="Calibri" w:cs="Calibri"/>
        </w:rPr>
      </w:pPr>
      <w:r w:rsidRPr="0013437B">
        <w:rPr>
          <w:rFonts w:ascii="Calibri" w:hAnsi="Calibri" w:cs="Calibri"/>
        </w:rPr>
        <w:t xml:space="preserve">Rand, T. A. (2000). Seed dispersal, habitat suitability and the distribution of halophytes across a salt marsh tidal gradient. </w:t>
      </w:r>
      <w:r w:rsidRPr="0013437B">
        <w:rPr>
          <w:rFonts w:ascii="Calibri" w:hAnsi="Calibri" w:cs="Calibri"/>
          <w:i/>
          <w:iCs/>
        </w:rPr>
        <w:t>Journal of Ecology</w:t>
      </w:r>
      <w:r w:rsidRPr="0013437B">
        <w:rPr>
          <w:rFonts w:ascii="Calibri" w:hAnsi="Calibri" w:cs="Calibri"/>
        </w:rPr>
        <w:t xml:space="preserve">, </w:t>
      </w:r>
      <w:r w:rsidRPr="0013437B">
        <w:rPr>
          <w:rFonts w:ascii="Calibri" w:hAnsi="Calibri" w:cs="Calibri"/>
          <w:i/>
          <w:iCs/>
        </w:rPr>
        <w:t>88</w:t>
      </w:r>
      <w:r w:rsidRPr="0013437B">
        <w:rPr>
          <w:rFonts w:ascii="Calibri" w:hAnsi="Calibri" w:cs="Calibri"/>
        </w:rPr>
        <w:t>, 608–621.</w:t>
      </w:r>
    </w:p>
    <w:p w14:paraId="3BE7A0DF" w14:textId="77777777" w:rsidR="0013437B" w:rsidRPr="0013437B" w:rsidRDefault="0013437B" w:rsidP="0013437B">
      <w:pPr>
        <w:pStyle w:val="Bibliography"/>
        <w:rPr>
          <w:rFonts w:ascii="Calibri" w:hAnsi="Calibri" w:cs="Calibri"/>
        </w:rPr>
      </w:pPr>
      <w:r w:rsidRPr="0013437B">
        <w:rPr>
          <w:rFonts w:ascii="Calibri" w:hAnsi="Calibri" w:cs="Calibri"/>
        </w:rPr>
        <w:t xml:space="preserve">Schaefer, V. (2004). Ecological setting of the Fraser River delta and its urban estuary. In B. J. Groulx, D. C. Mosher, J. L. Luternauer, &amp; D. E. Bilderback (Eds.), </w:t>
      </w:r>
      <w:r w:rsidRPr="0013437B">
        <w:rPr>
          <w:rFonts w:ascii="Calibri" w:hAnsi="Calibri" w:cs="Calibri"/>
          <w:i/>
          <w:iCs/>
        </w:rPr>
        <w:t>Fraser River Delta, British Columbia: Issues of an Urban Estuary</w:t>
      </w:r>
      <w:r w:rsidRPr="0013437B">
        <w:rPr>
          <w:rFonts w:ascii="Calibri" w:hAnsi="Calibri" w:cs="Calibri"/>
        </w:rPr>
        <w:t xml:space="preserve"> (pp. 147–172). Geological Survey of Canada, Bulletin 547.</w:t>
      </w:r>
    </w:p>
    <w:p w14:paraId="40137077" w14:textId="77777777" w:rsidR="0013437B" w:rsidRPr="0013437B" w:rsidRDefault="0013437B" w:rsidP="0013437B">
      <w:pPr>
        <w:pStyle w:val="Bibliography"/>
        <w:rPr>
          <w:rFonts w:ascii="Calibri" w:hAnsi="Calibri" w:cs="Calibri"/>
        </w:rPr>
      </w:pPr>
      <w:r w:rsidRPr="0013437B">
        <w:rPr>
          <w:rFonts w:ascii="Calibri" w:hAnsi="Calibri" w:cs="Calibri"/>
        </w:rPr>
        <w:t xml:space="preserve">Short, F. T., Kosten, S., Morgan, P. A., Malone, S., &amp; Moore, G. E. (2016). Impacts of climate change on submerged and emergent wetland plants. </w:t>
      </w:r>
      <w:r w:rsidRPr="0013437B">
        <w:rPr>
          <w:rFonts w:ascii="Calibri" w:hAnsi="Calibri" w:cs="Calibri"/>
          <w:i/>
          <w:iCs/>
        </w:rPr>
        <w:t>Aquatic Botany</w:t>
      </w:r>
      <w:r w:rsidRPr="0013437B">
        <w:rPr>
          <w:rFonts w:ascii="Calibri" w:hAnsi="Calibri" w:cs="Calibri"/>
        </w:rPr>
        <w:t xml:space="preserve">, </w:t>
      </w:r>
      <w:r w:rsidRPr="0013437B">
        <w:rPr>
          <w:rFonts w:ascii="Calibri" w:hAnsi="Calibri" w:cs="Calibri"/>
          <w:i/>
          <w:iCs/>
        </w:rPr>
        <w:t>135</w:t>
      </w:r>
      <w:r w:rsidRPr="0013437B">
        <w:rPr>
          <w:rFonts w:ascii="Calibri" w:hAnsi="Calibri" w:cs="Calibri"/>
        </w:rPr>
        <w:t>, 3–17.</w:t>
      </w:r>
    </w:p>
    <w:p w14:paraId="44CE5CD2" w14:textId="77777777" w:rsidR="0013437B" w:rsidRPr="0013437B" w:rsidRDefault="0013437B" w:rsidP="0013437B">
      <w:pPr>
        <w:pStyle w:val="Bibliography"/>
        <w:rPr>
          <w:rFonts w:ascii="Calibri" w:hAnsi="Calibri" w:cs="Calibri"/>
        </w:rPr>
      </w:pPr>
      <w:r w:rsidRPr="0013437B">
        <w:rPr>
          <w:rFonts w:ascii="Calibri" w:hAnsi="Calibri" w:cs="Calibri"/>
        </w:rPr>
        <w:t xml:space="preserve">Sinks, I. A., Borde, A. B., Diefenderfer, H. L., &amp; Karnezis, J. P. (2021). Assessment of Methods to Control Invasive Reed Canarygrass (Phalaris arundinacea) in Tidal Freshwater Wetlands. </w:t>
      </w:r>
      <w:r w:rsidRPr="0013437B">
        <w:rPr>
          <w:rFonts w:ascii="Calibri" w:hAnsi="Calibri" w:cs="Calibri"/>
          <w:i/>
          <w:iCs/>
        </w:rPr>
        <w:t>Natural Areas Journal</w:t>
      </w:r>
      <w:r w:rsidRPr="0013437B">
        <w:rPr>
          <w:rFonts w:ascii="Calibri" w:hAnsi="Calibri" w:cs="Calibri"/>
        </w:rPr>
        <w:t xml:space="preserve">, </w:t>
      </w:r>
      <w:r w:rsidRPr="0013437B">
        <w:rPr>
          <w:rFonts w:ascii="Calibri" w:hAnsi="Calibri" w:cs="Calibri"/>
          <w:i/>
          <w:iCs/>
        </w:rPr>
        <w:t>41</w:t>
      </w:r>
      <w:r w:rsidRPr="0013437B">
        <w:rPr>
          <w:rFonts w:ascii="Calibri" w:hAnsi="Calibri" w:cs="Calibri"/>
        </w:rPr>
        <w:t>, 172–185.</w:t>
      </w:r>
    </w:p>
    <w:p w14:paraId="3BCBCB17" w14:textId="77777777" w:rsidR="0013437B" w:rsidRPr="0013437B" w:rsidRDefault="0013437B" w:rsidP="0013437B">
      <w:pPr>
        <w:pStyle w:val="Bibliography"/>
        <w:rPr>
          <w:rFonts w:ascii="Calibri" w:hAnsi="Calibri" w:cs="Calibri"/>
        </w:rPr>
      </w:pPr>
      <w:r w:rsidRPr="0013437B">
        <w:rPr>
          <w:rFonts w:ascii="Calibri" w:hAnsi="Calibri" w:cs="Calibri"/>
        </w:rPr>
        <w:t xml:space="preserve">Torio, D. D., &amp; Chmura, G. L. (2013). Assessing Coastal Squeeze of Tidal Wetlands. </w:t>
      </w:r>
      <w:r w:rsidRPr="0013437B">
        <w:rPr>
          <w:rFonts w:ascii="Calibri" w:hAnsi="Calibri" w:cs="Calibri"/>
          <w:i/>
          <w:iCs/>
        </w:rPr>
        <w:t>Journal of Coastal Research</w:t>
      </w:r>
      <w:r w:rsidRPr="0013437B">
        <w:rPr>
          <w:rFonts w:ascii="Calibri" w:hAnsi="Calibri" w:cs="Calibri"/>
        </w:rPr>
        <w:t xml:space="preserve">, </w:t>
      </w:r>
      <w:r w:rsidRPr="0013437B">
        <w:rPr>
          <w:rFonts w:ascii="Calibri" w:hAnsi="Calibri" w:cs="Calibri"/>
          <w:i/>
          <w:iCs/>
        </w:rPr>
        <w:t>29</w:t>
      </w:r>
      <w:r w:rsidRPr="0013437B">
        <w:rPr>
          <w:rFonts w:ascii="Calibri" w:hAnsi="Calibri" w:cs="Calibri"/>
        </w:rPr>
        <w:t>, 1049–1061.</w:t>
      </w:r>
    </w:p>
    <w:p w14:paraId="143B134A" w14:textId="77777777" w:rsidR="0013437B" w:rsidRPr="0013437B" w:rsidRDefault="0013437B" w:rsidP="0013437B">
      <w:pPr>
        <w:pStyle w:val="Bibliography"/>
        <w:rPr>
          <w:rFonts w:ascii="Calibri" w:hAnsi="Calibri" w:cs="Calibri"/>
        </w:rPr>
      </w:pPr>
      <w:r w:rsidRPr="0013437B">
        <w:rPr>
          <w:rFonts w:ascii="Calibri" w:hAnsi="Calibri" w:cs="Calibri"/>
        </w:rPr>
        <w:lastRenderedPageBreak/>
        <w:t xml:space="preserve">Underwood, A. J., Chapman, M. G., &amp; Connell, S. D. (2000). Observations in ecology: You can’t make progress on processes without understanding the patterns. </w:t>
      </w:r>
      <w:r w:rsidRPr="0013437B">
        <w:rPr>
          <w:rFonts w:ascii="Calibri" w:hAnsi="Calibri" w:cs="Calibri"/>
          <w:i/>
          <w:iCs/>
        </w:rPr>
        <w:t>Journal of Experimental Marine Biology and Ecology</w:t>
      </w:r>
      <w:r w:rsidRPr="0013437B">
        <w:rPr>
          <w:rFonts w:ascii="Calibri" w:hAnsi="Calibri" w:cs="Calibri"/>
        </w:rPr>
        <w:t xml:space="preserve">, </w:t>
      </w:r>
      <w:r w:rsidRPr="0013437B">
        <w:rPr>
          <w:rFonts w:ascii="Calibri" w:hAnsi="Calibri" w:cs="Calibri"/>
          <w:i/>
          <w:iCs/>
        </w:rPr>
        <w:t>250</w:t>
      </w:r>
      <w:r w:rsidRPr="0013437B">
        <w:rPr>
          <w:rFonts w:ascii="Calibri" w:hAnsi="Calibri" w:cs="Calibri"/>
        </w:rPr>
        <w:t>, 97–115.</w:t>
      </w:r>
    </w:p>
    <w:p w14:paraId="395FC0DF" w14:textId="77777777" w:rsidR="0013437B" w:rsidRPr="0013437B" w:rsidRDefault="0013437B" w:rsidP="0013437B">
      <w:pPr>
        <w:pStyle w:val="Bibliography"/>
        <w:rPr>
          <w:rFonts w:ascii="Calibri" w:hAnsi="Calibri" w:cs="Calibri"/>
        </w:rPr>
      </w:pPr>
      <w:r w:rsidRPr="0013437B">
        <w:rPr>
          <w:rFonts w:ascii="Calibri" w:hAnsi="Calibri" w:cs="Calibri"/>
        </w:rPr>
        <w:t xml:space="preserve">VanZomeren, C. M., Berkowitz, J. F., Piercy, C. D., &amp; White, J. R. (2018). Restoring a degraded marsh using thin layer sediment placement: Short term effects on soil physical and biogeochemical properties. </w:t>
      </w:r>
      <w:r w:rsidRPr="0013437B">
        <w:rPr>
          <w:rFonts w:ascii="Calibri" w:hAnsi="Calibri" w:cs="Calibri"/>
          <w:i/>
          <w:iCs/>
        </w:rPr>
        <w:t>Ecological Engineering</w:t>
      </w:r>
      <w:r w:rsidRPr="0013437B">
        <w:rPr>
          <w:rFonts w:ascii="Calibri" w:hAnsi="Calibri" w:cs="Calibri"/>
        </w:rPr>
        <w:t xml:space="preserve">, </w:t>
      </w:r>
      <w:r w:rsidRPr="0013437B">
        <w:rPr>
          <w:rFonts w:ascii="Calibri" w:hAnsi="Calibri" w:cs="Calibri"/>
          <w:i/>
          <w:iCs/>
        </w:rPr>
        <w:t>120</w:t>
      </w:r>
      <w:r w:rsidRPr="0013437B">
        <w:rPr>
          <w:rFonts w:ascii="Calibri" w:hAnsi="Calibri" w:cs="Calibri"/>
        </w:rPr>
        <w:t>, 61–67.</w:t>
      </w:r>
    </w:p>
    <w:p w14:paraId="2976ED53" w14:textId="77777777" w:rsidR="0013437B" w:rsidRPr="0013437B" w:rsidRDefault="0013437B" w:rsidP="0013437B">
      <w:pPr>
        <w:pStyle w:val="Bibliography"/>
        <w:rPr>
          <w:rFonts w:ascii="Calibri" w:hAnsi="Calibri" w:cs="Calibri"/>
        </w:rPr>
      </w:pPr>
      <w:r w:rsidRPr="0013437B">
        <w:rPr>
          <w:rFonts w:ascii="Calibri" w:hAnsi="Calibri" w:cs="Calibri"/>
        </w:rPr>
        <w:t xml:space="preserve">Whittaker, R. H. (1975). </w:t>
      </w:r>
      <w:r w:rsidRPr="0013437B">
        <w:rPr>
          <w:rFonts w:ascii="Calibri" w:hAnsi="Calibri" w:cs="Calibri"/>
          <w:i/>
          <w:iCs/>
        </w:rPr>
        <w:t>Communities and Ecosystems</w:t>
      </w:r>
      <w:r w:rsidRPr="0013437B">
        <w:rPr>
          <w:rFonts w:ascii="Calibri" w:hAnsi="Calibri" w:cs="Calibri"/>
        </w:rPr>
        <w:t xml:space="preserve"> (2nd ed.). New York, NY: Macmillan.</w:t>
      </w:r>
    </w:p>
    <w:p w14:paraId="527B597A" w14:textId="77777777" w:rsidR="0013437B" w:rsidRPr="0013437B" w:rsidRDefault="0013437B" w:rsidP="0013437B">
      <w:pPr>
        <w:pStyle w:val="Bibliography"/>
        <w:rPr>
          <w:rFonts w:ascii="Calibri" w:hAnsi="Calibri" w:cs="Calibri"/>
        </w:rPr>
      </w:pPr>
      <w:r w:rsidRPr="0013437B">
        <w:rPr>
          <w:rFonts w:ascii="Calibri" w:hAnsi="Calibri" w:cs="Calibri"/>
        </w:rPr>
        <w:t xml:space="preserve">Willis, K. J., Araújo, M. B., Bennett, K. D., Figueroa-Rangel, B., Froyd, C. A., &amp; Myers, N. (2007). How can a knowledge of the past help to conserve the future? Biodiversity conservation and the relevance of long-term ecological studies. </w:t>
      </w:r>
      <w:r w:rsidRPr="0013437B">
        <w:rPr>
          <w:rFonts w:ascii="Calibri" w:hAnsi="Calibri" w:cs="Calibri"/>
          <w:i/>
          <w:iCs/>
        </w:rPr>
        <w:t>Philosophical Transactions of the Royal Society B: Biological Sciences</w:t>
      </w:r>
      <w:r w:rsidRPr="0013437B">
        <w:rPr>
          <w:rFonts w:ascii="Calibri" w:hAnsi="Calibri" w:cs="Calibri"/>
        </w:rPr>
        <w:t xml:space="preserve">, </w:t>
      </w:r>
      <w:r w:rsidRPr="0013437B">
        <w:rPr>
          <w:rFonts w:ascii="Calibri" w:hAnsi="Calibri" w:cs="Calibri"/>
          <w:i/>
          <w:iCs/>
        </w:rPr>
        <w:t>362</w:t>
      </w:r>
      <w:r w:rsidRPr="0013437B">
        <w:rPr>
          <w:rFonts w:ascii="Calibri" w:hAnsi="Calibri" w:cs="Calibri"/>
        </w:rPr>
        <w:t>, 175–187.</w:t>
      </w:r>
    </w:p>
    <w:p w14:paraId="1CE4119A" w14:textId="4D5E4430"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20117C06" w:rsidR="00F222C0" w:rsidRDefault="00F222C0" w:rsidP="00F222C0"/>
    <w:p w14:paraId="59CFC580" w14:textId="4A33E53C" w:rsidR="0038192E" w:rsidRDefault="0038192E" w:rsidP="0038192E">
      <w:pPr>
        <w:pStyle w:val="Caption"/>
      </w:pPr>
      <w:bookmarkStart w:id="17" w:name="_Ref103763315"/>
      <w:r>
        <w:t xml:space="preserve">Table </w:t>
      </w:r>
      <w:r w:rsidR="001D61AD">
        <w:fldChar w:fldCharType="begin"/>
      </w:r>
      <w:r w:rsidR="001D61AD">
        <w:instrText xml:space="preserve"> SEQ Table \* ARABIC </w:instrText>
      </w:r>
      <w:r w:rsidR="001D61AD">
        <w:fldChar w:fldCharType="separate"/>
      </w:r>
      <w:r w:rsidR="00173A95">
        <w:rPr>
          <w:noProof/>
        </w:rPr>
        <w:t>4</w:t>
      </w:r>
      <w:r w:rsidR="001D61AD">
        <w:rPr>
          <w:noProof/>
        </w:rPr>
        <w:fldChar w:fldCharType="end"/>
      </w:r>
      <w:bookmarkEnd w:id="17"/>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64EF9D9" w14:textId="4DBFBFA0" w:rsidR="00F222C0" w:rsidRDefault="00F222C0" w:rsidP="00F222C0">
      <w:pPr>
        <w:pStyle w:val="Caption"/>
        <w:keepNext/>
      </w:pPr>
    </w:p>
    <w:p w14:paraId="5BB20118" w14:textId="7E18A503" w:rsidR="00F222C0" w:rsidRDefault="006B4B1A" w:rsidP="00F222C0">
      <w:r>
        <w:rPr>
          <w:rStyle w:val="CommentReference"/>
        </w:rPr>
        <w:commentReference w:id="18"/>
      </w:r>
      <w:r w:rsidR="007B228A"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19" w:name="_Ref103856212"/>
    </w:p>
    <w:p w14:paraId="696A8E3B" w14:textId="72BA4159" w:rsidR="00377AD3" w:rsidRDefault="00BC0673" w:rsidP="00F752B9">
      <w:pPr>
        <w:rPr>
          <w:i/>
          <w:iCs/>
          <w:color w:val="44546A" w:themeColor="text2"/>
          <w:sz w:val="18"/>
          <w:szCs w:val="18"/>
        </w:rPr>
      </w:pPr>
      <w:bookmarkStart w:id="20" w:name="_Ref104818673"/>
      <w:r w:rsidRPr="00DC704D">
        <w:rPr>
          <w:i/>
          <w:iCs/>
          <w:color w:val="44546A" w:themeColor="text2"/>
          <w:sz w:val="18"/>
          <w:szCs w:val="18"/>
        </w:rPr>
        <w:lastRenderedPageBreak/>
        <w:t xml:space="preserve">Table </w:t>
      </w:r>
      <w:r w:rsidR="00F507C0" w:rsidRPr="00DC704D">
        <w:rPr>
          <w:i/>
          <w:iCs/>
          <w:color w:val="44546A" w:themeColor="text2"/>
          <w:sz w:val="18"/>
          <w:szCs w:val="18"/>
        </w:rPr>
        <w:fldChar w:fldCharType="begin"/>
      </w:r>
      <w:r w:rsidR="00F507C0" w:rsidRPr="00DC704D">
        <w:rPr>
          <w:i/>
          <w:iCs/>
          <w:color w:val="44546A" w:themeColor="text2"/>
          <w:sz w:val="18"/>
          <w:szCs w:val="18"/>
        </w:rPr>
        <w:instrText xml:space="preserve"> SEQ Table \* ARABIC </w:instrText>
      </w:r>
      <w:r w:rsidR="00F507C0" w:rsidRPr="00DC704D">
        <w:rPr>
          <w:i/>
          <w:iCs/>
          <w:color w:val="44546A" w:themeColor="text2"/>
          <w:sz w:val="18"/>
          <w:szCs w:val="18"/>
        </w:rPr>
        <w:fldChar w:fldCharType="separate"/>
      </w:r>
      <w:r w:rsidR="00173A95">
        <w:rPr>
          <w:i/>
          <w:iCs/>
          <w:noProof/>
          <w:color w:val="44546A" w:themeColor="text2"/>
          <w:sz w:val="18"/>
          <w:szCs w:val="18"/>
        </w:rPr>
        <w:t>5</w:t>
      </w:r>
      <w:r w:rsidR="00F507C0" w:rsidRPr="00DC704D">
        <w:rPr>
          <w:i/>
          <w:iCs/>
          <w:color w:val="44546A" w:themeColor="text2"/>
          <w:sz w:val="18"/>
          <w:szCs w:val="18"/>
        </w:rPr>
        <w:fldChar w:fldCharType="end"/>
      </w:r>
      <w:bookmarkEnd w:id="19"/>
      <w:bookmarkEnd w:id="20"/>
      <w:r w:rsidRPr="00DC704D">
        <w:rPr>
          <w:i/>
          <w:iCs/>
          <w:color w:val="44546A" w:themeColor="text2"/>
          <w:sz w:val="18"/>
          <w:szCs w:val="18"/>
        </w:rPr>
        <w:t>. Species indicator</w:t>
      </w:r>
      <w:r w:rsidR="00F41B59" w:rsidRPr="00DC704D">
        <w:rPr>
          <w:i/>
          <w:iCs/>
          <w:color w:val="44546A" w:themeColor="text2"/>
          <w:sz w:val="18"/>
          <w:szCs w:val="18"/>
        </w:rPr>
        <w:t xml:space="preserve"> analysis of cluster groups using Bray-Curtis </w:t>
      </w:r>
      <w:r w:rsidR="009434BA" w:rsidRPr="00DC704D">
        <w:rPr>
          <w:i/>
          <w:iCs/>
          <w:color w:val="44546A" w:themeColor="text2"/>
          <w:sz w:val="18"/>
          <w:szCs w:val="18"/>
        </w:rPr>
        <w:t xml:space="preserve">distance </w:t>
      </w:r>
      <w:r w:rsidR="00F41B59" w:rsidRPr="00DC704D">
        <w:rPr>
          <w:i/>
          <w:iCs/>
          <w:color w:val="44546A" w:themeColor="text2"/>
          <w:sz w:val="18"/>
          <w:szCs w:val="18"/>
        </w:rPr>
        <w:t xml:space="preserve">identifies the same dominant species in each assemblage type (Sedge, Fescue, Bogbean), however Bray-Curtis </w:t>
      </w:r>
      <w:r w:rsidR="009434BA" w:rsidRPr="00DC704D">
        <w:rPr>
          <w:i/>
          <w:iCs/>
          <w:color w:val="44546A" w:themeColor="text2"/>
          <w:sz w:val="18"/>
          <w:szCs w:val="18"/>
        </w:rPr>
        <w:t>distance</w:t>
      </w:r>
      <w:r w:rsidR="004E511D" w:rsidRPr="00DC704D">
        <w:rPr>
          <w:i/>
          <w:iCs/>
          <w:color w:val="44546A" w:themeColor="text2"/>
          <w:sz w:val="18"/>
          <w:szCs w:val="18"/>
        </w:rPr>
        <w:t xml:space="preserve"> </w:t>
      </w:r>
      <w:r w:rsidR="00F41B59" w:rsidRPr="00DC704D">
        <w:rPr>
          <w:i/>
          <w:iCs/>
          <w:color w:val="44546A" w:themeColor="text2"/>
          <w:sz w:val="18"/>
          <w:szCs w:val="18"/>
        </w:rPr>
        <w:t>identifies different associated indicator species than those identified by Euclidean distance</w:t>
      </w:r>
      <w:r w:rsidR="00CB72B2" w:rsidRPr="00DC704D">
        <w:rPr>
          <w:i/>
          <w:iCs/>
          <w:color w:val="44546A" w:themeColor="text2"/>
          <w:sz w:val="18"/>
          <w:szCs w:val="18"/>
        </w:rPr>
        <w:t xml:space="preserve"> </w:t>
      </w:r>
      <w:r w:rsidR="00F41B59" w:rsidRPr="00DC704D">
        <w:rPr>
          <w:i/>
          <w:iCs/>
          <w:color w:val="44546A" w:themeColor="text2"/>
          <w:sz w:val="18"/>
          <w:szCs w:val="18"/>
        </w:rPr>
        <w:t>(</w:t>
      </w:r>
      <w:r w:rsidR="00CE0922">
        <w:rPr>
          <w:i/>
          <w:iCs/>
          <w:color w:val="44546A" w:themeColor="text2"/>
          <w:sz w:val="18"/>
          <w:szCs w:val="18"/>
        </w:rPr>
        <w:fldChar w:fldCharType="begin"/>
      </w:r>
      <w:r w:rsidR="00CE0922">
        <w:rPr>
          <w:i/>
          <w:iCs/>
          <w:color w:val="44546A" w:themeColor="text2"/>
          <w:sz w:val="18"/>
          <w:szCs w:val="18"/>
        </w:rPr>
        <w:instrText xml:space="preserve"> REF _Ref104813883 \h  \* MERGEFORMAT </w:instrText>
      </w:r>
      <w:r w:rsidR="00CE0922">
        <w:rPr>
          <w:i/>
          <w:iCs/>
          <w:color w:val="44546A" w:themeColor="text2"/>
          <w:sz w:val="18"/>
          <w:szCs w:val="18"/>
        </w:rPr>
      </w:r>
      <w:r w:rsidR="00CE0922">
        <w:rPr>
          <w:i/>
          <w:iCs/>
          <w:color w:val="44546A" w:themeColor="text2"/>
          <w:sz w:val="18"/>
          <w:szCs w:val="18"/>
        </w:rPr>
        <w:fldChar w:fldCharType="separate"/>
      </w:r>
      <w:r w:rsidR="00CE0922" w:rsidRPr="00DC704D">
        <w:rPr>
          <w:i/>
          <w:iCs/>
          <w:color w:val="44546A" w:themeColor="text2"/>
          <w:sz w:val="18"/>
          <w:szCs w:val="18"/>
        </w:rPr>
        <w:t>Table 1</w:t>
      </w:r>
      <w:r w:rsidR="00CE0922">
        <w:rPr>
          <w:i/>
          <w:iCs/>
          <w:color w:val="44546A" w:themeColor="text2"/>
          <w:sz w:val="18"/>
          <w:szCs w:val="18"/>
        </w:rPr>
        <w:fldChar w:fldCharType="end"/>
      </w:r>
      <w:r w:rsidR="00F41B59" w:rsidRPr="00DC704D">
        <w:rPr>
          <w:i/>
          <w:iCs/>
          <w:color w:val="44546A" w:themeColor="text2"/>
          <w:sz w:val="18"/>
          <w:szCs w:val="18"/>
        </w:rPr>
        <w:fldChar w:fldCharType="begin"/>
      </w:r>
      <w:r w:rsidR="00F41B59" w:rsidRPr="00DC704D">
        <w:rPr>
          <w:i/>
          <w:iCs/>
          <w:color w:val="44546A" w:themeColor="text2"/>
          <w:sz w:val="18"/>
          <w:szCs w:val="18"/>
        </w:rPr>
        <w:instrText xml:space="preserve"> REF _Ref102639740 \h </w:instrText>
      </w:r>
      <w:r w:rsidR="00564B1B">
        <w:rPr>
          <w:i/>
          <w:iCs/>
          <w:color w:val="44546A" w:themeColor="text2"/>
          <w:sz w:val="18"/>
          <w:szCs w:val="18"/>
        </w:rPr>
        <w:instrText xml:space="preserve"> \* MERGEFORMAT </w:instrText>
      </w:r>
      <w:r w:rsidR="00F41B59" w:rsidRPr="00DC704D">
        <w:rPr>
          <w:i/>
          <w:iCs/>
          <w:color w:val="44546A" w:themeColor="text2"/>
          <w:sz w:val="18"/>
          <w:szCs w:val="18"/>
        </w:rPr>
      </w:r>
      <w:r w:rsidR="00F41B59" w:rsidRPr="00DC704D">
        <w:rPr>
          <w:i/>
          <w:iCs/>
          <w:color w:val="44546A" w:themeColor="text2"/>
          <w:sz w:val="18"/>
          <w:szCs w:val="18"/>
        </w:rPr>
        <w:fldChar w:fldCharType="end"/>
      </w:r>
      <w:r w:rsidR="00F41B59" w:rsidRPr="00DC704D">
        <w:rPr>
          <w:i/>
          <w:iCs/>
          <w:color w:val="44546A" w:themeColor="text2"/>
          <w:sz w:val="18"/>
          <w:szCs w:val="18"/>
        </w:rPr>
        <w:t>).</w:t>
      </w:r>
    </w:p>
    <w:p w14:paraId="64FBDFA0" w14:textId="77777777" w:rsidR="00F752B9" w:rsidRDefault="00F752B9" w:rsidP="00F752B9"/>
    <w:p w14:paraId="655BBA6D" w14:textId="42AE2AA5" w:rsidR="00CB11B1" w:rsidRDefault="00CB11B1" w:rsidP="00791A3B">
      <w:r>
        <w:fldChar w:fldCharType="begin"/>
      </w:r>
      <w:r>
        <w:instrText xml:space="preserve"> LINK </w:instrText>
      </w:r>
      <w:r w:rsidR="00632450">
        <w:instrText xml:space="preserve">Excel.Sheet.12 "C:\\Users\\slane84\\OneDrive - The University Of British Columbia\\Documents\\Dissertation\\CommunityStability\\tables.xlsx" IndicatorAnalysisBC!R2C2:R28C13 </w:instrText>
      </w:r>
      <w:r>
        <w:instrText xml:space="preserve">\a \f 4 \h </w:instrText>
      </w:r>
      <w:r>
        <w:fldChar w:fldCharType="separate"/>
      </w:r>
    </w:p>
    <w:tbl>
      <w:tblPr>
        <w:tblW w:w="13400" w:type="dxa"/>
        <w:tblLook w:val="04A0" w:firstRow="1" w:lastRow="0" w:firstColumn="1" w:lastColumn="0" w:noHBand="0" w:noVBand="1"/>
      </w:tblPr>
      <w:tblGrid>
        <w:gridCol w:w="1091"/>
        <w:gridCol w:w="3077"/>
        <w:gridCol w:w="751"/>
        <w:gridCol w:w="727"/>
        <w:gridCol w:w="262"/>
        <w:gridCol w:w="2437"/>
        <w:gridCol w:w="751"/>
        <w:gridCol w:w="737"/>
        <w:gridCol w:w="262"/>
        <w:gridCol w:w="2043"/>
        <w:gridCol w:w="751"/>
        <w:gridCol w:w="724"/>
      </w:tblGrid>
      <w:tr w:rsidR="00CB11B1" w:rsidRPr="00CB11B1" w14:paraId="31208E1B" w14:textId="77777777" w:rsidTr="00CB11B1">
        <w:trPr>
          <w:trHeight w:val="260"/>
        </w:trPr>
        <w:tc>
          <w:tcPr>
            <w:tcW w:w="1080" w:type="dxa"/>
            <w:tcBorders>
              <w:top w:val="nil"/>
              <w:left w:val="nil"/>
              <w:bottom w:val="single" w:sz="4" w:space="0" w:color="auto"/>
              <w:right w:val="nil"/>
            </w:tcBorders>
            <w:shd w:val="clear" w:color="auto" w:fill="auto"/>
            <w:noWrap/>
            <w:vAlign w:val="bottom"/>
            <w:hideMark/>
          </w:tcPr>
          <w:p w14:paraId="69B38D59" w14:textId="4E5D1E2E"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284270E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17F1A15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2BC7372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149BEE5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D1386A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CB11B1" w:rsidRPr="00CB11B1" w14:paraId="778CE705" w14:textId="77777777" w:rsidTr="00CB11B1">
        <w:trPr>
          <w:trHeight w:val="780"/>
        </w:trPr>
        <w:tc>
          <w:tcPr>
            <w:tcW w:w="1080" w:type="dxa"/>
            <w:tcBorders>
              <w:top w:val="nil"/>
              <w:left w:val="nil"/>
              <w:bottom w:val="single" w:sz="4" w:space="0" w:color="auto"/>
              <w:right w:val="nil"/>
            </w:tcBorders>
            <w:shd w:val="clear" w:color="auto" w:fill="auto"/>
            <w:vAlign w:val="center"/>
            <w:hideMark/>
          </w:tcPr>
          <w:p w14:paraId="48F85D7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Cluster Group Name</w:t>
            </w:r>
          </w:p>
        </w:tc>
        <w:tc>
          <w:tcPr>
            <w:tcW w:w="3077" w:type="dxa"/>
            <w:tcBorders>
              <w:top w:val="nil"/>
              <w:left w:val="nil"/>
              <w:bottom w:val="single" w:sz="4" w:space="0" w:color="auto"/>
              <w:right w:val="nil"/>
            </w:tcBorders>
            <w:shd w:val="clear" w:color="auto" w:fill="auto"/>
            <w:noWrap/>
            <w:vAlign w:val="center"/>
            <w:hideMark/>
          </w:tcPr>
          <w:p w14:paraId="7B25F51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6" w:type="dxa"/>
            <w:tcBorders>
              <w:top w:val="nil"/>
              <w:left w:val="nil"/>
              <w:bottom w:val="single" w:sz="4" w:space="0" w:color="auto"/>
              <w:right w:val="nil"/>
            </w:tcBorders>
            <w:shd w:val="clear" w:color="auto" w:fill="auto"/>
            <w:vAlign w:val="center"/>
            <w:hideMark/>
          </w:tcPr>
          <w:p w14:paraId="7A387E45"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7" w:type="dxa"/>
            <w:tcBorders>
              <w:top w:val="nil"/>
              <w:left w:val="nil"/>
              <w:bottom w:val="single" w:sz="4" w:space="0" w:color="auto"/>
              <w:right w:val="nil"/>
            </w:tcBorders>
            <w:shd w:val="clear" w:color="auto" w:fill="auto"/>
            <w:noWrap/>
            <w:vAlign w:val="center"/>
            <w:hideMark/>
          </w:tcPr>
          <w:p w14:paraId="6451144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583C156"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437" w:type="dxa"/>
            <w:tcBorders>
              <w:top w:val="nil"/>
              <w:left w:val="nil"/>
              <w:bottom w:val="single" w:sz="4" w:space="0" w:color="auto"/>
              <w:right w:val="nil"/>
            </w:tcBorders>
            <w:shd w:val="clear" w:color="auto" w:fill="auto"/>
            <w:noWrap/>
            <w:vAlign w:val="center"/>
            <w:hideMark/>
          </w:tcPr>
          <w:p w14:paraId="7A9CB60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706" w:type="dxa"/>
            <w:tcBorders>
              <w:top w:val="nil"/>
              <w:left w:val="nil"/>
              <w:bottom w:val="single" w:sz="4" w:space="0" w:color="auto"/>
              <w:right w:val="nil"/>
            </w:tcBorders>
            <w:shd w:val="clear" w:color="auto" w:fill="auto"/>
            <w:vAlign w:val="center"/>
            <w:hideMark/>
          </w:tcPr>
          <w:p w14:paraId="69008781"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37" w:type="dxa"/>
            <w:tcBorders>
              <w:top w:val="nil"/>
              <w:left w:val="nil"/>
              <w:bottom w:val="single" w:sz="4" w:space="0" w:color="auto"/>
              <w:right w:val="nil"/>
            </w:tcBorders>
            <w:shd w:val="clear" w:color="auto" w:fill="auto"/>
            <w:noWrap/>
            <w:vAlign w:val="center"/>
            <w:hideMark/>
          </w:tcPr>
          <w:p w14:paraId="545B53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E8D145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043" w:type="dxa"/>
            <w:tcBorders>
              <w:top w:val="nil"/>
              <w:left w:val="nil"/>
              <w:bottom w:val="single" w:sz="4" w:space="0" w:color="auto"/>
              <w:right w:val="nil"/>
            </w:tcBorders>
            <w:shd w:val="clear" w:color="auto" w:fill="auto"/>
            <w:noWrap/>
            <w:vAlign w:val="center"/>
            <w:hideMark/>
          </w:tcPr>
          <w:p w14:paraId="15528E4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3" w:type="dxa"/>
            <w:tcBorders>
              <w:top w:val="nil"/>
              <w:left w:val="nil"/>
              <w:bottom w:val="single" w:sz="4" w:space="0" w:color="auto"/>
              <w:right w:val="nil"/>
            </w:tcBorders>
            <w:shd w:val="clear" w:color="auto" w:fill="auto"/>
            <w:vAlign w:val="center"/>
            <w:hideMark/>
          </w:tcPr>
          <w:p w14:paraId="1B27E0A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4" w:type="dxa"/>
            <w:tcBorders>
              <w:top w:val="nil"/>
              <w:left w:val="nil"/>
              <w:bottom w:val="single" w:sz="4" w:space="0" w:color="auto"/>
              <w:right w:val="nil"/>
            </w:tcBorders>
            <w:shd w:val="clear" w:color="auto" w:fill="auto"/>
            <w:noWrap/>
            <w:vAlign w:val="center"/>
            <w:hideMark/>
          </w:tcPr>
          <w:p w14:paraId="63E2315F"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r>
      <w:tr w:rsidR="00CB11B1" w:rsidRPr="00CB11B1" w14:paraId="07B3C325" w14:textId="77777777" w:rsidTr="00CB11B1">
        <w:trPr>
          <w:trHeight w:val="270"/>
        </w:trPr>
        <w:tc>
          <w:tcPr>
            <w:tcW w:w="1080" w:type="dxa"/>
            <w:tcBorders>
              <w:top w:val="nil"/>
              <w:left w:val="nil"/>
              <w:bottom w:val="nil"/>
              <w:right w:val="nil"/>
            </w:tcBorders>
            <w:shd w:val="clear" w:color="auto" w:fill="auto"/>
            <w:noWrap/>
            <w:vAlign w:val="bottom"/>
            <w:hideMark/>
          </w:tcPr>
          <w:p w14:paraId="73879F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077" w:type="dxa"/>
            <w:tcBorders>
              <w:top w:val="nil"/>
              <w:left w:val="nil"/>
              <w:bottom w:val="nil"/>
              <w:right w:val="nil"/>
            </w:tcBorders>
            <w:shd w:val="clear" w:color="auto" w:fill="auto"/>
            <w:noWrap/>
            <w:vAlign w:val="bottom"/>
            <w:hideMark/>
          </w:tcPr>
          <w:p w14:paraId="34ECC5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7A58363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2525A40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0120FF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3FFC0AEB"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33BA11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19F4F9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BD06B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69B81A9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56E0C07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074546A4" w14:textId="77777777" w:rsidR="00CB11B1" w:rsidRPr="00DC704D" w:rsidRDefault="00CB11B1" w:rsidP="00DC704D">
            <w:pPr>
              <w:spacing w:after="0" w:line="240" w:lineRule="auto"/>
              <w:rPr>
                <w:rFonts w:ascii="Times New Roman" w:eastAsia="Times New Roman" w:hAnsi="Times New Roman" w:cs="Times New Roman"/>
                <w:sz w:val="20"/>
                <w:szCs w:val="20"/>
              </w:rPr>
            </w:pPr>
          </w:p>
        </w:tc>
      </w:tr>
      <w:tr w:rsidR="00CB11B1" w:rsidRPr="00CB11B1" w14:paraId="68E90285"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1652137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3077" w:type="dxa"/>
            <w:tcBorders>
              <w:top w:val="single" w:sz="8" w:space="0" w:color="auto"/>
              <w:left w:val="nil"/>
              <w:bottom w:val="nil"/>
              <w:right w:val="nil"/>
            </w:tcBorders>
            <w:shd w:val="clear" w:color="auto" w:fill="auto"/>
            <w:noWrap/>
            <w:vAlign w:val="bottom"/>
            <w:hideMark/>
          </w:tcPr>
          <w:p w14:paraId="65C0CE4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6" w:type="dxa"/>
            <w:tcBorders>
              <w:top w:val="single" w:sz="8" w:space="0" w:color="auto"/>
              <w:left w:val="nil"/>
              <w:bottom w:val="nil"/>
              <w:right w:val="nil"/>
            </w:tcBorders>
            <w:shd w:val="clear" w:color="auto" w:fill="auto"/>
            <w:noWrap/>
            <w:vAlign w:val="bottom"/>
            <w:hideMark/>
          </w:tcPr>
          <w:p w14:paraId="30B79AF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78</w:t>
            </w:r>
          </w:p>
        </w:tc>
        <w:tc>
          <w:tcPr>
            <w:tcW w:w="727" w:type="dxa"/>
            <w:tcBorders>
              <w:top w:val="single" w:sz="8" w:space="0" w:color="auto"/>
              <w:left w:val="nil"/>
              <w:bottom w:val="nil"/>
              <w:right w:val="nil"/>
            </w:tcBorders>
            <w:shd w:val="clear" w:color="auto" w:fill="auto"/>
            <w:noWrap/>
            <w:vAlign w:val="bottom"/>
            <w:hideMark/>
          </w:tcPr>
          <w:p w14:paraId="0EC1EA8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404DFD6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0AFE33A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706" w:type="dxa"/>
            <w:tcBorders>
              <w:top w:val="single" w:sz="8" w:space="0" w:color="auto"/>
              <w:left w:val="nil"/>
              <w:bottom w:val="nil"/>
              <w:right w:val="nil"/>
            </w:tcBorders>
            <w:shd w:val="clear" w:color="auto" w:fill="auto"/>
            <w:noWrap/>
            <w:vAlign w:val="bottom"/>
            <w:hideMark/>
          </w:tcPr>
          <w:p w14:paraId="551057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4</w:t>
            </w:r>
          </w:p>
        </w:tc>
        <w:tc>
          <w:tcPr>
            <w:tcW w:w="737" w:type="dxa"/>
            <w:tcBorders>
              <w:top w:val="single" w:sz="8" w:space="0" w:color="auto"/>
              <w:left w:val="nil"/>
              <w:bottom w:val="nil"/>
              <w:right w:val="nil"/>
            </w:tcBorders>
            <w:shd w:val="clear" w:color="auto" w:fill="auto"/>
            <w:noWrap/>
            <w:vAlign w:val="bottom"/>
            <w:hideMark/>
          </w:tcPr>
          <w:p w14:paraId="6EEA343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29E235E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663A34E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3" w:type="dxa"/>
            <w:tcBorders>
              <w:top w:val="single" w:sz="8" w:space="0" w:color="auto"/>
              <w:left w:val="nil"/>
              <w:bottom w:val="nil"/>
              <w:right w:val="nil"/>
            </w:tcBorders>
            <w:shd w:val="clear" w:color="auto" w:fill="auto"/>
            <w:noWrap/>
            <w:vAlign w:val="bottom"/>
            <w:hideMark/>
          </w:tcPr>
          <w:p w14:paraId="620B9F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14</w:t>
            </w:r>
          </w:p>
        </w:tc>
        <w:tc>
          <w:tcPr>
            <w:tcW w:w="724" w:type="dxa"/>
            <w:tcBorders>
              <w:top w:val="single" w:sz="8" w:space="0" w:color="auto"/>
              <w:left w:val="nil"/>
              <w:bottom w:val="nil"/>
              <w:right w:val="single" w:sz="8" w:space="0" w:color="auto"/>
            </w:tcBorders>
            <w:shd w:val="clear" w:color="auto" w:fill="auto"/>
            <w:noWrap/>
            <w:vAlign w:val="bottom"/>
            <w:hideMark/>
          </w:tcPr>
          <w:p w14:paraId="72FCD7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5040D1F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E1289A6"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38377D45"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696" w:type="dxa"/>
            <w:tcBorders>
              <w:top w:val="single" w:sz="4" w:space="0" w:color="auto"/>
              <w:left w:val="nil"/>
              <w:bottom w:val="single" w:sz="4" w:space="0" w:color="auto"/>
              <w:right w:val="nil"/>
            </w:tcBorders>
            <w:shd w:val="clear" w:color="auto" w:fill="auto"/>
            <w:noWrap/>
            <w:vAlign w:val="bottom"/>
            <w:hideMark/>
          </w:tcPr>
          <w:p w14:paraId="43CDA3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59</w:t>
            </w:r>
          </w:p>
        </w:tc>
        <w:tc>
          <w:tcPr>
            <w:tcW w:w="727" w:type="dxa"/>
            <w:tcBorders>
              <w:top w:val="single" w:sz="4" w:space="0" w:color="auto"/>
              <w:left w:val="nil"/>
              <w:bottom w:val="single" w:sz="4" w:space="0" w:color="auto"/>
              <w:right w:val="nil"/>
            </w:tcBorders>
            <w:shd w:val="clear" w:color="auto" w:fill="auto"/>
            <w:noWrap/>
            <w:vAlign w:val="bottom"/>
            <w:hideMark/>
          </w:tcPr>
          <w:p w14:paraId="43005AA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7FA2CA4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2335F6A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706" w:type="dxa"/>
            <w:tcBorders>
              <w:top w:val="single" w:sz="4" w:space="0" w:color="auto"/>
              <w:left w:val="nil"/>
              <w:bottom w:val="single" w:sz="4" w:space="0" w:color="auto"/>
              <w:right w:val="nil"/>
            </w:tcBorders>
            <w:shd w:val="clear" w:color="auto" w:fill="auto"/>
            <w:noWrap/>
            <w:vAlign w:val="bottom"/>
            <w:hideMark/>
          </w:tcPr>
          <w:p w14:paraId="68454D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4</w:t>
            </w:r>
          </w:p>
        </w:tc>
        <w:tc>
          <w:tcPr>
            <w:tcW w:w="737" w:type="dxa"/>
            <w:tcBorders>
              <w:top w:val="single" w:sz="4" w:space="0" w:color="auto"/>
              <w:left w:val="nil"/>
              <w:bottom w:val="single" w:sz="4" w:space="0" w:color="auto"/>
              <w:right w:val="nil"/>
            </w:tcBorders>
            <w:shd w:val="clear" w:color="auto" w:fill="auto"/>
            <w:noWrap/>
            <w:vAlign w:val="bottom"/>
            <w:hideMark/>
          </w:tcPr>
          <w:p w14:paraId="45C47EB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1E3EF7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709C222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rvensis</w:t>
            </w:r>
          </w:p>
        </w:tc>
        <w:tc>
          <w:tcPr>
            <w:tcW w:w="693" w:type="dxa"/>
            <w:tcBorders>
              <w:top w:val="single" w:sz="4" w:space="0" w:color="auto"/>
              <w:left w:val="nil"/>
              <w:bottom w:val="single" w:sz="4" w:space="0" w:color="auto"/>
              <w:right w:val="nil"/>
            </w:tcBorders>
            <w:shd w:val="clear" w:color="auto" w:fill="auto"/>
            <w:noWrap/>
            <w:vAlign w:val="bottom"/>
            <w:hideMark/>
          </w:tcPr>
          <w:p w14:paraId="30D718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2</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6D764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33</w:t>
            </w:r>
          </w:p>
        </w:tc>
      </w:tr>
      <w:tr w:rsidR="00CB11B1" w:rsidRPr="00CB11B1" w14:paraId="6D2D1F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C31398"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13D3908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696" w:type="dxa"/>
            <w:tcBorders>
              <w:top w:val="nil"/>
              <w:left w:val="nil"/>
              <w:bottom w:val="nil"/>
              <w:right w:val="nil"/>
            </w:tcBorders>
            <w:shd w:val="clear" w:color="auto" w:fill="auto"/>
            <w:noWrap/>
            <w:vAlign w:val="bottom"/>
            <w:hideMark/>
          </w:tcPr>
          <w:p w14:paraId="365C4A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0DA331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48A702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4A237C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E71775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71FB532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1B24BF2"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0186D1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41DCD9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0665099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F81AC60"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772115B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8" w:space="0" w:color="auto"/>
              <w:right w:val="nil"/>
            </w:tcBorders>
            <w:shd w:val="clear" w:color="auto" w:fill="auto"/>
            <w:noWrap/>
            <w:vAlign w:val="bottom"/>
            <w:hideMark/>
          </w:tcPr>
          <w:p w14:paraId="4B4A895C"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6" w:type="dxa"/>
            <w:tcBorders>
              <w:top w:val="single" w:sz="4" w:space="0" w:color="auto"/>
              <w:left w:val="nil"/>
              <w:bottom w:val="single" w:sz="8" w:space="0" w:color="auto"/>
              <w:right w:val="nil"/>
            </w:tcBorders>
            <w:shd w:val="clear" w:color="auto" w:fill="auto"/>
            <w:noWrap/>
            <w:vAlign w:val="bottom"/>
            <w:hideMark/>
          </w:tcPr>
          <w:p w14:paraId="058468B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single" w:sz="4" w:space="0" w:color="auto"/>
              <w:left w:val="nil"/>
              <w:bottom w:val="single" w:sz="8" w:space="0" w:color="auto"/>
              <w:right w:val="nil"/>
            </w:tcBorders>
            <w:shd w:val="clear" w:color="auto" w:fill="auto"/>
            <w:noWrap/>
            <w:vAlign w:val="bottom"/>
            <w:hideMark/>
          </w:tcPr>
          <w:p w14:paraId="43B1E33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A675BD3"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A3A7E2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01056E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4871407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BC327B8"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48D780E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0E790D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50A198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00B436D" w14:textId="77777777" w:rsidTr="00CB11B1">
        <w:trPr>
          <w:trHeight w:val="270"/>
        </w:trPr>
        <w:tc>
          <w:tcPr>
            <w:tcW w:w="1080" w:type="dxa"/>
            <w:tcBorders>
              <w:top w:val="nil"/>
              <w:left w:val="nil"/>
              <w:bottom w:val="nil"/>
              <w:right w:val="nil"/>
            </w:tcBorders>
            <w:shd w:val="clear" w:color="auto" w:fill="auto"/>
            <w:vAlign w:val="bottom"/>
            <w:hideMark/>
          </w:tcPr>
          <w:p w14:paraId="2CBECD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2EDA728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0D68B94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0597B10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76F3F26"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71D653F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nil"/>
              <w:right w:val="nil"/>
            </w:tcBorders>
            <w:shd w:val="clear" w:color="auto" w:fill="auto"/>
            <w:noWrap/>
            <w:vAlign w:val="bottom"/>
            <w:hideMark/>
          </w:tcPr>
          <w:p w14:paraId="46602FA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737" w:type="dxa"/>
            <w:tcBorders>
              <w:top w:val="nil"/>
              <w:left w:val="nil"/>
              <w:bottom w:val="nil"/>
              <w:right w:val="nil"/>
            </w:tcBorders>
            <w:shd w:val="clear" w:color="auto" w:fill="auto"/>
            <w:noWrap/>
            <w:vAlign w:val="bottom"/>
            <w:hideMark/>
          </w:tcPr>
          <w:p w14:paraId="7310FC7F"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DB38460"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1AEA5AF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B0E54A" w14:textId="77777777" w:rsidR="00CB11B1" w:rsidRPr="00DC704D" w:rsidRDefault="00CB11B1" w:rsidP="00DC704D">
            <w:pPr>
              <w:spacing w:after="0" w:line="240" w:lineRule="auto"/>
              <w:rPr>
                <w:rFonts w:ascii="Calibri" w:eastAsia="Times New Roman" w:hAnsi="Calibri" w:cs="Calibri"/>
                <w:i/>
                <w:iCs/>
                <w:color w:val="000000"/>
                <w:sz w:val="20"/>
                <w:szCs w:val="20"/>
              </w:rPr>
            </w:pPr>
          </w:p>
        </w:tc>
        <w:tc>
          <w:tcPr>
            <w:tcW w:w="724" w:type="dxa"/>
            <w:tcBorders>
              <w:top w:val="nil"/>
              <w:left w:val="nil"/>
              <w:bottom w:val="nil"/>
              <w:right w:val="nil"/>
            </w:tcBorders>
            <w:shd w:val="clear" w:color="auto" w:fill="auto"/>
            <w:noWrap/>
            <w:vAlign w:val="bottom"/>
            <w:hideMark/>
          </w:tcPr>
          <w:p w14:paraId="3C5911C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407A3FD7"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B26816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3077" w:type="dxa"/>
            <w:tcBorders>
              <w:top w:val="single" w:sz="8" w:space="0" w:color="auto"/>
              <w:left w:val="nil"/>
              <w:bottom w:val="nil"/>
              <w:right w:val="nil"/>
            </w:tcBorders>
            <w:shd w:val="clear" w:color="auto" w:fill="auto"/>
            <w:noWrap/>
            <w:vAlign w:val="bottom"/>
            <w:hideMark/>
          </w:tcPr>
          <w:p w14:paraId="5F3FB10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6" w:type="dxa"/>
            <w:tcBorders>
              <w:top w:val="single" w:sz="8" w:space="0" w:color="auto"/>
              <w:left w:val="nil"/>
              <w:bottom w:val="nil"/>
              <w:right w:val="nil"/>
            </w:tcBorders>
            <w:shd w:val="clear" w:color="auto" w:fill="auto"/>
            <w:noWrap/>
            <w:vAlign w:val="bottom"/>
            <w:hideMark/>
          </w:tcPr>
          <w:p w14:paraId="2977142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3</w:t>
            </w:r>
          </w:p>
        </w:tc>
        <w:tc>
          <w:tcPr>
            <w:tcW w:w="727" w:type="dxa"/>
            <w:tcBorders>
              <w:top w:val="single" w:sz="8" w:space="0" w:color="auto"/>
              <w:left w:val="nil"/>
              <w:bottom w:val="nil"/>
              <w:right w:val="nil"/>
            </w:tcBorders>
            <w:shd w:val="clear" w:color="auto" w:fill="auto"/>
            <w:noWrap/>
            <w:vAlign w:val="bottom"/>
            <w:hideMark/>
          </w:tcPr>
          <w:p w14:paraId="584C5E3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04C6C26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581D27F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706" w:type="dxa"/>
            <w:tcBorders>
              <w:top w:val="single" w:sz="8" w:space="0" w:color="auto"/>
              <w:left w:val="nil"/>
              <w:bottom w:val="nil"/>
              <w:right w:val="nil"/>
            </w:tcBorders>
            <w:shd w:val="clear" w:color="auto" w:fill="auto"/>
            <w:noWrap/>
            <w:vAlign w:val="bottom"/>
            <w:hideMark/>
          </w:tcPr>
          <w:p w14:paraId="7192DED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65</w:t>
            </w:r>
          </w:p>
        </w:tc>
        <w:tc>
          <w:tcPr>
            <w:tcW w:w="737" w:type="dxa"/>
            <w:tcBorders>
              <w:top w:val="single" w:sz="8" w:space="0" w:color="auto"/>
              <w:left w:val="nil"/>
              <w:bottom w:val="nil"/>
              <w:right w:val="nil"/>
            </w:tcBorders>
            <w:shd w:val="clear" w:color="auto" w:fill="auto"/>
            <w:noWrap/>
            <w:vAlign w:val="bottom"/>
            <w:hideMark/>
          </w:tcPr>
          <w:p w14:paraId="2A7B82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F53AC7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280CD56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693" w:type="dxa"/>
            <w:tcBorders>
              <w:top w:val="single" w:sz="8" w:space="0" w:color="auto"/>
              <w:left w:val="nil"/>
              <w:bottom w:val="nil"/>
              <w:right w:val="nil"/>
            </w:tcBorders>
            <w:shd w:val="clear" w:color="auto" w:fill="auto"/>
            <w:noWrap/>
            <w:vAlign w:val="bottom"/>
            <w:hideMark/>
          </w:tcPr>
          <w:p w14:paraId="0F62DD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4</w:t>
            </w:r>
          </w:p>
        </w:tc>
        <w:tc>
          <w:tcPr>
            <w:tcW w:w="724" w:type="dxa"/>
            <w:tcBorders>
              <w:top w:val="single" w:sz="8" w:space="0" w:color="auto"/>
              <w:left w:val="nil"/>
              <w:bottom w:val="nil"/>
              <w:right w:val="single" w:sz="8" w:space="0" w:color="auto"/>
            </w:tcBorders>
            <w:shd w:val="clear" w:color="auto" w:fill="auto"/>
            <w:noWrap/>
            <w:vAlign w:val="bottom"/>
            <w:hideMark/>
          </w:tcPr>
          <w:p w14:paraId="5ECED97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88D9D4D"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CEFF41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C751B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6" w:type="dxa"/>
            <w:tcBorders>
              <w:top w:val="single" w:sz="4" w:space="0" w:color="auto"/>
              <w:left w:val="nil"/>
              <w:bottom w:val="single" w:sz="4" w:space="0" w:color="auto"/>
              <w:right w:val="nil"/>
            </w:tcBorders>
            <w:shd w:val="clear" w:color="auto" w:fill="auto"/>
            <w:noWrap/>
            <w:vAlign w:val="bottom"/>
            <w:hideMark/>
          </w:tcPr>
          <w:p w14:paraId="0399FC1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6</w:t>
            </w:r>
          </w:p>
        </w:tc>
        <w:tc>
          <w:tcPr>
            <w:tcW w:w="727" w:type="dxa"/>
            <w:tcBorders>
              <w:top w:val="single" w:sz="4" w:space="0" w:color="auto"/>
              <w:left w:val="nil"/>
              <w:bottom w:val="single" w:sz="4" w:space="0" w:color="auto"/>
              <w:right w:val="nil"/>
            </w:tcBorders>
            <w:shd w:val="clear" w:color="auto" w:fill="auto"/>
            <w:noWrap/>
            <w:vAlign w:val="bottom"/>
            <w:hideMark/>
          </w:tcPr>
          <w:p w14:paraId="4568A2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A1F653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17A9114"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706" w:type="dxa"/>
            <w:tcBorders>
              <w:top w:val="single" w:sz="4" w:space="0" w:color="auto"/>
              <w:left w:val="nil"/>
              <w:bottom w:val="single" w:sz="4" w:space="0" w:color="auto"/>
              <w:right w:val="nil"/>
            </w:tcBorders>
            <w:shd w:val="clear" w:color="auto" w:fill="auto"/>
            <w:noWrap/>
            <w:vAlign w:val="bottom"/>
            <w:hideMark/>
          </w:tcPr>
          <w:p w14:paraId="561C522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37" w:type="dxa"/>
            <w:tcBorders>
              <w:top w:val="single" w:sz="4" w:space="0" w:color="auto"/>
              <w:left w:val="nil"/>
              <w:bottom w:val="single" w:sz="4" w:space="0" w:color="auto"/>
              <w:right w:val="nil"/>
            </w:tcBorders>
            <w:shd w:val="clear" w:color="auto" w:fill="auto"/>
            <w:noWrap/>
            <w:vAlign w:val="bottom"/>
            <w:hideMark/>
          </w:tcPr>
          <w:p w14:paraId="1789851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11C42C5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DE4A1D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3" w:type="dxa"/>
            <w:tcBorders>
              <w:top w:val="single" w:sz="4" w:space="0" w:color="auto"/>
              <w:left w:val="nil"/>
              <w:bottom w:val="single" w:sz="4" w:space="0" w:color="auto"/>
              <w:right w:val="nil"/>
            </w:tcBorders>
            <w:shd w:val="clear" w:color="auto" w:fill="auto"/>
            <w:noWrap/>
            <w:vAlign w:val="bottom"/>
            <w:hideMark/>
          </w:tcPr>
          <w:p w14:paraId="3720EE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6</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0562C0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78151E18"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BD8639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771A92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athyrus palustris</w:t>
            </w:r>
          </w:p>
        </w:tc>
        <w:tc>
          <w:tcPr>
            <w:tcW w:w="696" w:type="dxa"/>
            <w:tcBorders>
              <w:top w:val="nil"/>
              <w:left w:val="nil"/>
              <w:bottom w:val="nil"/>
              <w:right w:val="nil"/>
            </w:tcBorders>
            <w:shd w:val="clear" w:color="auto" w:fill="auto"/>
            <w:noWrap/>
            <w:vAlign w:val="bottom"/>
            <w:hideMark/>
          </w:tcPr>
          <w:p w14:paraId="4E72ABA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3</w:t>
            </w:r>
          </w:p>
        </w:tc>
        <w:tc>
          <w:tcPr>
            <w:tcW w:w="727" w:type="dxa"/>
            <w:tcBorders>
              <w:top w:val="nil"/>
              <w:left w:val="nil"/>
              <w:bottom w:val="nil"/>
              <w:right w:val="nil"/>
            </w:tcBorders>
            <w:shd w:val="clear" w:color="auto" w:fill="auto"/>
            <w:noWrap/>
            <w:vAlign w:val="bottom"/>
            <w:hideMark/>
          </w:tcPr>
          <w:p w14:paraId="202F52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2855A1F"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0DF4C1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7176558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3BD34E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CA44A2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75BE97A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CC024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nil"/>
              <w:right w:val="single" w:sz="8" w:space="0" w:color="auto"/>
            </w:tcBorders>
            <w:shd w:val="clear" w:color="auto" w:fill="auto"/>
            <w:noWrap/>
            <w:vAlign w:val="bottom"/>
            <w:hideMark/>
          </w:tcPr>
          <w:p w14:paraId="4C807B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384F89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D3069CA"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55759F4"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palustre</w:t>
            </w:r>
          </w:p>
        </w:tc>
        <w:tc>
          <w:tcPr>
            <w:tcW w:w="696" w:type="dxa"/>
            <w:tcBorders>
              <w:top w:val="single" w:sz="4" w:space="0" w:color="auto"/>
              <w:left w:val="nil"/>
              <w:bottom w:val="single" w:sz="4" w:space="0" w:color="auto"/>
              <w:right w:val="nil"/>
            </w:tcBorders>
            <w:shd w:val="clear" w:color="auto" w:fill="auto"/>
            <w:noWrap/>
            <w:vAlign w:val="bottom"/>
            <w:hideMark/>
          </w:tcPr>
          <w:p w14:paraId="2322AA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5</w:t>
            </w:r>
          </w:p>
        </w:tc>
        <w:tc>
          <w:tcPr>
            <w:tcW w:w="727" w:type="dxa"/>
            <w:tcBorders>
              <w:top w:val="single" w:sz="4" w:space="0" w:color="auto"/>
              <w:left w:val="nil"/>
              <w:bottom w:val="single" w:sz="4" w:space="0" w:color="auto"/>
              <w:right w:val="nil"/>
            </w:tcBorders>
            <w:shd w:val="clear" w:color="auto" w:fill="auto"/>
            <w:noWrap/>
            <w:vAlign w:val="bottom"/>
            <w:hideMark/>
          </w:tcPr>
          <w:p w14:paraId="040226E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19BF38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6D9E93E"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0D5C4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03E5AE9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D6840C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38A15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6D1E6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2C33350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6703080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41D6E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7BDD52A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Impatiens capensis</w:t>
            </w:r>
          </w:p>
        </w:tc>
        <w:tc>
          <w:tcPr>
            <w:tcW w:w="696" w:type="dxa"/>
            <w:tcBorders>
              <w:top w:val="nil"/>
              <w:left w:val="nil"/>
              <w:bottom w:val="nil"/>
              <w:right w:val="nil"/>
            </w:tcBorders>
            <w:shd w:val="clear" w:color="auto" w:fill="auto"/>
            <w:noWrap/>
            <w:vAlign w:val="bottom"/>
            <w:hideMark/>
          </w:tcPr>
          <w:p w14:paraId="74B88D2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670B41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35E321C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5929A6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43AC24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1D3BFB9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1302CA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502E814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223C8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73783E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901607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A579F5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0E88287E"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Sidalcia</w:t>
            </w:r>
            <w:proofErr w:type="spellEnd"/>
            <w:r w:rsidRPr="00DC704D">
              <w:rPr>
                <w:rFonts w:ascii="Calibri" w:eastAsia="Times New Roman" w:hAnsi="Calibri" w:cs="Calibri"/>
                <w:i/>
                <w:iCs/>
                <w:sz w:val="20"/>
                <w:szCs w:val="20"/>
              </w:rPr>
              <w:t xml:space="preserve"> hendersonii</w:t>
            </w:r>
          </w:p>
        </w:tc>
        <w:tc>
          <w:tcPr>
            <w:tcW w:w="696" w:type="dxa"/>
            <w:tcBorders>
              <w:top w:val="single" w:sz="4" w:space="0" w:color="auto"/>
              <w:left w:val="nil"/>
              <w:bottom w:val="single" w:sz="4" w:space="0" w:color="auto"/>
              <w:right w:val="nil"/>
            </w:tcBorders>
            <w:shd w:val="clear" w:color="auto" w:fill="auto"/>
            <w:noWrap/>
            <w:vAlign w:val="bottom"/>
            <w:hideMark/>
          </w:tcPr>
          <w:p w14:paraId="18862EA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7</w:t>
            </w:r>
          </w:p>
        </w:tc>
        <w:tc>
          <w:tcPr>
            <w:tcW w:w="727" w:type="dxa"/>
            <w:tcBorders>
              <w:top w:val="single" w:sz="4" w:space="0" w:color="auto"/>
              <w:left w:val="nil"/>
              <w:bottom w:val="single" w:sz="4" w:space="0" w:color="auto"/>
              <w:right w:val="nil"/>
            </w:tcBorders>
            <w:shd w:val="clear" w:color="auto" w:fill="auto"/>
            <w:noWrap/>
            <w:vAlign w:val="bottom"/>
            <w:hideMark/>
          </w:tcPr>
          <w:p w14:paraId="6EB7D3E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1D49BA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08E7CF8"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55CFD6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3B731571"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90A578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2CCCE130"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E7ADAD"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34FEAB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2F530DE"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4DD650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C78B9AC"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Platanther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dilatata</w:t>
            </w:r>
            <w:proofErr w:type="spellEnd"/>
          </w:p>
        </w:tc>
        <w:tc>
          <w:tcPr>
            <w:tcW w:w="696" w:type="dxa"/>
            <w:tcBorders>
              <w:top w:val="nil"/>
              <w:left w:val="nil"/>
              <w:bottom w:val="single" w:sz="8" w:space="0" w:color="auto"/>
              <w:right w:val="nil"/>
            </w:tcBorders>
            <w:shd w:val="clear" w:color="auto" w:fill="auto"/>
            <w:noWrap/>
            <w:vAlign w:val="bottom"/>
            <w:hideMark/>
          </w:tcPr>
          <w:p w14:paraId="2E77BAF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8</w:t>
            </w:r>
          </w:p>
        </w:tc>
        <w:tc>
          <w:tcPr>
            <w:tcW w:w="727" w:type="dxa"/>
            <w:tcBorders>
              <w:top w:val="nil"/>
              <w:left w:val="nil"/>
              <w:bottom w:val="single" w:sz="8" w:space="0" w:color="auto"/>
              <w:right w:val="nil"/>
            </w:tcBorders>
            <w:shd w:val="clear" w:color="auto" w:fill="auto"/>
            <w:noWrap/>
            <w:vAlign w:val="bottom"/>
            <w:hideMark/>
          </w:tcPr>
          <w:p w14:paraId="424BD0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0</w:t>
            </w:r>
          </w:p>
        </w:tc>
        <w:tc>
          <w:tcPr>
            <w:tcW w:w="240" w:type="dxa"/>
            <w:tcBorders>
              <w:top w:val="nil"/>
              <w:left w:val="nil"/>
              <w:bottom w:val="single" w:sz="8" w:space="0" w:color="auto"/>
              <w:right w:val="nil"/>
            </w:tcBorders>
            <w:shd w:val="clear" w:color="auto" w:fill="auto"/>
            <w:noWrap/>
            <w:vAlign w:val="bottom"/>
            <w:hideMark/>
          </w:tcPr>
          <w:p w14:paraId="7184B88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BA7F6DA"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45B5BA9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67C367C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4E7116F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638B854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A84FC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AE29ED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BD90A56" w14:textId="77777777" w:rsidTr="00CB11B1">
        <w:trPr>
          <w:trHeight w:val="270"/>
        </w:trPr>
        <w:tc>
          <w:tcPr>
            <w:tcW w:w="1080" w:type="dxa"/>
            <w:tcBorders>
              <w:top w:val="nil"/>
              <w:left w:val="nil"/>
              <w:bottom w:val="nil"/>
              <w:right w:val="nil"/>
            </w:tcBorders>
            <w:shd w:val="clear" w:color="auto" w:fill="auto"/>
            <w:vAlign w:val="bottom"/>
            <w:hideMark/>
          </w:tcPr>
          <w:p w14:paraId="536091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3AB73E0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22D3D7C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408E3F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41DBD2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13EDDC1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2720C87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2FB7C8A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899DB2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017946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488F25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34C605C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7616B2B3"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E4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3077" w:type="dxa"/>
            <w:tcBorders>
              <w:top w:val="single" w:sz="8" w:space="0" w:color="auto"/>
              <w:left w:val="nil"/>
              <w:bottom w:val="nil"/>
              <w:right w:val="nil"/>
            </w:tcBorders>
            <w:shd w:val="clear" w:color="auto" w:fill="auto"/>
            <w:noWrap/>
            <w:vAlign w:val="bottom"/>
            <w:hideMark/>
          </w:tcPr>
          <w:p w14:paraId="62E5658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6" w:type="dxa"/>
            <w:tcBorders>
              <w:top w:val="single" w:sz="8" w:space="0" w:color="auto"/>
              <w:left w:val="nil"/>
              <w:bottom w:val="nil"/>
              <w:right w:val="nil"/>
            </w:tcBorders>
            <w:shd w:val="clear" w:color="auto" w:fill="auto"/>
            <w:noWrap/>
            <w:vAlign w:val="bottom"/>
            <w:hideMark/>
          </w:tcPr>
          <w:p w14:paraId="1574A35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7</w:t>
            </w:r>
          </w:p>
        </w:tc>
        <w:tc>
          <w:tcPr>
            <w:tcW w:w="727" w:type="dxa"/>
            <w:tcBorders>
              <w:top w:val="single" w:sz="8" w:space="0" w:color="auto"/>
              <w:left w:val="nil"/>
              <w:bottom w:val="nil"/>
              <w:right w:val="nil"/>
            </w:tcBorders>
            <w:shd w:val="clear" w:color="auto" w:fill="auto"/>
            <w:noWrap/>
            <w:vAlign w:val="bottom"/>
            <w:hideMark/>
          </w:tcPr>
          <w:p w14:paraId="36AB1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D6D15B9"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single" w:sz="4" w:space="0" w:color="auto"/>
              <w:right w:val="nil"/>
            </w:tcBorders>
            <w:shd w:val="clear" w:color="auto" w:fill="auto"/>
            <w:noWrap/>
            <w:vAlign w:val="bottom"/>
            <w:hideMark/>
          </w:tcPr>
          <w:p w14:paraId="3CE73B8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706" w:type="dxa"/>
            <w:tcBorders>
              <w:top w:val="single" w:sz="8" w:space="0" w:color="auto"/>
              <w:left w:val="nil"/>
              <w:bottom w:val="single" w:sz="4" w:space="0" w:color="auto"/>
              <w:right w:val="nil"/>
            </w:tcBorders>
            <w:shd w:val="clear" w:color="auto" w:fill="auto"/>
            <w:noWrap/>
            <w:vAlign w:val="bottom"/>
            <w:hideMark/>
          </w:tcPr>
          <w:p w14:paraId="0DE3F51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82</w:t>
            </w:r>
          </w:p>
        </w:tc>
        <w:tc>
          <w:tcPr>
            <w:tcW w:w="737" w:type="dxa"/>
            <w:tcBorders>
              <w:top w:val="single" w:sz="8" w:space="0" w:color="auto"/>
              <w:left w:val="nil"/>
              <w:bottom w:val="single" w:sz="4" w:space="0" w:color="auto"/>
              <w:right w:val="nil"/>
            </w:tcBorders>
            <w:shd w:val="clear" w:color="auto" w:fill="auto"/>
            <w:noWrap/>
            <w:vAlign w:val="bottom"/>
            <w:hideMark/>
          </w:tcPr>
          <w:p w14:paraId="7D3EA35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670DF41C"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1D5AC16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3" w:type="dxa"/>
            <w:tcBorders>
              <w:top w:val="single" w:sz="8" w:space="0" w:color="auto"/>
              <w:left w:val="nil"/>
              <w:bottom w:val="nil"/>
              <w:right w:val="nil"/>
            </w:tcBorders>
            <w:shd w:val="clear" w:color="auto" w:fill="auto"/>
            <w:noWrap/>
            <w:vAlign w:val="bottom"/>
            <w:hideMark/>
          </w:tcPr>
          <w:p w14:paraId="3DBA16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2</w:t>
            </w:r>
          </w:p>
        </w:tc>
        <w:tc>
          <w:tcPr>
            <w:tcW w:w="724" w:type="dxa"/>
            <w:tcBorders>
              <w:top w:val="single" w:sz="8" w:space="0" w:color="auto"/>
              <w:left w:val="nil"/>
              <w:bottom w:val="nil"/>
              <w:right w:val="single" w:sz="8" w:space="0" w:color="auto"/>
            </w:tcBorders>
            <w:shd w:val="clear" w:color="auto" w:fill="auto"/>
            <w:noWrap/>
            <w:vAlign w:val="bottom"/>
            <w:hideMark/>
          </w:tcPr>
          <w:p w14:paraId="2707EC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2E7BEB1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D263C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2549BE2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696" w:type="dxa"/>
            <w:tcBorders>
              <w:top w:val="single" w:sz="4" w:space="0" w:color="auto"/>
              <w:left w:val="nil"/>
              <w:bottom w:val="single" w:sz="4" w:space="0" w:color="auto"/>
              <w:right w:val="nil"/>
            </w:tcBorders>
            <w:shd w:val="clear" w:color="auto" w:fill="auto"/>
            <w:noWrap/>
            <w:vAlign w:val="bottom"/>
            <w:hideMark/>
          </w:tcPr>
          <w:p w14:paraId="1910AC3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77</w:t>
            </w:r>
          </w:p>
        </w:tc>
        <w:tc>
          <w:tcPr>
            <w:tcW w:w="727" w:type="dxa"/>
            <w:tcBorders>
              <w:top w:val="single" w:sz="4" w:space="0" w:color="auto"/>
              <w:left w:val="nil"/>
              <w:bottom w:val="single" w:sz="4" w:space="0" w:color="auto"/>
              <w:right w:val="nil"/>
            </w:tcBorders>
            <w:shd w:val="clear" w:color="auto" w:fill="auto"/>
            <w:noWrap/>
            <w:vAlign w:val="bottom"/>
            <w:hideMark/>
          </w:tcPr>
          <w:p w14:paraId="2FACAAB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E1D8F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1F1B33CF"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eersi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ryzoides</w:t>
            </w:r>
            <w:proofErr w:type="spellEnd"/>
          </w:p>
        </w:tc>
        <w:tc>
          <w:tcPr>
            <w:tcW w:w="706" w:type="dxa"/>
            <w:tcBorders>
              <w:top w:val="nil"/>
              <w:left w:val="nil"/>
              <w:bottom w:val="nil"/>
              <w:right w:val="nil"/>
            </w:tcBorders>
            <w:shd w:val="clear" w:color="auto" w:fill="auto"/>
            <w:noWrap/>
            <w:vAlign w:val="bottom"/>
            <w:hideMark/>
          </w:tcPr>
          <w:p w14:paraId="719F41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5</w:t>
            </w:r>
          </w:p>
        </w:tc>
        <w:tc>
          <w:tcPr>
            <w:tcW w:w="737" w:type="dxa"/>
            <w:tcBorders>
              <w:top w:val="nil"/>
              <w:left w:val="nil"/>
              <w:bottom w:val="nil"/>
              <w:right w:val="nil"/>
            </w:tcBorders>
            <w:shd w:val="clear" w:color="auto" w:fill="auto"/>
            <w:noWrap/>
            <w:vAlign w:val="bottom"/>
            <w:hideMark/>
          </w:tcPr>
          <w:p w14:paraId="059CBE8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6C84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5B7DB68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3" w:type="dxa"/>
            <w:tcBorders>
              <w:top w:val="single" w:sz="4" w:space="0" w:color="auto"/>
              <w:left w:val="nil"/>
              <w:bottom w:val="single" w:sz="4" w:space="0" w:color="auto"/>
              <w:right w:val="nil"/>
            </w:tcBorders>
            <w:shd w:val="clear" w:color="auto" w:fill="auto"/>
            <w:noWrap/>
            <w:vAlign w:val="bottom"/>
            <w:hideMark/>
          </w:tcPr>
          <w:p w14:paraId="00CFA95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09</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399F473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142478E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2F5A13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0435F9F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6" w:type="dxa"/>
            <w:tcBorders>
              <w:top w:val="nil"/>
              <w:left w:val="nil"/>
              <w:bottom w:val="nil"/>
              <w:right w:val="nil"/>
            </w:tcBorders>
            <w:shd w:val="clear" w:color="auto" w:fill="auto"/>
            <w:noWrap/>
            <w:vAlign w:val="bottom"/>
            <w:hideMark/>
          </w:tcPr>
          <w:p w14:paraId="25C2794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727" w:type="dxa"/>
            <w:tcBorders>
              <w:top w:val="nil"/>
              <w:left w:val="nil"/>
              <w:bottom w:val="nil"/>
              <w:right w:val="nil"/>
            </w:tcBorders>
            <w:shd w:val="clear" w:color="auto" w:fill="auto"/>
            <w:noWrap/>
            <w:vAlign w:val="bottom"/>
            <w:hideMark/>
          </w:tcPr>
          <w:p w14:paraId="30B373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F6CA0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35595C6E"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706" w:type="dxa"/>
            <w:tcBorders>
              <w:top w:val="single" w:sz="4" w:space="0" w:color="auto"/>
              <w:left w:val="nil"/>
              <w:bottom w:val="single" w:sz="4" w:space="0" w:color="auto"/>
              <w:right w:val="nil"/>
            </w:tcBorders>
            <w:shd w:val="clear" w:color="auto" w:fill="auto"/>
            <w:noWrap/>
            <w:vAlign w:val="bottom"/>
            <w:hideMark/>
          </w:tcPr>
          <w:p w14:paraId="403BBB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2</w:t>
            </w:r>
          </w:p>
        </w:tc>
        <w:tc>
          <w:tcPr>
            <w:tcW w:w="737" w:type="dxa"/>
            <w:tcBorders>
              <w:top w:val="single" w:sz="4" w:space="0" w:color="auto"/>
              <w:left w:val="nil"/>
              <w:bottom w:val="single" w:sz="4" w:space="0" w:color="auto"/>
              <w:right w:val="nil"/>
            </w:tcBorders>
            <w:shd w:val="clear" w:color="auto" w:fill="auto"/>
            <w:noWrap/>
            <w:vAlign w:val="bottom"/>
            <w:hideMark/>
          </w:tcPr>
          <w:p w14:paraId="4EA0B17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5C5F8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6DE1C6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3" w:type="dxa"/>
            <w:tcBorders>
              <w:top w:val="nil"/>
              <w:left w:val="nil"/>
              <w:bottom w:val="nil"/>
              <w:right w:val="nil"/>
            </w:tcBorders>
            <w:shd w:val="clear" w:color="auto" w:fill="auto"/>
            <w:noWrap/>
            <w:vAlign w:val="bottom"/>
            <w:hideMark/>
          </w:tcPr>
          <w:p w14:paraId="61F3B48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7</w:t>
            </w:r>
          </w:p>
        </w:tc>
        <w:tc>
          <w:tcPr>
            <w:tcW w:w="724" w:type="dxa"/>
            <w:tcBorders>
              <w:top w:val="nil"/>
              <w:left w:val="nil"/>
              <w:bottom w:val="nil"/>
              <w:right w:val="single" w:sz="8" w:space="0" w:color="auto"/>
            </w:tcBorders>
            <w:shd w:val="clear" w:color="auto" w:fill="auto"/>
            <w:noWrap/>
            <w:vAlign w:val="bottom"/>
            <w:hideMark/>
          </w:tcPr>
          <w:p w14:paraId="5D62034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FB217A7"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63F4C5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5561CE8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96" w:type="dxa"/>
            <w:tcBorders>
              <w:top w:val="single" w:sz="4" w:space="0" w:color="auto"/>
              <w:left w:val="nil"/>
              <w:bottom w:val="single" w:sz="4" w:space="0" w:color="auto"/>
              <w:right w:val="nil"/>
            </w:tcBorders>
            <w:shd w:val="clear" w:color="auto" w:fill="auto"/>
            <w:noWrap/>
            <w:vAlign w:val="bottom"/>
            <w:hideMark/>
          </w:tcPr>
          <w:p w14:paraId="243CC7B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single" w:sz="4" w:space="0" w:color="auto"/>
              <w:left w:val="nil"/>
              <w:bottom w:val="single" w:sz="4" w:space="0" w:color="auto"/>
              <w:right w:val="nil"/>
            </w:tcBorders>
            <w:shd w:val="clear" w:color="auto" w:fill="auto"/>
            <w:noWrap/>
            <w:vAlign w:val="bottom"/>
            <w:hideMark/>
          </w:tcPr>
          <w:p w14:paraId="4AC78E6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4AFD3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485572EB"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Bidens cernua</w:t>
            </w:r>
          </w:p>
        </w:tc>
        <w:tc>
          <w:tcPr>
            <w:tcW w:w="706" w:type="dxa"/>
            <w:tcBorders>
              <w:top w:val="nil"/>
              <w:left w:val="nil"/>
              <w:bottom w:val="single" w:sz="4" w:space="0" w:color="auto"/>
              <w:right w:val="nil"/>
            </w:tcBorders>
            <w:shd w:val="clear" w:color="auto" w:fill="auto"/>
            <w:noWrap/>
            <w:vAlign w:val="bottom"/>
            <w:hideMark/>
          </w:tcPr>
          <w:p w14:paraId="11266F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737" w:type="dxa"/>
            <w:tcBorders>
              <w:top w:val="nil"/>
              <w:left w:val="nil"/>
              <w:bottom w:val="single" w:sz="4" w:space="0" w:color="auto"/>
              <w:right w:val="nil"/>
            </w:tcBorders>
            <w:shd w:val="clear" w:color="auto" w:fill="auto"/>
            <w:noWrap/>
            <w:vAlign w:val="bottom"/>
            <w:hideMark/>
          </w:tcPr>
          <w:p w14:paraId="0A82CD1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57038F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3EB363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3" w:type="dxa"/>
            <w:tcBorders>
              <w:top w:val="single" w:sz="4" w:space="0" w:color="auto"/>
              <w:left w:val="nil"/>
              <w:bottom w:val="nil"/>
              <w:right w:val="nil"/>
            </w:tcBorders>
            <w:shd w:val="clear" w:color="auto" w:fill="auto"/>
            <w:noWrap/>
            <w:vAlign w:val="bottom"/>
            <w:hideMark/>
          </w:tcPr>
          <w:p w14:paraId="02EA2D6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24" w:type="dxa"/>
            <w:tcBorders>
              <w:top w:val="single" w:sz="4" w:space="0" w:color="auto"/>
              <w:left w:val="nil"/>
              <w:bottom w:val="nil"/>
              <w:right w:val="single" w:sz="8" w:space="0" w:color="auto"/>
            </w:tcBorders>
            <w:shd w:val="clear" w:color="auto" w:fill="auto"/>
            <w:noWrap/>
            <w:vAlign w:val="bottom"/>
            <w:hideMark/>
          </w:tcPr>
          <w:p w14:paraId="6CDB9A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547E5C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E42494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4002A41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6" w:type="dxa"/>
            <w:tcBorders>
              <w:top w:val="nil"/>
              <w:left w:val="nil"/>
              <w:bottom w:val="nil"/>
              <w:right w:val="nil"/>
            </w:tcBorders>
            <w:shd w:val="clear" w:color="auto" w:fill="auto"/>
            <w:noWrap/>
            <w:vAlign w:val="bottom"/>
            <w:hideMark/>
          </w:tcPr>
          <w:p w14:paraId="405E5BD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nil"/>
              <w:left w:val="nil"/>
              <w:bottom w:val="nil"/>
              <w:right w:val="nil"/>
            </w:tcBorders>
            <w:shd w:val="clear" w:color="auto" w:fill="auto"/>
            <w:noWrap/>
            <w:vAlign w:val="bottom"/>
            <w:hideMark/>
          </w:tcPr>
          <w:p w14:paraId="7EF59A7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2F32FD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523C9B3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706" w:type="dxa"/>
            <w:tcBorders>
              <w:top w:val="nil"/>
              <w:left w:val="nil"/>
              <w:bottom w:val="nil"/>
              <w:right w:val="nil"/>
            </w:tcBorders>
            <w:shd w:val="clear" w:color="auto" w:fill="auto"/>
            <w:noWrap/>
            <w:vAlign w:val="bottom"/>
            <w:hideMark/>
          </w:tcPr>
          <w:p w14:paraId="7A1B743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8</w:t>
            </w:r>
          </w:p>
        </w:tc>
        <w:tc>
          <w:tcPr>
            <w:tcW w:w="737" w:type="dxa"/>
            <w:tcBorders>
              <w:top w:val="nil"/>
              <w:left w:val="nil"/>
              <w:bottom w:val="nil"/>
              <w:right w:val="nil"/>
            </w:tcBorders>
            <w:shd w:val="clear" w:color="auto" w:fill="auto"/>
            <w:noWrap/>
            <w:vAlign w:val="bottom"/>
            <w:hideMark/>
          </w:tcPr>
          <w:p w14:paraId="0A46E0D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C2B5C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067F41D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leocharis palustris</w:t>
            </w:r>
          </w:p>
        </w:tc>
        <w:tc>
          <w:tcPr>
            <w:tcW w:w="693" w:type="dxa"/>
            <w:tcBorders>
              <w:top w:val="single" w:sz="4" w:space="0" w:color="auto"/>
              <w:left w:val="nil"/>
              <w:bottom w:val="single" w:sz="4" w:space="0" w:color="auto"/>
              <w:right w:val="nil"/>
            </w:tcBorders>
            <w:shd w:val="clear" w:color="auto" w:fill="auto"/>
            <w:noWrap/>
            <w:vAlign w:val="bottom"/>
            <w:hideMark/>
          </w:tcPr>
          <w:p w14:paraId="5B0EBF1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0</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FC575D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9A586A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4696C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9130C7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 xml:space="preserve">Trifolium </w:t>
            </w:r>
            <w:proofErr w:type="spellStart"/>
            <w:r w:rsidRPr="00DC704D">
              <w:rPr>
                <w:rFonts w:ascii="Calibri" w:eastAsia="Times New Roman" w:hAnsi="Calibri" w:cs="Calibri"/>
                <w:i/>
                <w:iCs/>
                <w:sz w:val="20"/>
                <w:szCs w:val="20"/>
              </w:rPr>
              <w:t>wormskjoldii</w:t>
            </w:r>
            <w:proofErr w:type="spellEnd"/>
          </w:p>
        </w:tc>
        <w:tc>
          <w:tcPr>
            <w:tcW w:w="696" w:type="dxa"/>
            <w:tcBorders>
              <w:top w:val="single" w:sz="4" w:space="0" w:color="auto"/>
              <w:left w:val="nil"/>
              <w:bottom w:val="single" w:sz="4" w:space="0" w:color="auto"/>
              <w:right w:val="nil"/>
            </w:tcBorders>
            <w:shd w:val="clear" w:color="auto" w:fill="auto"/>
            <w:noWrap/>
            <w:vAlign w:val="bottom"/>
            <w:hideMark/>
          </w:tcPr>
          <w:p w14:paraId="3AD1DF3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1</w:t>
            </w:r>
          </w:p>
        </w:tc>
        <w:tc>
          <w:tcPr>
            <w:tcW w:w="727" w:type="dxa"/>
            <w:tcBorders>
              <w:top w:val="single" w:sz="4" w:space="0" w:color="auto"/>
              <w:left w:val="nil"/>
              <w:bottom w:val="single" w:sz="4" w:space="0" w:color="auto"/>
              <w:right w:val="nil"/>
            </w:tcBorders>
            <w:shd w:val="clear" w:color="auto" w:fill="auto"/>
            <w:noWrap/>
            <w:vAlign w:val="bottom"/>
            <w:hideMark/>
          </w:tcPr>
          <w:p w14:paraId="206DEED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34718DF8"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3603C5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706" w:type="dxa"/>
            <w:tcBorders>
              <w:top w:val="single" w:sz="4" w:space="0" w:color="auto"/>
              <w:left w:val="nil"/>
              <w:bottom w:val="single" w:sz="4" w:space="0" w:color="auto"/>
              <w:right w:val="nil"/>
            </w:tcBorders>
            <w:shd w:val="clear" w:color="auto" w:fill="auto"/>
            <w:noWrap/>
            <w:vAlign w:val="bottom"/>
            <w:hideMark/>
          </w:tcPr>
          <w:p w14:paraId="1DF76F8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8</w:t>
            </w:r>
          </w:p>
        </w:tc>
        <w:tc>
          <w:tcPr>
            <w:tcW w:w="737" w:type="dxa"/>
            <w:tcBorders>
              <w:top w:val="single" w:sz="4" w:space="0" w:color="auto"/>
              <w:left w:val="nil"/>
              <w:bottom w:val="single" w:sz="4" w:space="0" w:color="auto"/>
              <w:right w:val="nil"/>
            </w:tcBorders>
            <w:shd w:val="clear" w:color="auto" w:fill="auto"/>
            <w:noWrap/>
            <w:vAlign w:val="bottom"/>
            <w:hideMark/>
          </w:tcPr>
          <w:p w14:paraId="387E88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3A2A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2C37BD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3" w:type="dxa"/>
            <w:tcBorders>
              <w:top w:val="nil"/>
              <w:left w:val="nil"/>
              <w:bottom w:val="nil"/>
              <w:right w:val="nil"/>
            </w:tcBorders>
            <w:shd w:val="clear" w:color="auto" w:fill="auto"/>
            <w:noWrap/>
            <w:vAlign w:val="bottom"/>
            <w:hideMark/>
          </w:tcPr>
          <w:p w14:paraId="0073CB0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3</w:t>
            </w:r>
          </w:p>
        </w:tc>
        <w:tc>
          <w:tcPr>
            <w:tcW w:w="724" w:type="dxa"/>
            <w:tcBorders>
              <w:top w:val="nil"/>
              <w:left w:val="nil"/>
              <w:bottom w:val="nil"/>
              <w:right w:val="single" w:sz="8" w:space="0" w:color="auto"/>
            </w:tcBorders>
            <w:shd w:val="clear" w:color="auto" w:fill="auto"/>
            <w:noWrap/>
            <w:vAlign w:val="bottom"/>
            <w:hideMark/>
          </w:tcPr>
          <w:p w14:paraId="75402A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r>
      <w:tr w:rsidR="00CB11B1" w:rsidRPr="00CB11B1" w14:paraId="659215F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E2A9BE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3AB45A7"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ilaeopsis</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ccidentalis</w:t>
            </w:r>
            <w:proofErr w:type="spellEnd"/>
          </w:p>
        </w:tc>
        <w:tc>
          <w:tcPr>
            <w:tcW w:w="696" w:type="dxa"/>
            <w:tcBorders>
              <w:top w:val="nil"/>
              <w:left w:val="nil"/>
              <w:bottom w:val="nil"/>
              <w:right w:val="nil"/>
            </w:tcBorders>
            <w:shd w:val="clear" w:color="auto" w:fill="auto"/>
            <w:noWrap/>
            <w:vAlign w:val="bottom"/>
            <w:hideMark/>
          </w:tcPr>
          <w:p w14:paraId="3C9C10F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60</w:t>
            </w:r>
          </w:p>
        </w:tc>
        <w:tc>
          <w:tcPr>
            <w:tcW w:w="727" w:type="dxa"/>
            <w:tcBorders>
              <w:top w:val="nil"/>
              <w:left w:val="nil"/>
              <w:bottom w:val="nil"/>
              <w:right w:val="nil"/>
            </w:tcBorders>
            <w:shd w:val="clear" w:color="auto" w:fill="auto"/>
            <w:noWrap/>
            <w:vAlign w:val="bottom"/>
            <w:hideMark/>
          </w:tcPr>
          <w:p w14:paraId="4A4423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c>
          <w:tcPr>
            <w:tcW w:w="240" w:type="dxa"/>
            <w:tcBorders>
              <w:top w:val="nil"/>
              <w:left w:val="nil"/>
              <w:bottom w:val="nil"/>
              <w:right w:val="nil"/>
            </w:tcBorders>
            <w:shd w:val="clear" w:color="auto" w:fill="auto"/>
            <w:noWrap/>
            <w:vAlign w:val="bottom"/>
            <w:hideMark/>
          </w:tcPr>
          <w:p w14:paraId="3315E0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6940184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Juncus </w:t>
            </w:r>
            <w:proofErr w:type="spellStart"/>
            <w:r w:rsidRPr="00DC704D">
              <w:rPr>
                <w:rFonts w:ascii="Calibri" w:eastAsia="Times New Roman" w:hAnsi="Calibri" w:cs="Calibri"/>
                <w:i/>
                <w:iCs/>
                <w:color w:val="000000"/>
                <w:sz w:val="20"/>
                <w:szCs w:val="20"/>
              </w:rPr>
              <w:t>oxymeris</w:t>
            </w:r>
            <w:proofErr w:type="spellEnd"/>
          </w:p>
        </w:tc>
        <w:tc>
          <w:tcPr>
            <w:tcW w:w="706" w:type="dxa"/>
            <w:tcBorders>
              <w:top w:val="nil"/>
              <w:left w:val="nil"/>
              <w:bottom w:val="single" w:sz="4" w:space="0" w:color="auto"/>
              <w:right w:val="nil"/>
            </w:tcBorders>
            <w:shd w:val="clear" w:color="auto" w:fill="auto"/>
            <w:noWrap/>
            <w:vAlign w:val="bottom"/>
            <w:hideMark/>
          </w:tcPr>
          <w:p w14:paraId="5AF11EC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single" w:sz="4" w:space="0" w:color="auto"/>
              <w:right w:val="nil"/>
            </w:tcBorders>
            <w:shd w:val="clear" w:color="auto" w:fill="auto"/>
            <w:noWrap/>
            <w:vAlign w:val="bottom"/>
            <w:hideMark/>
          </w:tcPr>
          <w:p w14:paraId="6F37C7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w:t>
            </w:r>
          </w:p>
        </w:tc>
        <w:tc>
          <w:tcPr>
            <w:tcW w:w="240" w:type="dxa"/>
            <w:tcBorders>
              <w:top w:val="nil"/>
              <w:left w:val="nil"/>
              <w:bottom w:val="nil"/>
              <w:right w:val="nil"/>
            </w:tcBorders>
            <w:shd w:val="clear" w:color="auto" w:fill="auto"/>
            <w:noWrap/>
            <w:vAlign w:val="bottom"/>
            <w:hideMark/>
          </w:tcPr>
          <w:p w14:paraId="49DC7ED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AF9CED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93" w:type="dxa"/>
            <w:tcBorders>
              <w:top w:val="single" w:sz="4" w:space="0" w:color="auto"/>
              <w:left w:val="nil"/>
              <w:bottom w:val="single" w:sz="4" w:space="0" w:color="auto"/>
              <w:right w:val="nil"/>
            </w:tcBorders>
            <w:shd w:val="clear" w:color="auto" w:fill="auto"/>
            <w:noWrap/>
            <w:vAlign w:val="bottom"/>
            <w:hideMark/>
          </w:tcPr>
          <w:p w14:paraId="4C813A2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48</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14A052B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8</w:t>
            </w:r>
          </w:p>
        </w:tc>
      </w:tr>
      <w:tr w:rsidR="00CB11B1" w:rsidRPr="00CB11B1" w14:paraId="6423772C"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6081C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15EED0F"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6" w:type="dxa"/>
            <w:tcBorders>
              <w:top w:val="single" w:sz="4" w:space="0" w:color="auto"/>
              <w:left w:val="nil"/>
              <w:bottom w:val="single" w:sz="4" w:space="0" w:color="auto"/>
              <w:right w:val="nil"/>
            </w:tcBorders>
            <w:shd w:val="clear" w:color="auto" w:fill="auto"/>
            <w:noWrap/>
            <w:vAlign w:val="bottom"/>
            <w:hideMark/>
          </w:tcPr>
          <w:p w14:paraId="31B91C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13</w:t>
            </w:r>
          </w:p>
        </w:tc>
        <w:tc>
          <w:tcPr>
            <w:tcW w:w="727" w:type="dxa"/>
            <w:tcBorders>
              <w:top w:val="single" w:sz="4" w:space="0" w:color="auto"/>
              <w:left w:val="nil"/>
              <w:bottom w:val="single" w:sz="4" w:space="0" w:color="auto"/>
              <w:right w:val="nil"/>
            </w:tcBorders>
            <w:shd w:val="clear" w:color="auto" w:fill="auto"/>
            <w:noWrap/>
            <w:vAlign w:val="bottom"/>
            <w:hideMark/>
          </w:tcPr>
          <w:p w14:paraId="2583B85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w:t>
            </w:r>
          </w:p>
        </w:tc>
        <w:tc>
          <w:tcPr>
            <w:tcW w:w="240" w:type="dxa"/>
            <w:tcBorders>
              <w:top w:val="nil"/>
              <w:left w:val="nil"/>
              <w:bottom w:val="nil"/>
              <w:right w:val="nil"/>
            </w:tcBorders>
            <w:shd w:val="clear" w:color="auto" w:fill="auto"/>
            <w:noWrap/>
            <w:vAlign w:val="bottom"/>
            <w:hideMark/>
          </w:tcPr>
          <w:p w14:paraId="4942EE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27C0C7FD"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706" w:type="dxa"/>
            <w:tcBorders>
              <w:top w:val="nil"/>
              <w:left w:val="nil"/>
              <w:bottom w:val="nil"/>
              <w:right w:val="nil"/>
            </w:tcBorders>
            <w:shd w:val="clear" w:color="auto" w:fill="auto"/>
            <w:noWrap/>
            <w:vAlign w:val="bottom"/>
            <w:hideMark/>
          </w:tcPr>
          <w:p w14:paraId="29C4F98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nil"/>
              <w:right w:val="nil"/>
            </w:tcBorders>
            <w:shd w:val="clear" w:color="auto" w:fill="auto"/>
            <w:noWrap/>
            <w:vAlign w:val="bottom"/>
            <w:hideMark/>
          </w:tcPr>
          <w:p w14:paraId="04A632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76D9D29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D6FDBF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93" w:type="dxa"/>
            <w:tcBorders>
              <w:top w:val="nil"/>
              <w:left w:val="nil"/>
              <w:bottom w:val="single" w:sz="4" w:space="0" w:color="auto"/>
              <w:right w:val="nil"/>
            </w:tcBorders>
            <w:shd w:val="clear" w:color="auto" w:fill="auto"/>
            <w:noWrap/>
            <w:vAlign w:val="bottom"/>
            <w:hideMark/>
          </w:tcPr>
          <w:p w14:paraId="6756841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3</w:t>
            </w:r>
          </w:p>
        </w:tc>
        <w:tc>
          <w:tcPr>
            <w:tcW w:w="724" w:type="dxa"/>
            <w:tcBorders>
              <w:top w:val="nil"/>
              <w:left w:val="nil"/>
              <w:bottom w:val="single" w:sz="4" w:space="0" w:color="auto"/>
              <w:right w:val="single" w:sz="8" w:space="0" w:color="auto"/>
            </w:tcBorders>
            <w:shd w:val="clear" w:color="auto" w:fill="auto"/>
            <w:noWrap/>
            <w:vAlign w:val="bottom"/>
            <w:hideMark/>
          </w:tcPr>
          <w:p w14:paraId="7D1686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w:t>
            </w:r>
          </w:p>
        </w:tc>
      </w:tr>
      <w:tr w:rsidR="00CB11B1" w:rsidRPr="00CB11B1" w14:paraId="180F6E2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9FCA32"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701CB9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190A2AA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614434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65F47A"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5C60C58F" w14:textId="77777777" w:rsidR="00CB11B1" w:rsidRPr="00DC704D" w:rsidRDefault="00CB11B1" w:rsidP="00DC704D">
            <w:pPr>
              <w:spacing w:after="0" w:line="240" w:lineRule="auto"/>
              <w:rPr>
                <w:rFonts w:ascii="Calibri" w:eastAsia="Times New Roman" w:hAnsi="Calibri" w:cs="Calibri"/>
                <w:sz w:val="20"/>
                <w:szCs w:val="20"/>
              </w:rPr>
            </w:pPr>
            <w:proofErr w:type="spellStart"/>
            <w:r w:rsidRPr="00DC704D">
              <w:rPr>
                <w:rFonts w:ascii="Calibri" w:eastAsia="Times New Roman" w:hAnsi="Calibri" w:cs="Calibri"/>
                <w:sz w:val="20"/>
                <w:szCs w:val="20"/>
              </w:rPr>
              <w:t>Poaceae</w:t>
            </w:r>
            <w:proofErr w:type="spellEnd"/>
            <w:r w:rsidRPr="00DC704D">
              <w:rPr>
                <w:rFonts w:ascii="Calibri" w:eastAsia="Times New Roman" w:hAnsi="Calibri" w:cs="Calibri"/>
                <w:sz w:val="20"/>
                <w:szCs w:val="20"/>
              </w:rPr>
              <w:t xml:space="preserve"> (unidentified sp.)</w:t>
            </w:r>
          </w:p>
        </w:tc>
        <w:tc>
          <w:tcPr>
            <w:tcW w:w="706" w:type="dxa"/>
            <w:tcBorders>
              <w:top w:val="single" w:sz="4" w:space="0" w:color="auto"/>
              <w:left w:val="nil"/>
              <w:bottom w:val="single" w:sz="4" w:space="0" w:color="auto"/>
              <w:right w:val="nil"/>
            </w:tcBorders>
            <w:shd w:val="clear" w:color="auto" w:fill="auto"/>
            <w:noWrap/>
            <w:vAlign w:val="bottom"/>
            <w:hideMark/>
          </w:tcPr>
          <w:p w14:paraId="0787E59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single" w:sz="4" w:space="0" w:color="auto"/>
              <w:left w:val="nil"/>
              <w:bottom w:val="single" w:sz="4" w:space="0" w:color="auto"/>
              <w:right w:val="nil"/>
            </w:tcBorders>
            <w:shd w:val="clear" w:color="auto" w:fill="auto"/>
            <w:noWrap/>
            <w:vAlign w:val="bottom"/>
            <w:hideMark/>
          </w:tcPr>
          <w:p w14:paraId="038018F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3</w:t>
            </w:r>
          </w:p>
        </w:tc>
        <w:tc>
          <w:tcPr>
            <w:tcW w:w="240" w:type="dxa"/>
            <w:tcBorders>
              <w:top w:val="nil"/>
              <w:left w:val="nil"/>
              <w:bottom w:val="nil"/>
              <w:right w:val="nil"/>
            </w:tcBorders>
            <w:shd w:val="clear" w:color="auto" w:fill="auto"/>
            <w:noWrap/>
            <w:vAlign w:val="bottom"/>
            <w:hideMark/>
          </w:tcPr>
          <w:p w14:paraId="6449A0C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77A9DA3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256DB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18EEB12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53925B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300A19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A44AB4C"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676C635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442BED8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445181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49BAB480"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706" w:type="dxa"/>
            <w:tcBorders>
              <w:top w:val="nil"/>
              <w:left w:val="nil"/>
              <w:bottom w:val="nil"/>
              <w:right w:val="nil"/>
            </w:tcBorders>
            <w:shd w:val="clear" w:color="auto" w:fill="auto"/>
            <w:noWrap/>
            <w:vAlign w:val="bottom"/>
            <w:hideMark/>
          </w:tcPr>
          <w:p w14:paraId="1AAB738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4</w:t>
            </w:r>
          </w:p>
        </w:tc>
        <w:tc>
          <w:tcPr>
            <w:tcW w:w="737" w:type="dxa"/>
            <w:tcBorders>
              <w:top w:val="nil"/>
              <w:left w:val="nil"/>
              <w:bottom w:val="nil"/>
              <w:right w:val="nil"/>
            </w:tcBorders>
            <w:shd w:val="clear" w:color="auto" w:fill="auto"/>
            <w:noWrap/>
            <w:vAlign w:val="bottom"/>
            <w:hideMark/>
          </w:tcPr>
          <w:p w14:paraId="3E7C0A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w:t>
            </w:r>
          </w:p>
        </w:tc>
        <w:tc>
          <w:tcPr>
            <w:tcW w:w="240" w:type="dxa"/>
            <w:tcBorders>
              <w:top w:val="nil"/>
              <w:left w:val="nil"/>
              <w:bottom w:val="nil"/>
              <w:right w:val="nil"/>
            </w:tcBorders>
            <w:shd w:val="clear" w:color="auto" w:fill="auto"/>
            <w:noWrap/>
            <w:vAlign w:val="bottom"/>
            <w:hideMark/>
          </w:tcPr>
          <w:p w14:paraId="37B98DB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47D64C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98F862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521A3C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AA606BB"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0CFC22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D587BB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6" w:type="dxa"/>
            <w:tcBorders>
              <w:top w:val="nil"/>
              <w:left w:val="nil"/>
              <w:bottom w:val="single" w:sz="8" w:space="0" w:color="auto"/>
              <w:right w:val="nil"/>
            </w:tcBorders>
            <w:shd w:val="clear" w:color="auto" w:fill="auto"/>
            <w:noWrap/>
            <w:vAlign w:val="bottom"/>
            <w:hideMark/>
          </w:tcPr>
          <w:p w14:paraId="368F90C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nil"/>
              <w:left w:val="nil"/>
              <w:bottom w:val="single" w:sz="8" w:space="0" w:color="auto"/>
              <w:right w:val="nil"/>
            </w:tcBorders>
            <w:shd w:val="clear" w:color="auto" w:fill="auto"/>
            <w:noWrap/>
            <w:vAlign w:val="bottom"/>
            <w:hideMark/>
          </w:tcPr>
          <w:p w14:paraId="3CB2B01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E1AFF6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4" w:space="0" w:color="auto"/>
              <w:left w:val="nil"/>
              <w:bottom w:val="single" w:sz="8" w:space="0" w:color="auto"/>
              <w:right w:val="nil"/>
            </w:tcBorders>
            <w:shd w:val="clear" w:color="auto" w:fill="auto"/>
            <w:noWrap/>
            <w:vAlign w:val="bottom"/>
            <w:hideMark/>
          </w:tcPr>
          <w:p w14:paraId="5CC42AF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706" w:type="dxa"/>
            <w:tcBorders>
              <w:top w:val="single" w:sz="4" w:space="0" w:color="auto"/>
              <w:left w:val="nil"/>
              <w:bottom w:val="single" w:sz="8" w:space="0" w:color="auto"/>
              <w:right w:val="nil"/>
            </w:tcBorders>
            <w:shd w:val="clear" w:color="auto" w:fill="auto"/>
            <w:noWrap/>
            <w:vAlign w:val="bottom"/>
            <w:hideMark/>
          </w:tcPr>
          <w:p w14:paraId="6CB03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1</w:t>
            </w:r>
          </w:p>
        </w:tc>
        <w:tc>
          <w:tcPr>
            <w:tcW w:w="737" w:type="dxa"/>
            <w:tcBorders>
              <w:top w:val="single" w:sz="4" w:space="0" w:color="auto"/>
              <w:left w:val="nil"/>
              <w:bottom w:val="single" w:sz="8" w:space="0" w:color="auto"/>
              <w:right w:val="nil"/>
            </w:tcBorders>
            <w:shd w:val="clear" w:color="auto" w:fill="auto"/>
            <w:noWrap/>
            <w:vAlign w:val="bottom"/>
            <w:hideMark/>
          </w:tcPr>
          <w:p w14:paraId="407998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6</w:t>
            </w:r>
          </w:p>
        </w:tc>
        <w:tc>
          <w:tcPr>
            <w:tcW w:w="240" w:type="dxa"/>
            <w:tcBorders>
              <w:top w:val="nil"/>
              <w:left w:val="nil"/>
              <w:bottom w:val="single" w:sz="8" w:space="0" w:color="auto"/>
              <w:right w:val="nil"/>
            </w:tcBorders>
            <w:shd w:val="clear" w:color="auto" w:fill="auto"/>
            <w:noWrap/>
            <w:vAlign w:val="bottom"/>
            <w:hideMark/>
          </w:tcPr>
          <w:p w14:paraId="13E71DD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24701A7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BB345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27797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23CB0B2F" w14:textId="7377DBC4" w:rsidR="00F752B9" w:rsidRDefault="00CB11B1" w:rsidP="00791A3B">
      <w:pPr>
        <w:sectPr w:rsidR="00F752B9" w:rsidSect="00354D05">
          <w:pgSz w:w="15840" w:h="12240" w:orient="landscape"/>
          <w:pgMar w:top="1080" w:right="1080" w:bottom="1080" w:left="1080" w:header="720" w:footer="720" w:gutter="0"/>
          <w:lnNumType w:countBy="1" w:restart="continuous"/>
          <w:cols w:space="720"/>
          <w:docGrid w:linePitch="360"/>
        </w:sectPr>
      </w:pPr>
      <w:r>
        <w:fldChar w:fldCharType="end"/>
      </w:r>
    </w:p>
    <w:p w14:paraId="215F4F01" w14:textId="6066917C" w:rsidR="00876D65" w:rsidRPr="00046624" w:rsidRDefault="00876D65" w:rsidP="00DC704D"/>
    <w:p w14:paraId="45185DC9" w14:textId="12BA8BF1" w:rsidR="00163B51" w:rsidRDefault="00163B51" w:rsidP="00F222C0"/>
    <w:p w14:paraId="39D9FFF3" w14:textId="77777777" w:rsidR="00811F80" w:rsidRDefault="003F2561" w:rsidP="00811F80">
      <w:pPr>
        <w:keepNext/>
      </w:pPr>
      <w:r>
        <w:rPr>
          <w:noProof/>
        </w:rPr>
        <w:drawing>
          <wp:inline distT="0" distB="0" distL="0" distR="0" wp14:anchorId="348D5818" wp14:editId="471FD82B">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6377432" cy="3985895"/>
                    </a:xfrm>
                    <a:prstGeom prst="rect">
                      <a:avLst/>
                    </a:prstGeom>
                  </pic:spPr>
                </pic:pic>
              </a:graphicData>
            </a:graphic>
          </wp:inline>
        </w:drawing>
      </w:r>
    </w:p>
    <w:p w14:paraId="7B3CEC48" w14:textId="71A24C33" w:rsidR="00811F80" w:rsidRDefault="00811F80" w:rsidP="00811F80">
      <w:pPr>
        <w:pStyle w:val="Caption"/>
      </w:pPr>
      <w:bookmarkStart w:id="21" w:name="_Ref103857626"/>
      <w:r>
        <w:t xml:space="preserve">Figure </w:t>
      </w:r>
      <w:r w:rsidR="001D61AD">
        <w:fldChar w:fldCharType="begin"/>
      </w:r>
      <w:r w:rsidR="001D61AD">
        <w:instrText xml:space="preserve"> SEQ Figure \* ARABIC </w:instrText>
      </w:r>
      <w:r w:rsidR="001D61AD">
        <w:fldChar w:fldCharType="separate"/>
      </w:r>
      <w:r w:rsidR="00173A95">
        <w:rPr>
          <w:noProof/>
        </w:rPr>
        <w:t>4</w:t>
      </w:r>
      <w:r w:rsidR="001D61AD">
        <w:rPr>
          <w:noProof/>
        </w:rPr>
        <w:fldChar w:fldCharType="end"/>
      </w:r>
      <w:bookmarkEnd w:id="21"/>
      <w:r>
        <w:t>.</w:t>
      </w:r>
      <w:r w:rsidR="00AF5903">
        <w:t xml:space="preserve"> Cluster analysis using </w:t>
      </w:r>
      <w:r w:rsidR="007D2D1E">
        <w:t xml:space="preserve">Bray-Curtis </w:t>
      </w:r>
      <w:r w:rsidR="00AF5903">
        <w:t>distance measure</w:t>
      </w:r>
      <w:r w:rsidR="0054402A">
        <w:t xml:space="preserve"> </w:t>
      </w:r>
      <w:r w:rsidR="007D2D1E">
        <w:t xml:space="preserve">shows similar trends of increasing dissimilarity over time as when using Euclidean </w:t>
      </w:r>
      <w:r w:rsidR="00AF5903">
        <w:t>d</w:t>
      </w:r>
      <w:r w:rsidR="007D2D1E">
        <w:t>istance (</w:t>
      </w:r>
      <w:r w:rsidR="007D2D1E">
        <w:fldChar w:fldCharType="begin"/>
      </w:r>
      <w:r w:rsidR="007D2D1E">
        <w:instrText xml:space="preserve"> REF _Ref94197029 \h </w:instrText>
      </w:r>
      <w:r w:rsidR="007D2D1E">
        <w:fldChar w:fldCharType="separate"/>
      </w:r>
      <w:r w:rsidR="00173A95">
        <w:t xml:space="preserve">Figure </w:t>
      </w:r>
      <w:r w:rsidR="00173A95">
        <w:rPr>
          <w:noProof/>
        </w:rPr>
        <w:t>2</w:t>
      </w:r>
      <w:r w:rsidR="007D2D1E">
        <w:fldChar w:fldCharType="end"/>
      </w:r>
      <w:r w:rsidR="007D2D1E">
        <w:t xml:space="preserve">). </w:t>
      </w:r>
    </w:p>
    <w:p w14:paraId="3DFBA252" w14:textId="238B7179" w:rsidR="000C5906" w:rsidRDefault="000C5906">
      <w:r>
        <w:br w:type="page"/>
      </w:r>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
      <w:tr w:rsidR="00D449DB" w:rsidRPr="00D449DB" w14:paraId="229BD786" w14:textId="77777777" w:rsidTr="00D449DB">
        <w:trPr>
          <w:trHeight w:val="470"/>
        </w:trPr>
        <w:tc>
          <w:tcPr>
            <w:tcW w:w="1211" w:type="dxa"/>
            <w:tcBorders>
              <w:top w:val="nil"/>
              <w:left w:val="nil"/>
              <w:bottom w:val="nil"/>
              <w:right w:val="nil"/>
            </w:tcBorders>
            <w:shd w:val="clear" w:color="auto" w:fill="auto"/>
            <w:noWrap/>
            <w:vAlign w:val="bottom"/>
            <w:hideMark/>
          </w:tcPr>
          <w:p w14:paraId="13686EFD" w14:textId="77777777" w:rsidR="00D449DB" w:rsidRPr="00D449DB" w:rsidRDefault="00D449DB" w:rsidP="00D449DB">
            <w:pPr>
              <w:spacing w:after="0" w:line="240" w:lineRule="auto"/>
              <w:rPr>
                <w:rFonts w:ascii="Times New Roman" w:eastAsia="Times New Roman" w:hAnsi="Times New Roman" w:cs="Times New Roman"/>
                <w:sz w:val="24"/>
                <w:szCs w:val="24"/>
              </w:rPr>
            </w:pPr>
            <w:bookmarkStart w:id="22" w:name="_Hlk106053567"/>
            <w:bookmarkStart w:id="23" w:name="_Ref105160032"/>
          </w:p>
        </w:tc>
        <w:tc>
          <w:tcPr>
            <w:tcW w:w="1920" w:type="dxa"/>
            <w:gridSpan w:val="2"/>
            <w:tcBorders>
              <w:top w:val="nil"/>
              <w:left w:val="nil"/>
              <w:bottom w:val="nil"/>
              <w:right w:val="nil"/>
            </w:tcBorders>
            <w:shd w:val="clear" w:color="auto" w:fill="auto"/>
            <w:noWrap/>
            <w:vAlign w:val="center"/>
            <w:hideMark/>
          </w:tcPr>
          <w:p w14:paraId="2876AC1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noWrap/>
            <w:vAlign w:val="bottom"/>
            <w:hideMark/>
          </w:tcPr>
          <w:p w14:paraId="6BB5A3F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Diversity components</w:t>
            </w:r>
          </w:p>
        </w:tc>
      </w:tr>
      <w:tr w:rsidR="00D449DB" w:rsidRPr="00D449DB" w14:paraId="77288227" w14:textId="77777777" w:rsidTr="00D449DB">
        <w:trPr>
          <w:trHeight w:val="780"/>
        </w:trPr>
        <w:tc>
          <w:tcPr>
            <w:tcW w:w="1211" w:type="dxa"/>
            <w:tcBorders>
              <w:top w:val="nil"/>
              <w:left w:val="nil"/>
              <w:bottom w:val="nil"/>
              <w:right w:val="nil"/>
            </w:tcBorders>
            <w:shd w:val="clear" w:color="auto" w:fill="auto"/>
            <w:vAlign w:val="center"/>
            <w:hideMark/>
          </w:tcPr>
          <w:p w14:paraId="4FA7F729"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Assemblage</w:t>
            </w:r>
          </w:p>
        </w:tc>
        <w:tc>
          <w:tcPr>
            <w:tcW w:w="960" w:type="dxa"/>
            <w:tcBorders>
              <w:top w:val="nil"/>
              <w:left w:val="nil"/>
              <w:bottom w:val="nil"/>
              <w:right w:val="nil"/>
            </w:tcBorders>
            <w:shd w:val="clear" w:color="auto" w:fill="auto"/>
            <w:vAlign w:val="center"/>
            <w:hideMark/>
          </w:tcPr>
          <w:p w14:paraId="79C1C4AB"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quadrats</w:t>
            </w:r>
          </w:p>
        </w:tc>
        <w:tc>
          <w:tcPr>
            <w:tcW w:w="960" w:type="dxa"/>
            <w:tcBorders>
              <w:top w:val="nil"/>
              <w:left w:val="nil"/>
              <w:bottom w:val="nil"/>
              <w:right w:val="nil"/>
            </w:tcBorders>
            <w:shd w:val="clear" w:color="auto" w:fill="auto"/>
            <w:vAlign w:val="center"/>
            <w:hideMark/>
          </w:tcPr>
          <w:p w14:paraId="19A2E017"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187B91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α diversity</w:t>
            </w:r>
          </w:p>
        </w:tc>
        <w:tc>
          <w:tcPr>
            <w:tcW w:w="960" w:type="dxa"/>
            <w:tcBorders>
              <w:top w:val="nil"/>
              <w:left w:val="nil"/>
              <w:bottom w:val="nil"/>
              <w:right w:val="nil"/>
            </w:tcBorders>
            <w:shd w:val="clear" w:color="auto" w:fill="auto"/>
            <w:vAlign w:val="center"/>
            <w:hideMark/>
          </w:tcPr>
          <w:p w14:paraId="7672690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 xml:space="preserve">α diversity </w:t>
            </w:r>
            <w:proofErr w:type="spellStart"/>
            <w:r w:rsidRPr="00D449DB">
              <w:rPr>
                <w:rFonts w:ascii="Calibri" w:eastAsia="Times New Roman" w:hAnsi="Calibri" w:cs="Calibri"/>
                <w:b/>
                <w:bCs/>
                <w:color w:val="000000"/>
                <w:sz w:val="20"/>
                <w:szCs w:val="20"/>
              </w:rPr>
              <w:t>sd</w:t>
            </w:r>
            <w:proofErr w:type="spellEnd"/>
          </w:p>
        </w:tc>
        <w:tc>
          <w:tcPr>
            <w:tcW w:w="960" w:type="dxa"/>
            <w:tcBorders>
              <w:top w:val="nil"/>
              <w:left w:val="nil"/>
              <w:bottom w:val="nil"/>
              <w:right w:val="nil"/>
            </w:tcBorders>
            <w:shd w:val="clear" w:color="auto" w:fill="auto"/>
            <w:vAlign w:val="center"/>
            <w:hideMark/>
          </w:tcPr>
          <w:p w14:paraId="1E35206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β diversity</w:t>
            </w:r>
          </w:p>
        </w:tc>
      </w:tr>
      <w:tr w:rsidR="00D449DB" w:rsidRPr="00D449DB" w14:paraId="7C5D7D6D" w14:textId="77777777" w:rsidTr="00D449DB">
        <w:trPr>
          <w:trHeight w:val="290"/>
        </w:trPr>
        <w:tc>
          <w:tcPr>
            <w:tcW w:w="1211" w:type="dxa"/>
            <w:tcBorders>
              <w:top w:val="nil"/>
              <w:left w:val="nil"/>
              <w:bottom w:val="nil"/>
              <w:right w:val="nil"/>
            </w:tcBorders>
            <w:shd w:val="clear" w:color="auto" w:fill="auto"/>
            <w:vAlign w:val="bottom"/>
            <w:hideMark/>
          </w:tcPr>
          <w:p w14:paraId="68160C9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Sedge</w:t>
            </w:r>
          </w:p>
        </w:tc>
        <w:tc>
          <w:tcPr>
            <w:tcW w:w="960" w:type="dxa"/>
            <w:tcBorders>
              <w:top w:val="nil"/>
              <w:left w:val="nil"/>
              <w:bottom w:val="nil"/>
              <w:right w:val="nil"/>
            </w:tcBorders>
            <w:shd w:val="clear" w:color="auto" w:fill="auto"/>
            <w:noWrap/>
            <w:vAlign w:val="bottom"/>
            <w:hideMark/>
          </w:tcPr>
          <w:p w14:paraId="30EE424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5910E18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9A1B596"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BC0000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FCED44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2.3</w:t>
            </w:r>
          </w:p>
        </w:tc>
        <w:tc>
          <w:tcPr>
            <w:tcW w:w="300" w:type="dxa"/>
            <w:tcBorders>
              <w:top w:val="nil"/>
              <w:left w:val="nil"/>
              <w:bottom w:val="nil"/>
              <w:right w:val="nil"/>
            </w:tcBorders>
            <w:shd w:val="clear" w:color="auto" w:fill="auto"/>
            <w:noWrap/>
            <w:vAlign w:val="bottom"/>
            <w:hideMark/>
          </w:tcPr>
          <w:p w14:paraId="4CB294AA"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79FE14A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236BFF4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12DE7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3</w:t>
            </w:r>
          </w:p>
        </w:tc>
      </w:tr>
      <w:tr w:rsidR="00D449DB" w:rsidRPr="00D449DB" w14:paraId="4FCA8AD8" w14:textId="77777777" w:rsidTr="00DC704D">
        <w:trPr>
          <w:trHeight w:val="290"/>
        </w:trPr>
        <w:tc>
          <w:tcPr>
            <w:tcW w:w="1211" w:type="dxa"/>
            <w:tcBorders>
              <w:top w:val="nil"/>
              <w:left w:val="nil"/>
              <w:bottom w:val="nil"/>
              <w:right w:val="nil"/>
            </w:tcBorders>
            <w:shd w:val="clear" w:color="auto" w:fill="auto"/>
            <w:noWrap/>
            <w:vAlign w:val="bottom"/>
            <w:hideMark/>
          </w:tcPr>
          <w:p w14:paraId="77A9BC1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5A253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7F7C03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6</w:t>
            </w:r>
          </w:p>
        </w:tc>
        <w:tc>
          <w:tcPr>
            <w:tcW w:w="300" w:type="dxa"/>
            <w:tcBorders>
              <w:top w:val="nil"/>
              <w:left w:val="nil"/>
              <w:bottom w:val="nil"/>
              <w:right w:val="nil"/>
            </w:tcBorders>
            <w:shd w:val="clear" w:color="auto" w:fill="auto"/>
            <w:noWrap/>
            <w:vAlign w:val="bottom"/>
            <w:hideMark/>
          </w:tcPr>
          <w:p w14:paraId="53AB68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71C1CA9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31</w:t>
            </w:r>
          </w:p>
        </w:tc>
        <w:tc>
          <w:tcPr>
            <w:tcW w:w="960" w:type="dxa"/>
            <w:tcBorders>
              <w:top w:val="nil"/>
              <w:left w:val="nil"/>
              <w:bottom w:val="single" w:sz="4" w:space="0" w:color="auto"/>
              <w:right w:val="nil"/>
            </w:tcBorders>
            <w:shd w:val="clear" w:color="auto" w:fill="auto"/>
            <w:noWrap/>
            <w:vAlign w:val="bottom"/>
            <w:hideMark/>
          </w:tcPr>
          <w:p w14:paraId="328640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8</w:t>
            </w:r>
          </w:p>
        </w:tc>
        <w:tc>
          <w:tcPr>
            <w:tcW w:w="960" w:type="dxa"/>
            <w:tcBorders>
              <w:top w:val="nil"/>
              <w:left w:val="nil"/>
              <w:bottom w:val="single" w:sz="4" w:space="0" w:color="auto"/>
              <w:right w:val="nil"/>
            </w:tcBorders>
            <w:shd w:val="clear" w:color="auto" w:fill="auto"/>
            <w:noWrap/>
            <w:vAlign w:val="bottom"/>
            <w:hideMark/>
          </w:tcPr>
          <w:p w14:paraId="63625E5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81</w:t>
            </w:r>
          </w:p>
        </w:tc>
      </w:tr>
      <w:tr w:rsidR="00D449DB" w:rsidRPr="00D449DB" w14:paraId="056721F9"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83D6CB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57817A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D47890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300" w:type="dxa"/>
            <w:tcBorders>
              <w:top w:val="nil"/>
              <w:left w:val="nil"/>
              <w:bottom w:val="nil"/>
              <w:right w:val="nil"/>
            </w:tcBorders>
            <w:shd w:val="clear" w:color="auto" w:fill="auto"/>
            <w:noWrap/>
            <w:vAlign w:val="bottom"/>
            <w:hideMark/>
          </w:tcPr>
          <w:p w14:paraId="5C5FC906"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1AFC6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nil"/>
              <w:left w:val="nil"/>
              <w:bottom w:val="single" w:sz="4" w:space="0" w:color="auto"/>
              <w:right w:val="nil"/>
            </w:tcBorders>
            <w:shd w:val="clear" w:color="auto" w:fill="auto"/>
            <w:noWrap/>
            <w:vAlign w:val="bottom"/>
            <w:hideMark/>
          </w:tcPr>
          <w:p w14:paraId="2F70DF2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51</w:t>
            </w:r>
          </w:p>
        </w:tc>
        <w:tc>
          <w:tcPr>
            <w:tcW w:w="960" w:type="dxa"/>
            <w:tcBorders>
              <w:top w:val="nil"/>
              <w:left w:val="nil"/>
              <w:bottom w:val="single" w:sz="4" w:space="0" w:color="auto"/>
              <w:right w:val="nil"/>
            </w:tcBorders>
            <w:shd w:val="clear" w:color="auto" w:fill="auto"/>
            <w:noWrap/>
            <w:vAlign w:val="bottom"/>
            <w:hideMark/>
          </w:tcPr>
          <w:p w14:paraId="182CAFF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7</w:t>
            </w:r>
          </w:p>
        </w:tc>
      </w:tr>
      <w:tr w:rsidR="00D449DB" w:rsidRPr="00D449DB" w14:paraId="172C1E53" w14:textId="77777777" w:rsidTr="00D449DB">
        <w:trPr>
          <w:trHeight w:val="200"/>
        </w:trPr>
        <w:tc>
          <w:tcPr>
            <w:tcW w:w="1211" w:type="dxa"/>
            <w:tcBorders>
              <w:top w:val="nil"/>
              <w:left w:val="nil"/>
              <w:bottom w:val="nil"/>
              <w:right w:val="nil"/>
            </w:tcBorders>
            <w:shd w:val="clear" w:color="auto" w:fill="auto"/>
            <w:noWrap/>
            <w:vAlign w:val="bottom"/>
            <w:hideMark/>
          </w:tcPr>
          <w:p w14:paraId="608F0A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7A98A076" w14:textId="77777777" w:rsidTr="00D449DB">
        <w:trPr>
          <w:trHeight w:val="290"/>
        </w:trPr>
        <w:tc>
          <w:tcPr>
            <w:tcW w:w="1211" w:type="dxa"/>
            <w:tcBorders>
              <w:top w:val="nil"/>
              <w:left w:val="nil"/>
              <w:bottom w:val="nil"/>
              <w:right w:val="nil"/>
            </w:tcBorders>
            <w:shd w:val="clear" w:color="auto" w:fill="auto"/>
            <w:noWrap/>
            <w:vAlign w:val="bottom"/>
            <w:hideMark/>
          </w:tcPr>
          <w:p w14:paraId="12941D43"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Fescue</w:t>
            </w:r>
          </w:p>
        </w:tc>
        <w:tc>
          <w:tcPr>
            <w:tcW w:w="960" w:type="dxa"/>
            <w:tcBorders>
              <w:top w:val="nil"/>
              <w:left w:val="nil"/>
              <w:bottom w:val="nil"/>
              <w:right w:val="nil"/>
            </w:tcBorders>
            <w:shd w:val="clear" w:color="auto" w:fill="auto"/>
            <w:noWrap/>
            <w:vAlign w:val="bottom"/>
            <w:hideMark/>
          </w:tcPr>
          <w:p w14:paraId="57335547"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88AB353"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3.3</w:t>
            </w:r>
          </w:p>
        </w:tc>
        <w:tc>
          <w:tcPr>
            <w:tcW w:w="300" w:type="dxa"/>
            <w:tcBorders>
              <w:top w:val="nil"/>
              <w:left w:val="nil"/>
              <w:bottom w:val="nil"/>
              <w:right w:val="nil"/>
            </w:tcBorders>
            <w:shd w:val="clear" w:color="auto" w:fill="auto"/>
            <w:noWrap/>
            <w:vAlign w:val="bottom"/>
            <w:hideMark/>
          </w:tcPr>
          <w:p w14:paraId="3BF83DA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96</w:t>
            </w:r>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1</w:t>
            </w:r>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r>
      <w:tr w:rsidR="00D449DB" w:rsidRPr="00D449DB" w14:paraId="7382A7FE" w14:textId="77777777" w:rsidTr="00D449DB">
        <w:trPr>
          <w:trHeight w:val="290"/>
        </w:trPr>
        <w:tc>
          <w:tcPr>
            <w:tcW w:w="1211" w:type="dxa"/>
            <w:tcBorders>
              <w:top w:val="nil"/>
              <w:left w:val="nil"/>
              <w:bottom w:val="nil"/>
              <w:right w:val="nil"/>
            </w:tcBorders>
            <w:shd w:val="clear" w:color="auto" w:fill="auto"/>
            <w:noWrap/>
            <w:vAlign w:val="bottom"/>
            <w:hideMark/>
          </w:tcPr>
          <w:p w14:paraId="1C0E2A5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667AB4A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0C723AB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4</w:t>
            </w:r>
          </w:p>
        </w:tc>
        <w:tc>
          <w:tcPr>
            <w:tcW w:w="300" w:type="dxa"/>
            <w:tcBorders>
              <w:top w:val="nil"/>
              <w:left w:val="nil"/>
              <w:bottom w:val="nil"/>
              <w:right w:val="nil"/>
            </w:tcBorders>
            <w:shd w:val="clear" w:color="auto" w:fill="auto"/>
            <w:noWrap/>
            <w:vAlign w:val="bottom"/>
            <w:hideMark/>
          </w:tcPr>
          <w:p w14:paraId="154397F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9.72</w:t>
            </w:r>
          </w:p>
        </w:tc>
        <w:tc>
          <w:tcPr>
            <w:tcW w:w="960" w:type="dxa"/>
            <w:tcBorders>
              <w:top w:val="nil"/>
              <w:left w:val="nil"/>
              <w:bottom w:val="single" w:sz="4" w:space="0" w:color="auto"/>
              <w:right w:val="nil"/>
            </w:tcBorders>
            <w:shd w:val="clear" w:color="auto" w:fill="auto"/>
            <w:noWrap/>
            <w:vAlign w:val="bottom"/>
            <w:hideMark/>
          </w:tcPr>
          <w:p w14:paraId="769C9C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c>
          <w:tcPr>
            <w:tcW w:w="960" w:type="dxa"/>
            <w:tcBorders>
              <w:top w:val="nil"/>
              <w:left w:val="nil"/>
              <w:bottom w:val="single" w:sz="4" w:space="0" w:color="auto"/>
              <w:right w:val="nil"/>
            </w:tcBorders>
            <w:shd w:val="clear" w:color="auto" w:fill="auto"/>
            <w:noWrap/>
            <w:vAlign w:val="bottom"/>
            <w:hideMark/>
          </w:tcPr>
          <w:p w14:paraId="712A01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6</w:t>
            </w:r>
          </w:p>
        </w:tc>
      </w:tr>
      <w:tr w:rsidR="00D449DB" w:rsidRPr="00D449DB" w14:paraId="4302B8B4"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4FDDD53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06B90BB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83</w:t>
            </w:r>
          </w:p>
        </w:tc>
        <w:tc>
          <w:tcPr>
            <w:tcW w:w="960" w:type="dxa"/>
            <w:tcBorders>
              <w:top w:val="nil"/>
              <w:left w:val="nil"/>
              <w:bottom w:val="single" w:sz="4" w:space="0" w:color="auto"/>
              <w:right w:val="nil"/>
            </w:tcBorders>
            <w:shd w:val="clear" w:color="auto" w:fill="auto"/>
            <w:noWrap/>
            <w:vAlign w:val="bottom"/>
            <w:hideMark/>
          </w:tcPr>
          <w:p w14:paraId="5F7AB35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9</w:t>
            </w:r>
          </w:p>
        </w:tc>
        <w:tc>
          <w:tcPr>
            <w:tcW w:w="960" w:type="dxa"/>
            <w:tcBorders>
              <w:top w:val="nil"/>
              <w:left w:val="nil"/>
              <w:bottom w:val="single" w:sz="4" w:space="0" w:color="auto"/>
              <w:right w:val="nil"/>
            </w:tcBorders>
            <w:shd w:val="clear" w:color="auto" w:fill="auto"/>
            <w:noWrap/>
            <w:vAlign w:val="bottom"/>
            <w:hideMark/>
          </w:tcPr>
          <w:p w14:paraId="013E02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63</w:t>
            </w:r>
          </w:p>
        </w:tc>
      </w:tr>
      <w:tr w:rsidR="00D449DB" w:rsidRPr="00D449DB" w14:paraId="2BCD40F4" w14:textId="77777777" w:rsidTr="00D449DB">
        <w:trPr>
          <w:trHeight w:val="200"/>
        </w:trPr>
        <w:tc>
          <w:tcPr>
            <w:tcW w:w="1211" w:type="dxa"/>
            <w:tcBorders>
              <w:top w:val="nil"/>
              <w:left w:val="nil"/>
              <w:bottom w:val="nil"/>
              <w:right w:val="nil"/>
            </w:tcBorders>
            <w:shd w:val="clear" w:color="auto" w:fill="auto"/>
            <w:noWrap/>
            <w:vAlign w:val="bottom"/>
            <w:hideMark/>
          </w:tcPr>
          <w:p w14:paraId="5A74A8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CC47218" w14:textId="77777777" w:rsidTr="00D449DB">
        <w:trPr>
          <w:trHeight w:val="290"/>
        </w:trPr>
        <w:tc>
          <w:tcPr>
            <w:tcW w:w="1211" w:type="dxa"/>
            <w:tcBorders>
              <w:top w:val="nil"/>
              <w:left w:val="nil"/>
              <w:bottom w:val="nil"/>
              <w:right w:val="nil"/>
            </w:tcBorders>
            <w:shd w:val="clear" w:color="auto" w:fill="auto"/>
            <w:noWrap/>
            <w:vAlign w:val="bottom"/>
            <w:hideMark/>
          </w:tcPr>
          <w:p w14:paraId="7C41ADD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Bogbean</w:t>
            </w:r>
          </w:p>
        </w:tc>
        <w:tc>
          <w:tcPr>
            <w:tcW w:w="960" w:type="dxa"/>
            <w:tcBorders>
              <w:top w:val="nil"/>
              <w:left w:val="nil"/>
              <w:bottom w:val="nil"/>
              <w:right w:val="nil"/>
            </w:tcBorders>
            <w:shd w:val="clear" w:color="auto" w:fill="auto"/>
            <w:noWrap/>
            <w:vAlign w:val="bottom"/>
            <w:hideMark/>
          </w:tcPr>
          <w:p w14:paraId="7EB75C88"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628624E6"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759CC39"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0AFC87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4F31FF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7</w:t>
            </w:r>
          </w:p>
        </w:tc>
        <w:tc>
          <w:tcPr>
            <w:tcW w:w="300" w:type="dxa"/>
            <w:tcBorders>
              <w:top w:val="nil"/>
              <w:left w:val="nil"/>
              <w:bottom w:val="nil"/>
              <w:right w:val="nil"/>
            </w:tcBorders>
            <w:shd w:val="clear" w:color="auto" w:fill="auto"/>
            <w:noWrap/>
            <w:vAlign w:val="bottom"/>
            <w:hideMark/>
          </w:tcPr>
          <w:p w14:paraId="4E1EF63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14D782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83</w:t>
            </w:r>
          </w:p>
        </w:tc>
        <w:tc>
          <w:tcPr>
            <w:tcW w:w="960" w:type="dxa"/>
            <w:tcBorders>
              <w:top w:val="single" w:sz="4" w:space="0" w:color="auto"/>
              <w:left w:val="nil"/>
              <w:bottom w:val="single" w:sz="4" w:space="0" w:color="auto"/>
              <w:right w:val="nil"/>
            </w:tcBorders>
            <w:shd w:val="clear" w:color="auto" w:fill="auto"/>
            <w:noWrap/>
            <w:vAlign w:val="bottom"/>
            <w:hideMark/>
          </w:tcPr>
          <w:p w14:paraId="2AA32FC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3</w:t>
            </w:r>
          </w:p>
        </w:tc>
        <w:tc>
          <w:tcPr>
            <w:tcW w:w="960" w:type="dxa"/>
            <w:tcBorders>
              <w:top w:val="single" w:sz="4" w:space="0" w:color="auto"/>
              <w:left w:val="nil"/>
              <w:bottom w:val="single" w:sz="4" w:space="0" w:color="auto"/>
              <w:right w:val="nil"/>
            </w:tcBorders>
            <w:shd w:val="clear" w:color="auto" w:fill="auto"/>
            <w:noWrap/>
            <w:vAlign w:val="bottom"/>
            <w:hideMark/>
          </w:tcPr>
          <w:p w14:paraId="516D208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47</w:t>
            </w:r>
          </w:p>
        </w:tc>
      </w:tr>
      <w:tr w:rsidR="00D449DB" w:rsidRPr="00D449DB" w14:paraId="3BD43250" w14:textId="77777777" w:rsidTr="00DC704D">
        <w:trPr>
          <w:trHeight w:val="290"/>
        </w:trPr>
        <w:tc>
          <w:tcPr>
            <w:tcW w:w="1211" w:type="dxa"/>
            <w:tcBorders>
              <w:top w:val="nil"/>
              <w:left w:val="nil"/>
              <w:bottom w:val="nil"/>
              <w:right w:val="nil"/>
            </w:tcBorders>
            <w:shd w:val="clear" w:color="auto" w:fill="auto"/>
            <w:noWrap/>
            <w:vAlign w:val="bottom"/>
            <w:hideMark/>
          </w:tcPr>
          <w:p w14:paraId="4F4272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32CCED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2908B32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DCDA1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4C71B5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1.50</w:t>
            </w:r>
          </w:p>
        </w:tc>
        <w:tc>
          <w:tcPr>
            <w:tcW w:w="960" w:type="dxa"/>
            <w:tcBorders>
              <w:top w:val="nil"/>
              <w:left w:val="nil"/>
              <w:bottom w:val="single" w:sz="4" w:space="0" w:color="auto"/>
              <w:right w:val="nil"/>
            </w:tcBorders>
            <w:shd w:val="clear" w:color="auto" w:fill="auto"/>
            <w:noWrap/>
            <w:vAlign w:val="bottom"/>
            <w:hideMark/>
          </w:tcPr>
          <w:p w14:paraId="457179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2</w:t>
            </w:r>
          </w:p>
        </w:tc>
        <w:tc>
          <w:tcPr>
            <w:tcW w:w="960" w:type="dxa"/>
            <w:tcBorders>
              <w:top w:val="nil"/>
              <w:left w:val="nil"/>
              <w:bottom w:val="single" w:sz="4" w:space="0" w:color="auto"/>
              <w:right w:val="nil"/>
            </w:tcBorders>
            <w:shd w:val="clear" w:color="auto" w:fill="auto"/>
            <w:noWrap/>
            <w:vAlign w:val="bottom"/>
            <w:hideMark/>
          </w:tcPr>
          <w:p w14:paraId="2D4499F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3</w:t>
            </w:r>
          </w:p>
        </w:tc>
      </w:tr>
      <w:tr w:rsidR="00D449DB" w:rsidRPr="00D449DB" w14:paraId="08A8B74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569AF1C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139C9B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FC3F5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4</w:t>
            </w:r>
          </w:p>
        </w:tc>
        <w:tc>
          <w:tcPr>
            <w:tcW w:w="300" w:type="dxa"/>
            <w:tcBorders>
              <w:top w:val="nil"/>
              <w:left w:val="nil"/>
              <w:bottom w:val="nil"/>
              <w:right w:val="nil"/>
            </w:tcBorders>
            <w:shd w:val="clear" w:color="auto" w:fill="auto"/>
            <w:noWrap/>
            <w:vAlign w:val="bottom"/>
            <w:hideMark/>
          </w:tcPr>
          <w:p w14:paraId="18166F2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2FB30B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52</w:t>
            </w:r>
          </w:p>
        </w:tc>
        <w:tc>
          <w:tcPr>
            <w:tcW w:w="960" w:type="dxa"/>
            <w:tcBorders>
              <w:top w:val="nil"/>
              <w:left w:val="nil"/>
              <w:bottom w:val="single" w:sz="4" w:space="0" w:color="auto"/>
              <w:right w:val="nil"/>
            </w:tcBorders>
            <w:shd w:val="clear" w:color="auto" w:fill="auto"/>
            <w:noWrap/>
            <w:vAlign w:val="bottom"/>
            <w:hideMark/>
          </w:tcPr>
          <w:p w14:paraId="02DC638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0</w:t>
            </w:r>
          </w:p>
        </w:tc>
        <w:tc>
          <w:tcPr>
            <w:tcW w:w="960" w:type="dxa"/>
            <w:tcBorders>
              <w:top w:val="nil"/>
              <w:left w:val="nil"/>
              <w:bottom w:val="single" w:sz="4" w:space="0" w:color="auto"/>
              <w:right w:val="nil"/>
            </w:tcBorders>
            <w:shd w:val="clear" w:color="auto" w:fill="auto"/>
            <w:noWrap/>
            <w:vAlign w:val="bottom"/>
            <w:hideMark/>
          </w:tcPr>
          <w:p w14:paraId="5BE2036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9</w:t>
            </w:r>
          </w:p>
        </w:tc>
      </w:tr>
      <w:tr w:rsidR="00D449DB" w:rsidRPr="00D449DB" w14:paraId="2B867B6D" w14:textId="77777777" w:rsidTr="00D449DB">
        <w:trPr>
          <w:trHeight w:val="200"/>
        </w:trPr>
        <w:tc>
          <w:tcPr>
            <w:tcW w:w="1211" w:type="dxa"/>
            <w:tcBorders>
              <w:top w:val="nil"/>
              <w:left w:val="nil"/>
              <w:bottom w:val="nil"/>
              <w:right w:val="nil"/>
            </w:tcBorders>
            <w:shd w:val="clear" w:color="auto" w:fill="auto"/>
            <w:noWrap/>
            <w:vAlign w:val="bottom"/>
            <w:hideMark/>
          </w:tcPr>
          <w:p w14:paraId="4B8CB04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84B6AA8" w14:textId="77777777" w:rsidTr="00D449DB">
        <w:trPr>
          <w:trHeight w:val="290"/>
        </w:trPr>
        <w:tc>
          <w:tcPr>
            <w:tcW w:w="1211" w:type="dxa"/>
            <w:tcBorders>
              <w:top w:val="nil"/>
              <w:left w:val="nil"/>
              <w:bottom w:val="nil"/>
              <w:right w:val="nil"/>
            </w:tcBorders>
            <w:shd w:val="clear" w:color="auto" w:fill="auto"/>
            <w:noWrap/>
            <w:vAlign w:val="bottom"/>
            <w:hideMark/>
          </w:tcPr>
          <w:p w14:paraId="6139CC27"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Total</w:t>
            </w:r>
          </w:p>
        </w:tc>
        <w:tc>
          <w:tcPr>
            <w:tcW w:w="960" w:type="dxa"/>
            <w:tcBorders>
              <w:top w:val="nil"/>
              <w:left w:val="nil"/>
              <w:bottom w:val="nil"/>
              <w:right w:val="nil"/>
            </w:tcBorders>
            <w:shd w:val="clear" w:color="auto" w:fill="auto"/>
            <w:noWrap/>
            <w:vAlign w:val="bottom"/>
            <w:hideMark/>
          </w:tcPr>
          <w:p w14:paraId="0159DFE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C6A8F6A"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104790E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248E36D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7EDAE9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7.6</w:t>
            </w:r>
          </w:p>
        </w:tc>
        <w:tc>
          <w:tcPr>
            <w:tcW w:w="300" w:type="dxa"/>
            <w:tcBorders>
              <w:top w:val="nil"/>
              <w:left w:val="nil"/>
              <w:bottom w:val="nil"/>
              <w:right w:val="nil"/>
            </w:tcBorders>
            <w:shd w:val="clear" w:color="auto" w:fill="auto"/>
            <w:noWrap/>
            <w:vAlign w:val="bottom"/>
            <w:hideMark/>
          </w:tcPr>
          <w:p w14:paraId="2F33A5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6B66CA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15</w:t>
            </w:r>
          </w:p>
        </w:tc>
        <w:tc>
          <w:tcPr>
            <w:tcW w:w="960" w:type="dxa"/>
            <w:tcBorders>
              <w:top w:val="single" w:sz="4" w:space="0" w:color="auto"/>
              <w:left w:val="nil"/>
              <w:bottom w:val="single" w:sz="4" w:space="0" w:color="auto"/>
              <w:right w:val="nil"/>
            </w:tcBorders>
            <w:shd w:val="clear" w:color="auto" w:fill="auto"/>
            <w:noWrap/>
            <w:vAlign w:val="bottom"/>
            <w:hideMark/>
          </w:tcPr>
          <w:p w14:paraId="616C46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49</w:t>
            </w:r>
          </w:p>
        </w:tc>
        <w:tc>
          <w:tcPr>
            <w:tcW w:w="960" w:type="dxa"/>
            <w:tcBorders>
              <w:top w:val="single" w:sz="4" w:space="0" w:color="auto"/>
              <w:left w:val="nil"/>
              <w:bottom w:val="single" w:sz="4" w:space="0" w:color="auto"/>
              <w:right w:val="nil"/>
            </w:tcBorders>
            <w:shd w:val="clear" w:color="auto" w:fill="auto"/>
            <w:noWrap/>
            <w:vAlign w:val="bottom"/>
            <w:hideMark/>
          </w:tcPr>
          <w:p w14:paraId="11D2509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r>
      <w:tr w:rsidR="00D449DB" w:rsidRPr="00D449DB" w14:paraId="26D0BBA2" w14:textId="77777777" w:rsidTr="00DC704D">
        <w:trPr>
          <w:trHeight w:val="290"/>
        </w:trPr>
        <w:tc>
          <w:tcPr>
            <w:tcW w:w="1211" w:type="dxa"/>
            <w:tcBorders>
              <w:top w:val="nil"/>
              <w:left w:val="nil"/>
              <w:bottom w:val="nil"/>
              <w:right w:val="nil"/>
            </w:tcBorders>
            <w:shd w:val="clear" w:color="auto" w:fill="auto"/>
            <w:noWrap/>
            <w:vAlign w:val="bottom"/>
            <w:hideMark/>
          </w:tcPr>
          <w:p w14:paraId="2F0CB831"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1602EBB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nil"/>
              <w:left w:val="nil"/>
              <w:bottom w:val="nil"/>
              <w:right w:val="nil"/>
            </w:tcBorders>
            <w:shd w:val="clear" w:color="auto" w:fill="auto"/>
            <w:noWrap/>
            <w:vAlign w:val="bottom"/>
            <w:hideMark/>
          </w:tcPr>
          <w:p w14:paraId="091ABD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1</w:t>
            </w:r>
          </w:p>
        </w:tc>
        <w:tc>
          <w:tcPr>
            <w:tcW w:w="300" w:type="dxa"/>
            <w:tcBorders>
              <w:top w:val="nil"/>
              <w:left w:val="nil"/>
              <w:bottom w:val="nil"/>
              <w:right w:val="nil"/>
            </w:tcBorders>
            <w:shd w:val="clear" w:color="auto" w:fill="auto"/>
            <w:noWrap/>
            <w:vAlign w:val="bottom"/>
            <w:hideMark/>
          </w:tcPr>
          <w:p w14:paraId="61F228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21FF8A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02</w:t>
            </w:r>
          </w:p>
        </w:tc>
        <w:tc>
          <w:tcPr>
            <w:tcW w:w="960" w:type="dxa"/>
            <w:tcBorders>
              <w:top w:val="nil"/>
              <w:left w:val="nil"/>
              <w:bottom w:val="nil"/>
              <w:right w:val="nil"/>
            </w:tcBorders>
            <w:shd w:val="clear" w:color="auto" w:fill="auto"/>
            <w:noWrap/>
            <w:vAlign w:val="bottom"/>
            <w:hideMark/>
          </w:tcPr>
          <w:p w14:paraId="63807D5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c>
          <w:tcPr>
            <w:tcW w:w="960" w:type="dxa"/>
            <w:tcBorders>
              <w:top w:val="nil"/>
              <w:left w:val="nil"/>
              <w:bottom w:val="nil"/>
              <w:right w:val="nil"/>
            </w:tcBorders>
            <w:shd w:val="clear" w:color="auto" w:fill="auto"/>
            <w:noWrap/>
            <w:vAlign w:val="bottom"/>
            <w:hideMark/>
          </w:tcPr>
          <w:p w14:paraId="53560A2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2</w:t>
            </w:r>
          </w:p>
        </w:tc>
      </w:tr>
      <w:tr w:rsidR="00D449DB" w:rsidRPr="00D449DB" w14:paraId="4DB93A55"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0BB0F8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3500B3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00CBB8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1.7</w:t>
            </w:r>
          </w:p>
        </w:tc>
        <w:tc>
          <w:tcPr>
            <w:tcW w:w="300" w:type="dxa"/>
            <w:tcBorders>
              <w:top w:val="nil"/>
              <w:left w:val="nil"/>
              <w:bottom w:val="nil"/>
              <w:right w:val="nil"/>
            </w:tcBorders>
            <w:shd w:val="clear" w:color="auto" w:fill="auto"/>
            <w:noWrap/>
            <w:vAlign w:val="bottom"/>
            <w:hideMark/>
          </w:tcPr>
          <w:p w14:paraId="226131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05BAA67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single" w:sz="4" w:space="0" w:color="auto"/>
              <w:left w:val="nil"/>
              <w:bottom w:val="single" w:sz="4" w:space="0" w:color="auto"/>
              <w:right w:val="nil"/>
            </w:tcBorders>
            <w:shd w:val="clear" w:color="auto" w:fill="auto"/>
            <w:noWrap/>
            <w:vAlign w:val="bottom"/>
            <w:hideMark/>
          </w:tcPr>
          <w:p w14:paraId="6490FD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960" w:type="dxa"/>
            <w:tcBorders>
              <w:top w:val="single" w:sz="4" w:space="0" w:color="auto"/>
              <w:left w:val="nil"/>
              <w:bottom w:val="single" w:sz="4" w:space="0" w:color="auto"/>
              <w:right w:val="nil"/>
            </w:tcBorders>
            <w:shd w:val="clear" w:color="auto" w:fill="auto"/>
            <w:noWrap/>
            <w:vAlign w:val="bottom"/>
            <w:hideMark/>
          </w:tcPr>
          <w:p w14:paraId="295C1C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10</w:t>
            </w:r>
          </w:p>
        </w:tc>
      </w:tr>
    </w:tbl>
    <w:p w14:paraId="4DB496C8" w14:textId="70C1F7D1" w:rsidR="000C5906" w:rsidRDefault="000C5906" w:rsidP="000C5906">
      <w:pPr>
        <w:pStyle w:val="Caption"/>
      </w:pPr>
      <w:bookmarkStart w:id="24" w:name="_Hlk106053555"/>
      <w:bookmarkEnd w:id="22"/>
      <w:r>
        <w:t xml:space="preserve">Table </w:t>
      </w:r>
      <w:r w:rsidR="001D61AD">
        <w:fldChar w:fldCharType="begin"/>
      </w:r>
      <w:r w:rsidR="001D61AD">
        <w:instrText xml:space="preserve"> SEQ Table \* ARABIC </w:instrText>
      </w:r>
      <w:r w:rsidR="001D61AD">
        <w:fldChar w:fldCharType="separate"/>
      </w:r>
      <w:r w:rsidR="00173A95">
        <w:rPr>
          <w:noProof/>
        </w:rPr>
        <w:t>6</w:t>
      </w:r>
      <w:r w:rsidR="001D61AD">
        <w:rPr>
          <w:noProof/>
        </w:rPr>
        <w:fldChar w:fldCharType="end"/>
      </w:r>
      <w:bookmarkEnd w:id="23"/>
      <w:r>
        <w:t>. Bootstrapping 1</w:t>
      </w:r>
      <w:r w:rsidR="00F661DD">
        <w:t>8</w:t>
      </w:r>
      <w:r>
        <w:t xml:space="preserve"> randomly selected plots 1</w:t>
      </w:r>
      <w:r w:rsidR="00F661DD">
        <w:t>0</w:t>
      </w:r>
      <w:r>
        <w:t xml:space="preserve"> times </w:t>
      </w:r>
      <w:r w:rsidR="00980A64">
        <w:t>shows consistent overall trend in loss of species and alpha diversity over time</w:t>
      </w:r>
      <w:r w:rsidR="00F661DD">
        <w:t xml:space="preserve">, and overall increase in beta diversity between 1979 and 2019 in all </w:t>
      </w:r>
      <w:r w:rsidR="00FC0A3B">
        <w:t>assemblages and across the entire Ladner Marsh plant community</w:t>
      </w:r>
      <w:r w:rsidR="00980A64">
        <w:t>. Therefore, loss of plots due to sampling re-location or</w:t>
      </w:r>
      <w:r w:rsidR="00493F79">
        <w:t xml:space="preserve"> how number of plots clustered into assemblages</w:t>
      </w:r>
      <w:r w:rsidR="00FC0A3B">
        <w:t xml:space="preserve"> as reported in </w:t>
      </w:r>
      <w:r w:rsidR="00FC0A3B">
        <w:fldChar w:fldCharType="begin"/>
      </w:r>
      <w:r w:rsidR="00FC0A3B">
        <w:instrText xml:space="preserve"> REF _Ref104813833 \h </w:instrText>
      </w:r>
      <w:r w:rsidR="00FC0A3B">
        <w:fldChar w:fldCharType="separate"/>
      </w:r>
      <w:r w:rsidR="00FC0A3B">
        <w:t xml:space="preserve">Table </w:t>
      </w:r>
      <w:r w:rsidR="00FC0A3B">
        <w:rPr>
          <w:noProof/>
        </w:rPr>
        <w:t>2</w:t>
      </w:r>
      <w:r w:rsidR="00FC0A3B">
        <w:fldChar w:fldCharType="end"/>
      </w:r>
      <w:r w:rsidR="00FC0A3B">
        <w:t xml:space="preserve"> </w:t>
      </w:r>
      <w:r w:rsidR="00493F79">
        <w:t xml:space="preserve"> is not expected to affect loss of species or plot-based diversity metrics.</w:t>
      </w:r>
      <w:bookmarkEnd w:id="24"/>
      <w:r w:rsidR="00493F79">
        <w:t xml:space="preserve"> </w:t>
      </w:r>
      <w:r w:rsidR="00980A64">
        <w:t xml:space="preserve"> </w:t>
      </w:r>
    </w:p>
    <w:p w14:paraId="038DE27B" w14:textId="77777777" w:rsidR="00D449DB" w:rsidRDefault="00163B51">
      <w:pPr>
        <w:pStyle w:val="Caption"/>
      </w:pPr>
      <w:r>
        <w:br w:type="page"/>
      </w:r>
    </w:p>
    <w:p w14:paraId="70173B5A" w14:textId="36AC1AD3" w:rsidR="00163B51" w:rsidRDefault="00163B51" w:rsidP="00DC704D">
      <w:pPr>
        <w:pStyle w:val="Caption"/>
      </w:pPr>
    </w:p>
    <w:p w14:paraId="7A1974D0" w14:textId="5489A7A3" w:rsidR="00EB4CE1" w:rsidRDefault="006601E5" w:rsidP="00DC704D">
      <w:pPr>
        <w:pStyle w:val="Caption"/>
      </w:pPr>
      <w:bookmarkStart w:id="25" w:name="_Ref103170147"/>
      <w:r>
        <w:t xml:space="preserve">Table </w:t>
      </w:r>
      <w:r w:rsidR="001D61AD">
        <w:fldChar w:fldCharType="begin"/>
      </w:r>
      <w:r w:rsidR="001D61AD">
        <w:instrText xml:space="preserve"> SEQ Table \* ARABIC </w:instrText>
      </w:r>
      <w:r w:rsidR="001D61AD">
        <w:fldChar w:fldCharType="separate"/>
      </w:r>
      <w:r w:rsidR="00173A95">
        <w:rPr>
          <w:noProof/>
        </w:rPr>
        <w:t>7</w:t>
      </w:r>
      <w:r w:rsidR="001D61AD">
        <w:rPr>
          <w:noProof/>
        </w:rPr>
        <w:fldChar w:fldCharType="end"/>
      </w:r>
      <w:bookmarkEnd w:id="25"/>
      <w:r>
        <w:t xml:space="preserve">. </w:t>
      </w:r>
      <w:r w:rsidRPr="003F7745">
        <w:t xml:space="preserve">Percent change in mean </w:t>
      </w:r>
      <w:r w:rsidR="007D4F72">
        <w:t>abundance (</w:t>
      </w:r>
      <w:r w:rsidRPr="003F7745">
        <w:t>cover class</w:t>
      </w:r>
      <w:r w:rsidR="007D4F72">
        <w:t>)</w:t>
      </w:r>
      <w:r w:rsidRPr="003F7745">
        <w:t xml:space="preserve"> between </w:t>
      </w:r>
      <w:r w:rsidR="005F7BFA">
        <w:t>from 1979 to 2019</w:t>
      </w:r>
      <w:r w:rsidRPr="003F7745">
        <w:t xml:space="preserve"> for </w:t>
      </w:r>
      <w:r w:rsidR="005F7BFA">
        <w:t xml:space="preserve">non-native and native </w:t>
      </w:r>
      <w:r w:rsidRPr="003F7745">
        <w:t>species observed in each assemblage</w:t>
      </w:r>
      <w:r w:rsidR="004F6583">
        <w:t>. New species appearances from 1979 to 2019 indicated by (+)</w:t>
      </w:r>
      <w:r w:rsidR="005F7BFA">
        <w:t>; species only appearing in 1999 indicated by ‘NA’</w:t>
      </w:r>
      <w:r w:rsidR="004F6583">
        <w:t xml:space="preserve">. </w:t>
      </w:r>
      <w:r w:rsidR="00122884">
        <w:t>Native</w:t>
      </w:r>
      <w:r w:rsidR="005F7BFA">
        <w:t xml:space="preserve"> status is listed as ‘unknown’ if </w:t>
      </w:r>
      <w:r w:rsidR="00122884">
        <w:t xml:space="preserve">plant was not identified to species level. </w:t>
      </w:r>
      <w:r w:rsidR="00EB4CE1">
        <w:fldChar w:fldCharType="begin"/>
      </w:r>
      <w:r w:rsidR="00EB4CE1">
        <w:instrText xml:space="preserve"> LINK Excel.Sheet.12 "https://ubcca-my.sharepoint.com/personal/stefanie_lane_ubc_ca/Documents/Documents/Dissertation/CommunityStability/species_table_pct.xlsx" "species_table_pct!R1C1:R163C7" \a \f 4 \h </w:instrText>
      </w:r>
      <w:r w:rsidR="006F10B7">
        <w:instrText xml:space="preserve"> \* MERGEFORMAT </w:instrText>
      </w:r>
      <w:r w:rsidR="00EB4CE1">
        <w:fldChar w:fldCharType="separate"/>
      </w:r>
    </w:p>
    <w:tbl>
      <w:tblPr>
        <w:tblW w:w="10170" w:type="dxa"/>
        <w:tblLook w:val="04A0" w:firstRow="1" w:lastRow="0" w:firstColumn="1" w:lastColumn="0" w:noHBand="0" w:noVBand="1"/>
      </w:tblPr>
      <w:tblGrid>
        <w:gridCol w:w="1311"/>
        <w:gridCol w:w="1160"/>
        <w:gridCol w:w="3320"/>
        <w:gridCol w:w="869"/>
        <w:gridCol w:w="990"/>
        <w:gridCol w:w="810"/>
        <w:gridCol w:w="1710"/>
      </w:tblGrid>
      <w:tr w:rsidR="00EB4CE1" w:rsidRPr="00EB4CE1" w14:paraId="63AB12D1"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72F45C90" w14:textId="41306EDA"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238FFF6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66457B90"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2A2342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3B7AB2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682D37E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29C7739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46F36753" w14:textId="77777777" w:rsidTr="00DC704D">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4FDD2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7D00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single" w:sz="4" w:space="0" w:color="auto"/>
              <w:left w:val="nil"/>
              <w:bottom w:val="single" w:sz="4" w:space="0" w:color="auto"/>
              <w:right w:val="nil"/>
            </w:tcBorders>
            <w:shd w:val="clear" w:color="auto" w:fill="auto"/>
            <w:noWrap/>
            <w:vAlign w:val="bottom"/>
            <w:hideMark/>
          </w:tcPr>
          <w:p w14:paraId="3E87FA0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018E95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5618EE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58901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413CE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9</w:t>
            </w:r>
          </w:p>
        </w:tc>
      </w:tr>
      <w:tr w:rsidR="00EB4CE1" w:rsidRPr="00EB4CE1" w14:paraId="109AC5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CFA4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EF82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B6C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734C4F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990" w:type="dxa"/>
            <w:tcBorders>
              <w:top w:val="nil"/>
              <w:left w:val="nil"/>
              <w:bottom w:val="nil"/>
              <w:right w:val="nil"/>
            </w:tcBorders>
            <w:shd w:val="clear" w:color="auto" w:fill="auto"/>
            <w:noWrap/>
            <w:vAlign w:val="bottom"/>
            <w:hideMark/>
          </w:tcPr>
          <w:p w14:paraId="51980D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BB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nil"/>
              <w:left w:val="nil"/>
              <w:bottom w:val="nil"/>
              <w:right w:val="single" w:sz="8" w:space="0" w:color="auto"/>
            </w:tcBorders>
            <w:shd w:val="clear" w:color="auto" w:fill="auto"/>
            <w:noWrap/>
            <w:vAlign w:val="bottom"/>
            <w:hideMark/>
          </w:tcPr>
          <w:p w14:paraId="485F71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8.7</w:t>
            </w:r>
          </w:p>
        </w:tc>
      </w:tr>
      <w:tr w:rsidR="00EB4CE1" w:rsidRPr="00EB4CE1" w14:paraId="5339732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C923D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530FD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93C0D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7158C2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c>
          <w:tcPr>
            <w:tcW w:w="990" w:type="dxa"/>
            <w:tcBorders>
              <w:top w:val="single" w:sz="4" w:space="0" w:color="auto"/>
              <w:left w:val="nil"/>
              <w:bottom w:val="single" w:sz="4" w:space="0" w:color="auto"/>
              <w:right w:val="nil"/>
            </w:tcBorders>
            <w:shd w:val="clear" w:color="auto" w:fill="auto"/>
            <w:noWrap/>
            <w:vAlign w:val="bottom"/>
            <w:hideMark/>
          </w:tcPr>
          <w:p w14:paraId="7521178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c>
          <w:tcPr>
            <w:tcW w:w="810" w:type="dxa"/>
            <w:tcBorders>
              <w:top w:val="single" w:sz="4" w:space="0" w:color="auto"/>
              <w:left w:val="nil"/>
              <w:bottom w:val="single" w:sz="4" w:space="0" w:color="auto"/>
              <w:right w:val="nil"/>
            </w:tcBorders>
            <w:shd w:val="clear" w:color="auto" w:fill="auto"/>
            <w:noWrap/>
            <w:vAlign w:val="bottom"/>
            <w:hideMark/>
          </w:tcPr>
          <w:p w14:paraId="119036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48166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0.0</w:t>
            </w:r>
          </w:p>
        </w:tc>
      </w:tr>
      <w:tr w:rsidR="00EB4CE1" w:rsidRPr="00EB4CE1" w14:paraId="39D603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03C9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49C9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B1A07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006561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w:t>
            </w:r>
          </w:p>
        </w:tc>
        <w:tc>
          <w:tcPr>
            <w:tcW w:w="990" w:type="dxa"/>
            <w:tcBorders>
              <w:top w:val="nil"/>
              <w:left w:val="nil"/>
              <w:bottom w:val="nil"/>
              <w:right w:val="nil"/>
            </w:tcBorders>
            <w:shd w:val="clear" w:color="auto" w:fill="auto"/>
            <w:noWrap/>
            <w:vAlign w:val="bottom"/>
            <w:hideMark/>
          </w:tcPr>
          <w:p w14:paraId="4C5E1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nil"/>
              <w:left w:val="nil"/>
              <w:bottom w:val="nil"/>
              <w:right w:val="nil"/>
            </w:tcBorders>
            <w:shd w:val="clear" w:color="auto" w:fill="auto"/>
            <w:noWrap/>
            <w:vAlign w:val="bottom"/>
            <w:hideMark/>
          </w:tcPr>
          <w:p w14:paraId="503DD9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6FCD80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5.1</w:t>
            </w:r>
          </w:p>
        </w:tc>
      </w:tr>
      <w:tr w:rsidR="00EB4CE1" w:rsidRPr="00EB4CE1" w14:paraId="112D44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5F24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F8EC1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85DE6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B14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62F3F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580D5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03FD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2594717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0B7E1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6028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EE21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6291B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7</w:t>
            </w:r>
          </w:p>
        </w:tc>
        <w:tc>
          <w:tcPr>
            <w:tcW w:w="990" w:type="dxa"/>
            <w:tcBorders>
              <w:top w:val="nil"/>
              <w:left w:val="nil"/>
              <w:bottom w:val="nil"/>
              <w:right w:val="nil"/>
            </w:tcBorders>
            <w:shd w:val="clear" w:color="auto" w:fill="auto"/>
            <w:noWrap/>
            <w:vAlign w:val="bottom"/>
            <w:hideMark/>
          </w:tcPr>
          <w:p w14:paraId="0B476F8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28</w:t>
            </w:r>
          </w:p>
        </w:tc>
        <w:tc>
          <w:tcPr>
            <w:tcW w:w="810" w:type="dxa"/>
            <w:tcBorders>
              <w:top w:val="nil"/>
              <w:left w:val="nil"/>
              <w:bottom w:val="nil"/>
              <w:right w:val="nil"/>
            </w:tcBorders>
            <w:shd w:val="clear" w:color="auto" w:fill="auto"/>
            <w:noWrap/>
            <w:vAlign w:val="bottom"/>
            <w:hideMark/>
          </w:tcPr>
          <w:p w14:paraId="4E8E6A8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9</w:t>
            </w:r>
          </w:p>
        </w:tc>
        <w:tc>
          <w:tcPr>
            <w:tcW w:w="1710" w:type="dxa"/>
            <w:tcBorders>
              <w:top w:val="nil"/>
              <w:left w:val="nil"/>
              <w:bottom w:val="nil"/>
              <w:right w:val="single" w:sz="8" w:space="0" w:color="auto"/>
            </w:tcBorders>
            <w:shd w:val="clear" w:color="auto" w:fill="auto"/>
            <w:noWrap/>
            <w:vAlign w:val="bottom"/>
            <w:hideMark/>
          </w:tcPr>
          <w:p w14:paraId="4898B6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7</w:t>
            </w:r>
          </w:p>
        </w:tc>
      </w:tr>
      <w:tr w:rsidR="00EB4CE1" w:rsidRPr="00EB4CE1" w14:paraId="482301A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D2CA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A07E2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133EF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06312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3D21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4D8634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09B12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D9AC06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02AB5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B7352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25D14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0FD9DA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3A1F3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FC74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E076A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3C95E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4D30FE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15A9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05D76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D26C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2C5EF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5E8EED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423A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751364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F2B6C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FDD0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D00351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8" w:space="0" w:color="auto"/>
              <w:right w:val="nil"/>
            </w:tcBorders>
            <w:shd w:val="clear" w:color="auto" w:fill="auto"/>
            <w:noWrap/>
            <w:vAlign w:val="bottom"/>
            <w:hideMark/>
          </w:tcPr>
          <w:p w14:paraId="0C01D5F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D79AB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7FB1B6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5FBB16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99B2B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9CB9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47437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98DE56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73A76FA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797300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4BD7EC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5A016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E60B0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EC44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317FA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E2E0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FC226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265D5CE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6C199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2ABB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1DA25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61C57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E097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20273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nil"/>
              <w:left w:val="nil"/>
              <w:bottom w:val="nil"/>
              <w:right w:val="nil"/>
            </w:tcBorders>
            <w:shd w:val="clear" w:color="auto" w:fill="auto"/>
            <w:noWrap/>
            <w:vAlign w:val="bottom"/>
            <w:hideMark/>
          </w:tcPr>
          <w:p w14:paraId="228C77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01BEA3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099BF7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F6572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067F1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DC443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0A5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58644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480CED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7</w:t>
            </w:r>
          </w:p>
        </w:tc>
        <w:tc>
          <w:tcPr>
            <w:tcW w:w="990" w:type="dxa"/>
            <w:tcBorders>
              <w:top w:val="single" w:sz="4" w:space="0" w:color="auto"/>
              <w:left w:val="nil"/>
              <w:bottom w:val="single" w:sz="4" w:space="0" w:color="auto"/>
              <w:right w:val="nil"/>
            </w:tcBorders>
            <w:shd w:val="clear" w:color="auto" w:fill="auto"/>
            <w:noWrap/>
            <w:vAlign w:val="bottom"/>
            <w:hideMark/>
          </w:tcPr>
          <w:p w14:paraId="33073B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single" w:sz="4" w:space="0" w:color="auto"/>
              <w:left w:val="nil"/>
              <w:bottom w:val="single" w:sz="4" w:space="0" w:color="auto"/>
              <w:right w:val="nil"/>
            </w:tcBorders>
            <w:shd w:val="clear" w:color="auto" w:fill="auto"/>
            <w:noWrap/>
            <w:vAlign w:val="bottom"/>
            <w:hideMark/>
          </w:tcPr>
          <w:p w14:paraId="3778D6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1CC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498C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B4CA4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8C1AA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BB1D2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7D5B46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31BDBE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575284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3B607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3EAEF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5A547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BC428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150AD6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F190E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2F3BF2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D57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E57E0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4EDC3E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CA937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736D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50637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nil"/>
              <w:left w:val="nil"/>
              <w:bottom w:val="nil"/>
              <w:right w:val="nil"/>
            </w:tcBorders>
            <w:shd w:val="clear" w:color="auto" w:fill="auto"/>
            <w:noWrap/>
            <w:vAlign w:val="bottom"/>
            <w:hideMark/>
          </w:tcPr>
          <w:p w14:paraId="3A04F2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6AE06D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3EE561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CD09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99A87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8048F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7BC9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ED2B6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4A7FA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990" w:type="dxa"/>
            <w:tcBorders>
              <w:top w:val="single" w:sz="4" w:space="0" w:color="auto"/>
              <w:left w:val="nil"/>
              <w:bottom w:val="single" w:sz="4" w:space="0" w:color="auto"/>
              <w:right w:val="nil"/>
            </w:tcBorders>
            <w:shd w:val="clear" w:color="auto" w:fill="auto"/>
            <w:noWrap/>
            <w:vAlign w:val="bottom"/>
            <w:hideMark/>
          </w:tcPr>
          <w:p w14:paraId="3B36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732C2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16924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A44EE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859CB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DDCE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3FE7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25ADFF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1F37FC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41EA1E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DADD3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5718B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74849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0F219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8899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single" w:sz="4" w:space="0" w:color="auto"/>
              <w:left w:val="nil"/>
              <w:bottom w:val="single" w:sz="4" w:space="0" w:color="auto"/>
              <w:right w:val="nil"/>
            </w:tcBorders>
            <w:shd w:val="clear" w:color="auto" w:fill="auto"/>
            <w:noWrap/>
            <w:vAlign w:val="bottom"/>
            <w:hideMark/>
          </w:tcPr>
          <w:p w14:paraId="31723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06ED1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single" w:sz="4" w:space="0" w:color="auto"/>
              <w:left w:val="nil"/>
              <w:bottom w:val="single" w:sz="4" w:space="0" w:color="auto"/>
              <w:right w:val="nil"/>
            </w:tcBorders>
            <w:shd w:val="clear" w:color="auto" w:fill="auto"/>
            <w:noWrap/>
            <w:vAlign w:val="bottom"/>
            <w:hideMark/>
          </w:tcPr>
          <w:p w14:paraId="50359D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3E139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2.5</w:t>
            </w:r>
          </w:p>
        </w:tc>
      </w:tr>
      <w:tr w:rsidR="00EB4CE1" w:rsidRPr="00EB4CE1" w14:paraId="32C80D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25B1E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C9FE46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D0A2C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6A55E4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4</w:t>
            </w:r>
          </w:p>
        </w:tc>
        <w:tc>
          <w:tcPr>
            <w:tcW w:w="990" w:type="dxa"/>
            <w:tcBorders>
              <w:top w:val="nil"/>
              <w:left w:val="nil"/>
              <w:bottom w:val="nil"/>
              <w:right w:val="nil"/>
            </w:tcBorders>
            <w:shd w:val="clear" w:color="auto" w:fill="auto"/>
            <w:noWrap/>
            <w:vAlign w:val="bottom"/>
            <w:hideMark/>
          </w:tcPr>
          <w:p w14:paraId="7C2CCD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5DD8A6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5B85B04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3.0</w:t>
            </w:r>
          </w:p>
        </w:tc>
      </w:tr>
      <w:tr w:rsidR="00EB4CE1" w:rsidRPr="00EB4CE1" w14:paraId="2E841B7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FCBF6A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C304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A97DCD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EFFAB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116CA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1120D7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40492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1.2</w:t>
            </w:r>
          </w:p>
        </w:tc>
      </w:tr>
      <w:tr w:rsidR="00EB4CE1" w:rsidRPr="00EB4CE1" w14:paraId="2FF8C5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D1F11A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F60B7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921AF9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C5AF1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27EBCE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56C1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4744A8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8</w:t>
            </w:r>
          </w:p>
        </w:tc>
      </w:tr>
      <w:tr w:rsidR="00EB4CE1" w:rsidRPr="00EB4CE1" w14:paraId="60DA3CA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B99B7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8E14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A304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05E985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single" w:sz="4" w:space="0" w:color="auto"/>
              <w:left w:val="nil"/>
              <w:bottom w:val="single" w:sz="4" w:space="0" w:color="auto"/>
              <w:right w:val="nil"/>
            </w:tcBorders>
            <w:shd w:val="clear" w:color="auto" w:fill="auto"/>
            <w:noWrap/>
            <w:vAlign w:val="bottom"/>
            <w:hideMark/>
          </w:tcPr>
          <w:p w14:paraId="6AA1ED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8</w:t>
            </w:r>
          </w:p>
        </w:tc>
        <w:tc>
          <w:tcPr>
            <w:tcW w:w="810" w:type="dxa"/>
            <w:tcBorders>
              <w:top w:val="single" w:sz="4" w:space="0" w:color="auto"/>
              <w:left w:val="nil"/>
              <w:bottom w:val="single" w:sz="4" w:space="0" w:color="auto"/>
              <w:right w:val="nil"/>
            </w:tcBorders>
            <w:shd w:val="clear" w:color="auto" w:fill="auto"/>
            <w:noWrap/>
            <w:vAlign w:val="bottom"/>
            <w:hideMark/>
          </w:tcPr>
          <w:p w14:paraId="6116E2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F847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7.8</w:t>
            </w:r>
          </w:p>
        </w:tc>
      </w:tr>
      <w:tr w:rsidR="00EB4CE1" w:rsidRPr="00EB4CE1" w14:paraId="4322A7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54C0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6080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4C7AF" w14:textId="7C442E9A" w:rsidR="00EB4CE1" w:rsidRPr="00DC704D" w:rsidRDefault="00D5247D" w:rsidP="00DC704D">
            <w:pPr>
              <w:spacing w:after="0" w:line="240" w:lineRule="auto"/>
              <w:rPr>
                <w:rFonts w:ascii="Calibri" w:eastAsia="Times New Roman" w:hAnsi="Calibri" w:cs="Calibri"/>
                <w:i/>
                <w:iCs/>
                <w:color w:val="000000"/>
              </w:rPr>
            </w:pPr>
            <w:proofErr w:type="spellStart"/>
            <w:r>
              <w:rPr>
                <w:rStyle w:val="Emphasis"/>
              </w:rPr>
              <w:t>Symphyotrichum</w:t>
            </w:r>
            <w:proofErr w:type="spellEnd"/>
            <w:r>
              <w:rPr>
                <w:rStyle w:val="Emphasis"/>
              </w:rPr>
              <w:t xml:space="preserve">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59DD5A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nil"/>
              <w:left w:val="nil"/>
              <w:bottom w:val="nil"/>
              <w:right w:val="nil"/>
            </w:tcBorders>
            <w:shd w:val="clear" w:color="auto" w:fill="auto"/>
            <w:noWrap/>
            <w:vAlign w:val="bottom"/>
            <w:hideMark/>
          </w:tcPr>
          <w:p w14:paraId="1BF1E0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293A15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nil"/>
              <w:left w:val="nil"/>
              <w:bottom w:val="nil"/>
              <w:right w:val="single" w:sz="8" w:space="0" w:color="auto"/>
            </w:tcBorders>
            <w:shd w:val="clear" w:color="auto" w:fill="auto"/>
            <w:noWrap/>
            <w:vAlign w:val="bottom"/>
            <w:hideMark/>
          </w:tcPr>
          <w:p w14:paraId="3451D9F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5B9C0A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381A9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055592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4B35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15B7E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3E1C07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545CF2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BD777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66182C3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C56879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FCD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79C41B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60919D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4D5F0A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5221B7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292000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40CBB7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86516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292BC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81B2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69A536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w:t>
            </w:r>
          </w:p>
        </w:tc>
        <w:tc>
          <w:tcPr>
            <w:tcW w:w="990" w:type="dxa"/>
            <w:tcBorders>
              <w:top w:val="single" w:sz="4" w:space="0" w:color="auto"/>
              <w:left w:val="nil"/>
              <w:bottom w:val="single" w:sz="4" w:space="0" w:color="auto"/>
              <w:right w:val="nil"/>
            </w:tcBorders>
            <w:shd w:val="clear" w:color="auto" w:fill="auto"/>
            <w:noWrap/>
            <w:vAlign w:val="bottom"/>
            <w:hideMark/>
          </w:tcPr>
          <w:p w14:paraId="0234A1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6</w:t>
            </w:r>
          </w:p>
        </w:tc>
        <w:tc>
          <w:tcPr>
            <w:tcW w:w="810" w:type="dxa"/>
            <w:tcBorders>
              <w:top w:val="single" w:sz="4" w:space="0" w:color="auto"/>
              <w:left w:val="nil"/>
              <w:bottom w:val="single" w:sz="4" w:space="0" w:color="auto"/>
              <w:right w:val="nil"/>
            </w:tcBorders>
            <w:shd w:val="clear" w:color="auto" w:fill="auto"/>
            <w:noWrap/>
            <w:vAlign w:val="bottom"/>
            <w:hideMark/>
          </w:tcPr>
          <w:p w14:paraId="3833FA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249DE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9</w:t>
            </w:r>
          </w:p>
        </w:tc>
      </w:tr>
      <w:tr w:rsidR="00EB4CE1" w:rsidRPr="00EB4CE1" w14:paraId="1008EF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4DCBB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8CA1A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22D87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0ED721A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3</w:t>
            </w:r>
          </w:p>
        </w:tc>
        <w:tc>
          <w:tcPr>
            <w:tcW w:w="990" w:type="dxa"/>
            <w:tcBorders>
              <w:top w:val="nil"/>
              <w:left w:val="nil"/>
              <w:bottom w:val="nil"/>
              <w:right w:val="nil"/>
            </w:tcBorders>
            <w:shd w:val="clear" w:color="auto" w:fill="auto"/>
            <w:noWrap/>
            <w:vAlign w:val="bottom"/>
            <w:hideMark/>
          </w:tcPr>
          <w:p w14:paraId="6E33B8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9B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7</w:t>
            </w:r>
          </w:p>
        </w:tc>
        <w:tc>
          <w:tcPr>
            <w:tcW w:w="1710" w:type="dxa"/>
            <w:tcBorders>
              <w:top w:val="nil"/>
              <w:left w:val="nil"/>
              <w:bottom w:val="nil"/>
              <w:right w:val="single" w:sz="8" w:space="0" w:color="auto"/>
            </w:tcBorders>
            <w:shd w:val="clear" w:color="auto" w:fill="auto"/>
            <w:noWrap/>
            <w:vAlign w:val="bottom"/>
            <w:hideMark/>
          </w:tcPr>
          <w:p w14:paraId="438CEA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5040C1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1E3328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417513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2BC5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114F18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259FC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713285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A28F4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09AD6AF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F59E34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71B44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1EB1B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idalcia</w:t>
            </w:r>
            <w:proofErr w:type="spellEnd"/>
            <w:r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6B944E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338FF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613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6D87B1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7</w:t>
            </w:r>
          </w:p>
        </w:tc>
      </w:tr>
      <w:tr w:rsidR="00EB4CE1" w:rsidRPr="00EB4CE1" w14:paraId="398170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ECBE7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540B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0540F9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single" w:sz="4" w:space="0" w:color="auto"/>
              <w:left w:val="nil"/>
              <w:bottom w:val="single" w:sz="4" w:space="0" w:color="auto"/>
              <w:right w:val="nil"/>
            </w:tcBorders>
            <w:shd w:val="clear" w:color="auto" w:fill="auto"/>
            <w:noWrap/>
            <w:vAlign w:val="bottom"/>
            <w:hideMark/>
          </w:tcPr>
          <w:p w14:paraId="03E695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40025B0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56BFA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74AF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1</w:t>
            </w:r>
          </w:p>
        </w:tc>
      </w:tr>
      <w:tr w:rsidR="00EB4CE1" w:rsidRPr="00EB4CE1" w14:paraId="50655D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5D50C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E5E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CA5C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nil"/>
              <w:left w:val="nil"/>
              <w:bottom w:val="nil"/>
              <w:right w:val="nil"/>
            </w:tcBorders>
            <w:shd w:val="clear" w:color="auto" w:fill="auto"/>
            <w:noWrap/>
            <w:vAlign w:val="bottom"/>
            <w:hideMark/>
          </w:tcPr>
          <w:p w14:paraId="064CF7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51C262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295CAB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6318FB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1.4</w:t>
            </w:r>
          </w:p>
        </w:tc>
      </w:tr>
      <w:tr w:rsidR="00EB4CE1" w:rsidRPr="00EB4CE1" w14:paraId="4A4E73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D0116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3875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90F34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7560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B9389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810" w:type="dxa"/>
            <w:tcBorders>
              <w:top w:val="single" w:sz="4" w:space="0" w:color="auto"/>
              <w:left w:val="nil"/>
              <w:bottom w:val="single" w:sz="4" w:space="0" w:color="auto"/>
              <w:right w:val="nil"/>
            </w:tcBorders>
            <w:shd w:val="clear" w:color="auto" w:fill="auto"/>
            <w:noWrap/>
            <w:vAlign w:val="bottom"/>
            <w:hideMark/>
          </w:tcPr>
          <w:p w14:paraId="561D33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5699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7.1</w:t>
            </w:r>
          </w:p>
        </w:tc>
      </w:tr>
      <w:tr w:rsidR="00EB4CE1" w:rsidRPr="00EB4CE1" w14:paraId="07759DB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C1DE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E7656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F2448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nil"/>
              <w:right w:val="nil"/>
            </w:tcBorders>
            <w:shd w:val="clear" w:color="auto" w:fill="auto"/>
            <w:noWrap/>
            <w:vAlign w:val="bottom"/>
            <w:hideMark/>
          </w:tcPr>
          <w:p w14:paraId="453BB4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1E96DA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41AF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1710" w:type="dxa"/>
            <w:tcBorders>
              <w:top w:val="nil"/>
              <w:left w:val="nil"/>
              <w:bottom w:val="nil"/>
              <w:right w:val="single" w:sz="8" w:space="0" w:color="auto"/>
            </w:tcBorders>
            <w:shd w:val="clear" w:color="auto" w:fill="auto"/>
            <w:noWrap/>
            <w:vAlign w:val="bottom"/>
            <w:hideMark/>
          </w:tcPr>
          <w:p w14:paraId="1EF711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E0A6E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F1E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6DD1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7C0B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35D11E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28D58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73796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286F2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EFDA8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1377E1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EDB9B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2FB38A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6AB9A3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EC82B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04B64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75EE8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B34833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30E37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92DA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6C2B57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16B8E3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E0F0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810" w:type="dxa"/>
            <w:tcBorders>
              <w:top w:val="single" w:sz="4" w:space="0" w:color="auto"/>
              <w:left w:val="nil"/>
              <w:bottom w:val="single" w:sz="4" w:space="0" w:color="auto"/>
              <w:right w:val="nil"/>
            </w:tcBorders>
            <w:shd w:val="clear" w:color="auto" w:fill="auto"/>
            <w:noWrap/>
            <w:vAlign w:val="bottom"/>
            <w:hideMark/>
          </w:tcPr>
          <w:p w14:paraId="3251B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5425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C877DC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9B3DE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A3C8F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60E4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acuminatus</w:t>
            </w:r>
            <w:proofErr w:type="spellEnd"/>
          </w:p>
        </w:tc>
        <w:tc>
          <w:tcPr>
            <w:tcW w:w="869" w:type="dxa"/>
            <w:tcBorders>
              <w:top w:val="nil"/>
              <w:left w:val="nil"/>
              <w:bottom w:val="nil"/>
              <w:right w:val="nil"/>
            </w:tcBorders>
            <w:shd w:val="clear" w:color="auto" w:fill="auto"/>
            <w:noWrap/>
            <w:vAlign w:val="bottom"/>
            <w:hideMark/>
          </w:tcPr>
          <w:p w14:paraId="343B18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A3A60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CA534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8E461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A3669A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4F0685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DFF5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BD066B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500C1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9161C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204D394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D9AE4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E743FB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480A85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664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18AE5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nil"/>
              <w:left w:val="nil"/>
              <w:bottom w:val="nil"/>
              <w:right w:val="nil"/>
            </w:tcBorders>
            <w:shd w:val="clear" w:color="auto" w:fill="auto"/>
            <w:noWrap/>
            <w:vAlign w:val="bottom"/>
            <w:hideMark/>
          </w:tcPr>
          <w:p w14:paraId="31E5AF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399F8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4DB4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7B12E1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592C7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CBD07C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ADF3A6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0D039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5F367F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8B6F7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810" w:type="dxa"/>
            <w:tcBorders>
              <w:top w:val="single" w:sz="4" w:space="0" w:color="auto"/>
              <w:left w:val="nil"/>
              <w:bottom w:val="single" w:sz="4" w:space="0" w:color="auto"/>
              <w:right w:val="nil"/>
            </w:tcBorders>
            <w:shd w:val="clear" w:color="auto" w:fill="auto"/>
            <w:noWrap/>
            <w:vAlign w:val="bottom"/>
            <w:hideMark/>
          </w:tcPr>
          <w:p w14:paraId="2E32F8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6A1A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8B1423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F84C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8976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8CF01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nil"/>
              <w:left w:val="nil"/>
              <w:bottom w:val="nil"/>
              <w:right w:val="nil"/>
            </w:tcBorders>
            <w:shd w:val="clear" w:color="auto" w:fill="auto"/>
            <w:noWrap/>
            <w:vAlign w:val="bottom"/>
            <w:hideMark/>
          </w:tcPr>
          <w:p w14:paraId="1FE3AD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C83C6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6C2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5E01DE1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F47B2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34509A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EFEF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D81A4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F74F9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59DFA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single" w:sz="4" w:space="0" w:color="auto"/>
              <w:left w:val="nil"/>
              <w:bottom w:val="single" w:sz="4" w:space="0" w:color="auto"/>
              <w:right w:val="nil"/>
            </w:tcBorders>
            <w:shd w:val="clear" w:color="auto" w:fill="auto"/>
            <w:noWrap/>
            <w:vAlign w:val="bottom"/>
            <w:hideMark/>
          </w:tcPr>
          <w:p w14:paraId="688F2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70C5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2C9FF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CA20E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0D63E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F045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171558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DE5A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75544A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DABFD9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4B1D9FC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008D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BCDB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65021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variegatum</w:t>
            </w:r>
          </w:p>
        </w:tc>
        <w:tc>
          <w:tcPr>
            <w:tcW w:w="869" w:type="dxa"/>
            <w:tcBorders>
              <w:top w:val="single" w:sz="4" w:space="0" w:color="auto"/>
              <w:left w:val="nil"/>
              <w:bottom w:val="single" w:sz="4" w:space="0" w:color="auto"/>
              <w:right w:val="nil"/>
            </w:tcBorders>
            <w:shd w:val="clear" w:color="auto" w:fill="auto"/>
            <w:noWrap/>
            <w:vAlign w:val="bottom"/>
            <w:hideMark/>
          </w:tcPr>
          <w:p w14:paraId="1B15959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6178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6F1B31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3436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1D48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8880D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C3D0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011B7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42B4B5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99CBD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7D16B7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6B91E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771CDA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674D5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174F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1B6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6A0B5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03622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810" w:type="dxa"/>
            <w:tcBorders>
              <w:top w:val="single" w:sz="4" w:space="0" w:color="auto"/>
              <w:left w:val="nil"/>
              <w:bottom w:val="single" w:sz="4" w:space="0" w:color="auto"/>
              <w:right w:val="nil"/>
            </w:tcBorders>
            <w:shd w:val="clear" w:color="auto" w:fill="auto"/>
            <w:noWrap/>
            <w:vAlign w:val="bottom"/>
            <w:hideMark/>
          </w:tcPr>
          <w:p w14:paraId="47DC66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D51D3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5EDA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05870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1A3F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DF0084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oaceae</w:t>
            </w:r>
            <w:proofErr w:type="spellEnd"/>
            <w:r w:rsidRPr="00DC704D">
              <w:rPr>
                <w:rFonts w:ascii="Calibri" w:eastAsia="Times New Roman" w:hAnsi="Calibri" w:cs="Calibri"/>
                <w:i/>
                <w:iCs/>
                <w:color w:val="000000"/>
              </w:rPr>
              <w:t xml:space="preserve"> sp.</w:t>
            </w:r>
          </w:p>
        </w:tc>
        <w:tc>
          <w:tcPr>
            <w:tcW w:w="869" w:type="dxa"/>
            <w:tcBorders>
              <w:top w:val="nil"/>
              <w:left w:val="nil"/>
              <w:bottom w:val="single" w:sz="4" w:space="0" w:color="auto"/>
              <w:right w:val="nil"/>
            </w:tcBorders>
            <w:shd w:val="clear" w:color="auto" w:fill="auto"/>
            <w:noWrap/>
            <w:vAlign w:val="bottom"/>
            <w:hideMark/>
          </w:tcPr>
          <w:p w14:paraId="4C7AF3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23DE14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nil"/>
              <w:left w:val="nil"/>
              <w:bottom w:val="single" w:sz="4" w:space="0" w:color="auto"/>
              <w:right w:val="nil"/>
            </w:tcBorders>
            <w:shd w:val="clear" w:color="auto" w:fill="auto"/>
            <w:noWrap/>
            <w:vAlign w:val="bottom"/>
            <w:hideMark/>
          </w:tcPr>
          <w:p w14:paraId="19C85F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4" w:space="0" w:color="auto"/>
              <w:right w:val="single" w:sz="8" w:space="0" w:color="auto"/>
            </w:tcBorders>
            <w:shd w:val="clear" w:color="auto" w:fill="auto"/>
            <w:noWrap/>
            <w:vAlign w:val="bottom"/>
            <w:hideMark/>
          </w:tcPr>
          <w:p w14:paraId="371727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B7BA2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67FE04C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0A39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E50D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single" w:sz="8" w:space="0" w:color="auto"/>
              <w:right w:val="nil"/>
            </w:tcBorders>
            <w:shd w:val="clear" w:color="auto" w:fill="auto"/>
            <w:noWrap/>
            <w:vAlign w:val="bottom"/>
            <w:hideMark/>
          </w:tcPr>
          <w:p w14:paraId="7F6384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27DAF1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156721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08AD2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95C3530" w14:textId="77777777" w:rsidTr="00DC704D">
        <w:trPr>
          <w:trHeight w:val="290"/>
        </w:trPr>
        <w:tc>
          <w:tcPr>
            <w:tcW w:w="1311" w:type="dxa"/>
            <w:tcBorders>
              <w:top w:val="nil"/>
              <w:left w:val="nil"/>
              <w:bottom w:val="nil"/>
              <w:right w:val="nil"/>
            </w:tcBorders>
            <w:shd w:val="clear" w:color="auto" w:fill="auto"/>
            <w:noWrap/>
            <w:vAlign w:val="center"/>
            <w:hideMark/>
          </w:tcPr>
          <w:p w14:paraId="1B6E1FA0"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6ABFF75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6180C9F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24D161F3"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0FA770D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25A169A3"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C5E512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3F91B8DC"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1713B1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5FF5CF14"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41622A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03C728E"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A037E3C"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730EBD07"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1776B1D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142AD804"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546DA0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CAF1FAE"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355F19A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sp.</w:t>
            </w:r>
          </w:p>
        </w:tc>
        <w:tc>
          <w:tcPr>
            <w:tcW w:w="869" w:type="dxa"/>
            <w:tcBorders>
              <w:top w:val="nil"/>
              <w:left w:val="nil"/>
              <w:bottom w:val="single" w:sz="8" w:space="0" w:color="auto"/>
              <w:right w:val="nil"/>
            </w:tcBorders>
            <w:shd w:val="clear" w:color="auto" w:fill="auto"/>
            <w:noWrap/>
            <w:vAlign w:val="bottom"/>
            <w:hideMark/>
          </w:tcPr>
          <w:p w14:paraId="1C67BB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single" w:sz="8" w:space="0" w:color="auto"/>
              <w:right w:val="nil"/>
            </w:tcBorders>
            <w:shd w:val="clear" w:color="auto" w:fill="auto"/>
            <w:noWrap/>
            <w:vAlign w:val="bottom"/>
            <w:hideMark/>
          </w:tcPr>
          <w:p w14:paraId="528032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1B28A7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01A438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7F6EB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ADDB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AC43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430CB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7EF19F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166EAE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2F257D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C565B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7FD2E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C403D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D3EE3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6602F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58D12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single" w:sz="4" w:space="0" w:color="auto"/>
              <w:left w:val="nil"/>
              <w:bottom w:val="single" w:sz="4" w:space="0" w:color="auto"/>
              <w:right w:val="nil"/>
            </w:tcBorders>
            <w:shd w:val="clear" w:color="auto" w:fill="auto"/>
            <w:noWrap/>
            <w:vAlign w:val="bottom"/>
            <w:hideMark/>
          </w:tcPr>
          <w:p w14:paraId="200F79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0CAF88F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26AE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0D6A1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F8A38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A6F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EC9CE1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nil"/>
              <w:left w:val="nil"/>
              <w:bottom w:val="nil"/>
              <w:right w:val="nil"/>
            </w:tcBorders>
            <w:shd w:val="clear" w:color="auto" w:fill="auto"/>
            <w:noWrap/>
            <w:vAlign w:val="bottom"/>
            <w:hideMark/>
          </w:tcPr>
          <w:p w14:paraId="7EF537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nil"/>
              <w:left w:val="nil"/>
              <w:bottom w:val="nil"/>
              <w:right w:val="nil"/>
            </w:tcBorders>
            <w:shd w:val="clear" w:color="auto" w:fill="auto"/>
            <w:noWrap/>
            <w:vAlign w:val="bottom"/>
            <w:hideMark/>
          </w:tcPr>
          <w:p w14:paraId="20568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335EF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373D84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7.8</w:t>
            </w:r>
          </w:p>
        </w:tc>
      </w:tr>
      <w:tr w:rsidR="00EB4CE1" w:rsidRPr="00EB4CE1" w14:paraId="3554309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3AAD1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CBA4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DF4573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1C2D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5</w:t>
            </w:r>
          </w:p>
        </w:tc>
        <w:tc>
          <w:tcPr>
            <w:tcW w:w="990" w:type="dxa"/>
            <w:tcBorders>
              <w:top w:val="single" w:sz="4" w:space="0" w:color="auto"/>
              <w:left w:val="nil"/>
              <w:bottom w:val="single" w:sz="4" w:space="0" w:color="auto"/>
              <w:right w:val="nil"/>
            </w:tcBorders>
            <w:shd w:val="clear" w:color="auto" w:fill="auto"/>
            <w:noWrap/>
            <w:vAlign w:val="bottom"/>
            <w:hideMark/>
          </w:tcPr>
          <w:p w14:paraId="4A9FB6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1</w:t>
            </w:r>
          </w:p>
        </w:tc>
        <w:tc>
          <w:tcPr>
            <w:tcW w:w="810" w:type="dxa"/>
            <w:tcBorders>
              <w:top w:val="single" w:sz="4" w:space="0" w:color="auto"/>
              <w:left w:val="nil"/>
              <w:bottom w:val="single" w:sz="4" w:space="0" w:color="auto"/>
              <w:right w:val="nil"/>
            </w:tcBorders>
            <w:shd w:val="clear" w:color="auto" w:fill="auto"/>
            <w:noWrap/>
            <w:vAlign w:val="bottom"/>
            <w:hideMark/>
          </w:tcPr>
          <w:p w14:paraId="6C3C1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8BF13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3.5</w:t>
            </w:r>
          </w:p>
        </w:tc>
      </w:tr>
      <w:tr w:rsidR="00EB4CE1" w:rsidRPr="00EB4CE1" w14:paraId="42E166E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D8CC7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2A147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25F8AC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465B7F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8</w:t>
            </w:r>
          </w:p>
        </w:tc>
        <w:tc>
          <w:tcPr>
            <w:tcW w:w="990" w:type="dxa"/>
            <w:tcBorders>
              <w:top w:val="nil"/>
              <w:left w:val="nil"/>
              <w:bottom w:val="nil"/>
              <w:right w:val="nil"/>
            </w:tcBorders>
            <w:shd w:val="clear" w:color="auto" w:fill="auto"/>
            <w:noWrap/>
            <w:vAlign w:val="bottom"/>
            <w:hideMark/>
          </w:tcPr>
          <w:p w14:paraId="3F2CE8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nil"/>
              <w:left w:val="nil"/>
              <w:bottom w:val="nil"/>
              <w:right w:val="nil"/>
            </w:tcBorders>
            <w:shd w:val="clear" w:color="auto" w:fill="auto"/>
            <w:noWrap/>
            <w:vAlign w:val="bottom"/>
            <w:hideMark/>
          </w:tcPr>
          <w:p w14:paraId="38D4F0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5C22EC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2</w:t>
            </w:r>
          </w:p>
        </w:tc>
      </w:tr>
      <w:tr w:rsidR="00EB4CE1" w:rsidRPr="00EB4CE1" w14:paraId="225751D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358DF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9566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9A4C2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3568DEB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4</w:t>
            </w:r>
          </w:p>
        </w:tc>
        <w:tc>
          <w:tcPr>
            <w:tcW w:w="990" w:type="dxa"/>
            <w:tcBorders>
              <w:top w:val="single" w:sz="4" w:space="0" w:color="auto"/>
              <w:left w:val="nil"/>
              <w:bottom w:val="single" w:sz="4" w:space="0" w:color="auto"/>
              <w:right w:val="nil"/>
            </w:tcBorders>
            <w:shd w:val="clear" w:color="auto" w:fill="auto"/>
            <w:noWrap/>
            <w:vAlign w:val="bottom"/>
            <w:hideMark/>
          </w:tcPr>
          <w:p w14:paraId="13341A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2</w:t>
            </w:r>
          </w:p>
        </w:tc>
        <w:tc>
          <w:tcPr>
            <w:tcW w:w="810" w:type="dxa"/>
            <w:tcBorders>
              <w:top w:val="single" w:sz="4" w:space="0" w:color="auto"/>
              <w:left w:val="nil"/>
              <w:bottom w:val="single" w:sz="4" w:space="0" w:color="auto"/>
              <w:right w:val="nil"/>
            </w:tcBorders>
            <w:shd w:val="clear" w:color="auto" w:fill="auto"/>
            <w:noWrap/>
            <w:vAlign w:val="bottom"/>
            <w:hideMark/>
          </w:tcPr>
          <w:p w14:paraId="50F001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26F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7.2</w:t>
            </w:r>
          </w:p>
        </w:tc>
      </w:tr>
      <w:tr w:rsidR="00EB4CE1" w:rsidRPr="00EB4CE1" w14:paraId="6ADE0BA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EC51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F3B0B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DCE8C1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27E0DF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78E2F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5FD4E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1710" w:type="dxa"/>
            <w:tcBorders>
              <w:top w:val="nil"/>
              <w:left w:val="nil"/>
              <w:bottom w:val="nil"/>
              <w:right w:val="single" w:sz="8" w:space="0" w:color="auto"/>
            </w:tcBorders>
            <w:shd w:val="clear" w:color="auto" w:fill="auto"/>
            <w:noWrap/>
            <w:vAlign w:val="bottom"/>
            <w:hideMark/>
          </w:tcPr>
          <w:p w14:paraId="51B013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30.6</w:t>
            </w:r>
          </w:p>
        </w:tc>
      </w:tr>
      <w:tr w:rsidR="00EB4CE1" w:rsidRPr="00EB4CE1" w14:paraId="3E24EE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7119D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4F9652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9B8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00E1C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85A16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73259C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EE1E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701440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EAB2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D9308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462728F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nil"/>
              <w:left w:val="nil"/>
              <w:bottom w:val="single" w:sz="4" w:space="0" w:color="auto"/>
              <w:right w:val="nil"/>
            </w:tcBorders>
            <w:shd w:val="clear" w:color="auto" w:fill="auto"/>
            <w:noWrap/>
            <w:vAlign w:val="bottom"/>
            <w:hideMark/>
          </w:tcPr>
          <w:p w14:paraId="675AA2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1B1734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single" w:sz="4" w:space="0" w:color="auto"/>
              <w:right w:val="nil"/>
            </w:tcBorders>
            <w:shd w:val="clear" w:color="auto" w:fill="auto"/>
            <w:noWrap/>
            <w:vAlign w:val="bottom"/>
            <w:hideMark/>
          </w:tcPr>
          <w:p w14:paraId="6444FB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single" w:sz="4" w:space="0" w:color="auto"/>
              <w:right w:val="single" w:sz="8" w:space="0" w:color="auto"/>
            </w:tcBorders>
            <w:shd w:val="clear" w:color="auto" w:fill="auto"/>
            <w:noWrap/>
            <w:vAlign w:val="bottom"/>
            <w:hideMark/>
          </w:tcPr>
          <w:p w14:paraId="456677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DDAF9C2"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69BA4C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0E01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30549C9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single" w:sz="8" w:space="0" w:color="auto"/>
              <w:right w:val="nil"/>
            </w:tcBorders>
            <w:shd w:val="clear" w:color="auto" w:fill="auto"/>
            <w:noWrap/>
            <w:vAlign w:val="bottom"/>
            <w:hideMark/>
          </w:tcPr>
          <w:p w14:paraId="39095B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70FB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70EC2D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single" w:sz="8" w:space="0" w:color="auto"/>
              <w:right w:val="single" w:sz="8" w:space="0" w:color="auto"/>
            </w:tcBorders>
            <w:shd w:val="clear" w:color="auto" w:fill="auto"/>
            <w:noWrap/>
            <w:vAlign w:val="bottom"/>
            <w:hideMark/>
          </w:tcPr>
          <w:p w14:paraId="2FA311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74F1B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AC51F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11D0E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711F6F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73C10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46514C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37E0456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1D250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C343B2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6A0BF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59E0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1097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68FAF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14825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7DF3C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A2302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3FE61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ACE271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BDF0E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D0729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3DC8D1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5C0EF3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810" w:type="dxa"/>
            <w:tcBorders>
              <w:top w:val="nil"/>
              <w:left w:val="nil"/>
              <w:bottom w:val="nil"/>
              <w:right w:val="nil"/>
            </w:tcBorders>
            <w:shd w:val="clear" w:color="auto" w:fill="auto"/>
            <w:noWrap/>
            <w:vAlign w:val="bottom"/>
            <w:hideMark/>
          </w:tcPr>
          <w:p w14:paraId="44B1FB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AF94E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D0BF0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36A72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ABB55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758A7E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1F2DB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single" w:sz="4" w:space="0" w:color="auto"/>
              <w:left w:val="nil"/>
              <w:bottom w:val="single" w:sz="4" w:space="0" w:color="auto"/>
              <w:right w:val="nil"/>
            </w:tcBorders>
            <w:shd w:val="clear" w:color="auto" w:fill="auto"/>
            <w:noWrap/>
            <w:vAlign w:val="bottom"/>
            <w:hideMark/>
          </w:tcPr>
          <w:p w14:paraId="378ADB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650DEB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20320B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B3B65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0C3E7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5EB3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DDAAD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Dulichium</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rundinaceum</w:t>
            </w:r>
            <w:proofErr w:type="spellEnd"/>
          </w:p>
        </w:tc>
        <w:tc>
          <w:tcPr>
            <w:tcW w:w="869" w:type="dxa"/>
            <w:tcBorders>
              <w:top w:val="nil"/>
              <w:left w:val="nil"/>
              <w:bottom w:val="nil"/>
              <w:right w:val="nil"/>
            </w:tcBorders>
            <w:shd w:val="clear" w:color="auto" w:fill="auto"/>
            <w:noWrap/>
            <w:vAlign w:val="bottom"/>
            <w:hideMark/>
          </w:tcPr>
          <w:p w14:paraId="4FEF0E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2103D1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A9274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F84F86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77471B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0BF70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5943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7C533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E902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7</w:t>
            </w:r>
          </w:p>
        </w:tc>
        <w:tc>
          <w:tcPr>
            <w:tcW w:w="990" w:type="dxa"/>
            <w:tcBorders>
              <w:top w:val="single" w:sz="4" w:space="0" w:color="auto"/>
              <w:left w:val="nil"/>
              <w:bottom w:val="single" w:sz="4" w:space="0" w:color="auto"/>
              <w:right w:val="nil"/>
            </w:tcBorders>
            <w:shd w:val="clear" w:color="auto" w:fill="auto"/>
            <w:noWrap/>
            <w:vAlign w:val="bottom"/>
            <w:hideMark/>
          </w:tcPr>
          <w:p w14:paraId="7A4ABD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20537B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A7BF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1C6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3B0C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647C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F00DD4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6F34C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57B0D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35EA1E2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19299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E27D9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A015B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6E0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47A76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1925E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EC5EA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9CB91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187AC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5257A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7F91E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1D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E5AF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formosum</w:t>
            </w:r>
            <w:proofErr w:type="spellEnd"/>
          </w:p>
        </w:tc>
        <w:tc>
          <w:tcPr>
            <w:tcW w:w="869" w:type="dxa"/>
            <w:tcBorders>
              <w:top w:val="nil"/>
              <w:left w:val="nil"/>
              <w:bottom w:val="nil"/>
              <w:right w:val="nil"/>
            </w:tcBorders>
            <w:shd w:val="clear" w:color="auto" w:fill="auto"/>
            <w:noWrap/>
            <w:vAlign w:val="bottom"/>
            <w:hideMark/>
          </w:tcPr>
          <w:p w14:paraId="7A899D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0C79BF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BF6B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B7E3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7DCB9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D1D04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2F7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FEE09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03FAE0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990" w:type="dxa"/>
            <w:tcBorders>
              <w:top w:val="single" w:sz="4" w:space="0" w:color="auto"/>
              <w:left w:val="nil"/>
              <w:bottom w:val="single" w:sz="4" w:space="0" w:color="auto"/>
              <w:right w:val="nil"/>
            </w:tcBorders>
            <w:shd w:val="clear" w:color="auto" w:fill="auto"/>
            <w:noWrap/>
            <w:vAlign w:val="bottom"/>
            <w:hideMark/>
          </w:tcPr>
          <w:p w14:paraId="4A7966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2E6848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B3C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136EC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BE7AF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B7F6E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CF723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3B5D3BB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02C7A0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F525B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7D96E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738E4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8D34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1BC1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DF8FD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9EAD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A62E7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534B8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9856B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BF97AD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226BB1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E47E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D50AB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520862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26C8C9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7FED39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AD22C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7DAD06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CEA0B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C6457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63E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CB13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33BD56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810" w:type="dxa"/>
            <w:tcBorders>
              <w:top w:val="single" w:sz="4" w:space="0" w:color="auto"/>
              <w:left w:val="nil"/>
              <w:bottom w:val="single" w:sz="4" w:space="0" w:color="auto"/>
              <w:right w:val="nil"/>
            </w:tcBorders>
            <w:shd w:val="clear" w:color="auto" w:fill="auto"/>
            <w:noWrap/>
            <w:vAlign w:val="bottom"/>
            <w:hideMark/>
          </w:tcPr>
          <w:p w14:paraId="01BB3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6B77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B0DA50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7921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FC6C4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D2170A"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05CAA6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4A5550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5F793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5EC73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15D83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7FF9E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A29A8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104E2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5293A8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single" w:sz="4" w:space="0" w:color="auto"/>
              <w:left w:val="nil"/>
              <w:bottom w:val="single" w:sz="4" w:space="0" w:color="auto"/>
              <w:right w:val="nil"/>
            </w:tcBorders>
            <w:shd w:val="clear" w:color="auto" w:fill="auto"/>
            <w:noWrap/>
            <w:vAlign w:val="bottom"/>
            <w:hideMark/>
          </w:tcPr>
          <w:p w14:paraId="05C29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3</w:t>
            </w:r>
          </w:p>
        </w:tc>
        <w:tc>
          <w:tcPr>
            <w:tcW w:w="810" w:type="dxa"/>
            <w:tcBorders>
              <w:top w:val="single" w:sz="4" w:space="0" w:color="auto"/>
              <w:left w:val="nil"/>
              <w:bottom w:val="single" w:sz="4" w:space="0" w:color="auto"/>
              <w:right w:val="nil"/>
            </w:tcBorders>
            <w:shd w:val="clear" w:color="auto" w:fill="auto"/>
            <w:noWrap/>
            <w:vAlign w:val="bottom"/>
            <w:hideMark/>
          </w:tcPr>
          <w:p w14:paraId="143D23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8856A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66E288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B9CA5B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E81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1941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nil"/>
              <w:left w:val="nil"/>
              <w:bottom w:val="nil"/>
              <w:right w:val="nil"/>
            </w:tcBorders>
            <w:shd w:val="clear" w:color="auto" w:fill="auto"/>
            <w:noWrap/>
            <w:vAlign w:val="bottom"/>
            <w:hideMark/>
          </w:tcPr>
          <w:p w14:paraId="5CEBC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5BB9CD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1FECA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2698FE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5F0402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15CE6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66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0CF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lygonum hydropiper</w:t>
            </w:r>
          </w:p>
        </w:tc>
        <w:tc>
          <w:tcPr>
            <w:tcW w:w="869" w:type="dxa"/>
            <w:tcBorders>
              <w:top w:val="single" w:sz="4" w:space="0" w:color="auto"/>
              <w:left w:val="nil"/>
              <w:bottom w:val="single" w:sz="4" w:space="0" w:color="auto"/>
              <w:right w:val="nil"/>
            </w:tcBorders>
            <w:shd w:val="clear" w:color="auto" w:fill="auto"/>
            <w:noWrap/>
            <w:vAlign w:val="bottom"/>
            <w:hideMark/>
          </w:tcPr>
          <w:p w14:paraId="6A7AF2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09AA2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C7CA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B58D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22F76B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CD8EB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D94D0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6D512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13CDFF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0E130D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A1BBC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142D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84263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E9E34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C11FB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FEAA9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sp.</w:t>
            </w:r>
          </w:p>
        </w:tc>
        <w:tc>
          <w:tcPr>
            <w:tcW w:w="869" w:type="dxa"/>
            <w:tcBorders>
              <w:top w:val="single" w:sz="4" w:space="0" w:color="auto"/>
              <w:left w:val="nil"/>
              <w:bottom w:val="single" w:sz="4" w:space="0" w:color="auto"/>
              <w:right w:val="nil"/>
            </w:tcBorders>
            <w:shd w:val="clear" w:color="auto" w:fill="auto"/>
            <w:noWrap/>
            <w:vAlign w:val="bottom"/>
            <w:hideMark/>
          </w:tcPr>
          <w:p w14:paraId="186B6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6BB61D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9D70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6F4CB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F14EF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5FBA6D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23C20C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C2659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77C0DA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3C7A10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1D98D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203E1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AA09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6F4B0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9E083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AEC494" w14:textId="685E2D0B" w:rsidR="00EB4CE1" w:rsidRPr="00DC704D" w:rsidRDefault="00D5247D" w:rsidP="00DC704D">
            <w:pPr>
              <w:spacing w:after="0" w:line="240" w:lineRule="auto"/>
              <w:rPr>
                <w:rFonts w:ascii="Calibri" w:eastAsia="Times New Roman" w:hAnsi="Calibri" w:cs="Calibri"/>
                <w:i/>
                <w:iCs/>
                <w:color w:val="000000"/>
              </w:rPr>
            </w:pPr>
            <w:proofErr w:type="spellStart"/>
            <w:r>
              <w:rPr>
                <w:rStyle w:val="Emphasis"/>
              </w:rPr>
              <w:t>Symphyotrichum</w:t>
            </w:r>
            <w:proofErr w:type="spellEnd"/>
            <w:r>
              <w:rPr>
                <w:rStyle w:val="Emphasis"/>
              </w:rPr>
              <w:t xml:space="preserve"> </w:t>
            </w:r>
            <w:r w:rsidR="00EB4CE1" w:rsidRPr="00DC704D">
              <w:rPr>
                <w:rFonts w:ascii="Calibri" w:eastAsia="Times New Roman" w:hAnsi="Calibri" w:cs="Calibri"/>
                <w:i/>
                <w:iCs/>
                <w:color w:val="000000"/>
              </w:rPr>
              <w:t>subspicatum</w:t>
            </w:r>
          </w:p>
        </w:tc>
        <w:tc>
          <w:tcPr>
            <w:tcW w:w="869" w:type="dxa"/>
            <w:tcBorders>
              <w:top w:val="single" w:sz="4" w:space="0" w:color="auto"/>
              <w:left w:val="nil"/>
              <w:bottom w:val="single" w:sz="4" w:space="0" w:color="auto"/>
              <w:right w:val="nil"/>
            </w:tcBorders>
            <w:shd w:val="clear" w:color="auto" w:fill="auto"/>
            <w:noWrap/>
            <w:vAlign w:val="bottom"/>
            <w:hideMark/>
          </w:tcPr>
          <w:p w14:paraId="65B859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6C4B87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single" w:sz="4" w:space="0" w:color="auto"/>
              <w:left w:val="nil"/>
              <w:bottom w:val="single" w:sz="4" w:space="0" w:color="auto"/>
              <w:right w:val="nil"/>
            </w:tcBorders>
            <w:shd w:val="clear" w:color="auto" w:fill="auto"/>
            <w:noWrap/>
            <w:vAlign w:val="bottom"/>
            <w:hideMark/>
          </w:tcPr>
          <w:p w14:paraId="289A69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D2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070C3E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4D662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D81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5F194E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nil"/>
              <w:left w:val="nil"/>
              <w:bottom w:val="nil"/>
              <w:right w:val="nil"/>
            </w:tcBorders>
            <w:shd w:val="clear" w:color="auto" w:fill="auto"/>
            <w:noWrap/>
            <w:vAlign w:val="bottom"/>
            <w:hideMark/>
          </w:tcPr>
          <w:p w14:paraId="7FE98F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3E2D1C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810" w:type="dxa"/>
            <w:tcBorders>
              <w:top w:val="nil"/>
              <w:left w:val="nil"/>
              <w:bottom w:val="nil"/>
              <w:right w:val="nil"/>
            </w:tcBorders>
            <w:shd w:val="clear" w:color="auto" w:fill="auto"/>
            <w:noWrap/>
            <w:vAlign w:val="bottom"/>
            <w:hideMark/>
          </w:tcPr>
          <w:p w14:paraId="63B3EB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86BF3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D2D375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18B01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283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018ED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47522C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6</w:t>
            </w:r>
          </w:p>
        </w:tc>
        <w:tc>
          <w:tcPr>
            <w:tcW w:w="990" w:type="dxa"/>
            <w:tcBorders>
              <w:top w:val="single" w:sz="4" w:space="0" w:color="auto"/>
              <w:left w:val="nil"/>
              <w:bottom w:val="single" w:sz="4" w:space="0" w:color="auto"/>
              <w:right w:val="nil"/>
            </w:tcBorders>
            <w:shd w:val="clear" w:color="auto" w:fill="auto"/>
            <w:noWrap/>
            <w:vAlign w:val="bottom"/>
            <w:hideMark/>
          </w:tcPr>
          <w:p w14:paraId="3687E7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3</w:t>
            </w:r>
          </w:p>
        </w:tc>
        <w:tc>
          <w:tcPr>
            <w:tcW w:w="810" w:type="dxa"/>
            <w:tcBorders>
              <w:top w:val="single" w:sz="4" w:space="0" w:color="auto"/>
              <w:left w:val="nil"/>
              <w:bottom w:val="single" w:sz="4" w:space="0" w:color="auto"/>
              <w:right w:val="nil"/>
            </w:tcBorders>
            <w:shd w:val="clear" w:color="auto" w:fill="auto"/>
            <w:noWrap/>
            <w:vAlign w:val="bottom"/>
            <w:hideMark/>
          </w:tcPr>
          <w:p w14:paraId="16C126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E639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7.0</w:t>
            </w:r>
          </w:p>
        </w:tc>
      </w:tr>
      <w:tr w:rsidR="00EB4CE1" w:rsidRPr="00EB4CE1" w14:paraId="53BEB5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B0C7F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F433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7472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0BF2A7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6</w:t>
            </w:r>
          </w:p>
        </w:tc>
        <w:tc>
          <w:tcPr>
            <w:tcW w:w="990" w:type="dxa"/>
            <w:tcBorders>
              <w:top w:val="nil"/>
              <w:left w:val="nil"/>
              <w:bottom w:val="nil"/>
              <w:right w:val="nil"/>
            </w:tcBorders>
            <w:shd w:val="clear" w:color="auto" w:fill="auto"/>
            <w:noWrap/>
            <w:vAlign w:val="bottom"/>
            <w:hideMark/>
          </w:tcPr>
          <w:p w14:paraId="76FD65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nil"/>
              <w:left w:val="nil"/>
              <w:bottom w:val="nil"/>
              <w:right w:val="nil"/>
            </w:tcBorders>
            <w:shd w:val="clear" w:color="auto" w:fill="auto"/>
            <w:noWrap/>
            <w:vAlign w:val="bottom"/>
            <w:hideMark/>
          </w:tcPr>
          <w:p w14:paraId="721B349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18BE33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1.5</w:t>
            </w:r>
          </w:p>
        </w:tc>
      </w:tr>
      <w:tr w:rsidR="00EB4CE1" w:rsidRPr="00EB4CE1" w14:paraId="1FD42F6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64B42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00E0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666E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78B161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4802E0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316E4A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22A9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8.9</w:t>
            </w:r>
          </w:p>
        </w:tc>
      </w:tr>
      <w:tr w:rsidR="00EB4CE1" w:rsidRPr="00EB4CE1" w14:paraId="04BB4D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A2C8A3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BF587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1AA1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16D62A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31178F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w:t>
            </w:r>
          </w:p>
        </w:tc>
        <w:tc>
          <w:tcPr>
            <w:tcW w:w="810" w:type="dxa"/>
            <w:tcBorders>
              <w:top w:val="nil"/>
              <w:left w:val="nil"/>
              <w:bottom w:val="nil"/>
              <w:right w:val="nil"/>
            </w:tcBorders>
            <w:shd w:val="clear" w:color="auto" w:fill="auto"/>
            <w:noWrap/>
            <w:vAlign w:val="bottom"/>
            <w:hideMark/>
          </w:tcPr>
          <w:p w14:paraId="6FEE17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1BF799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5.4</w:t>
            </w:r>
          </w:p>
        </w:tc>
      </w:tr>
      <w:tr w:rsidR="00EB4CE1" w:rsidRPr="00EB4CE1" w14:paraId="5302C04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085DF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CADE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CE3ED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4E62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990" w:type="dxa"/>
            <w:tcBorders>
              <w:top w:val="single" w:sz="4" w:space="0" w:color="auto"/>
              <w:left w:val="nil"/>
              <w:bottom w:val="single" w:sz="4" w:space="0" w:color="auto"/>
              <w:right w:val="nil"/>
            </w:tcBorders>
            <w:shd w:val="clear" w:color="auto" w:fill="auto"/>
            <w:noWrap/>
            <w:vAlign w:val="bottom"/>
            <w:hideMark/>
          </w:tcPr>
          <w:p w14:paraId="2C3312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810" w:type="dxa"/>
            <w:tcBorders>
              <w:top w:val="single" w:sz="4" w:space="0" w:color="auto"/>
              <w:left w:val="nil"/>
              <w:bottom w:val="single" w:sz="4" w:space="0" w:color="auto"/>
              <w:right w:val="nil"/>
            </w:tcBorders>
            <w:shd w:val="clear" w:color="auto" w:fill="auto"/>
            <w:noWrap/>
            <w:vAlign w:val="bottom"/>
            <w:hideMark/>
          </w:tcPr>
          <w:p w14:paraId="3E54A3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02268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0</w:t>
            </w:r>
          </w:p>
        </w:tc>
      </w:tr>
      <w:tr w:rsidR="00EB4CE1" w:rsidRPr="00EB4CE1" w14:paraId="33E0DCC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97B71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57CF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CF0BD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idalcia</w:t>
            </w:r>
            <w:proofErr w:type="spellEnd"/>
            <w:r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1F05D8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3E5346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BD177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4DD30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254262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482D36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F4DBB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9E491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single" w:sz="4" w:space="0" w:color="auto"/>
              <w:left w:val="nil"/>
              <w:bottom w:val="single" w:sz="4" w:space="0" w:color="auto"/>
              <w:right w:val="nil"/>
            </w:tcBorders>
            <w:shd w:val="clear" w:color="auto" w:fill="auto"/>
            <w:noWrap/>
            <w:vAlign w:val="bottom"/>
            <w:hideMark/>
          </w:tcPr>
          <w:p w14:paraId="306694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single" w:sz="4" w:space="0" w:color="auto"/>
              <w:left w:val="nil"/>
              <w:bottom w:val="single" w:sz="4" w:space="0" w:color="auto"/>
              <w:right w:val="nil"/>
            </w:tcBorders>
            <w:shd w:val="clear" w:color="auto" w:fill="auto"/>
            <w:noWrap/>
            <w:vAlign w:val="bottom"/>
            <w:hideMark/>
          </w:tcPr>
          <w:p w14:paraId="6A61A5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F108A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B079E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4DC8BF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CA78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6BC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5BEE8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nil"/>
              <w:left w:val="nil"/>
              <w:bottom w:val="nil"/>
              <w:right w:val="nil"/>
            </w:tcBorders>
            <w:shd w:val="clear" w:color="auto" w:fill="auto"/>
            <w:noWrap/>
            <w:vAlign w:val="bottom"/>
            <w:hideMark/>
          </w:tcPr>
          <w:p w14:paraId="76D9A1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160F0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593B25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4D0ED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688C3A8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782D0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656E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4319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Hordeum brachyantherum</w:t>
            </w:r>
          </w:p>
        </w:tc>
        <w:tc>
          <w:tcPr>
            <w:tcW w:w="869" w:type="dxa"/>
            <w:tcBorders>
              <w:top w:val="single" w:sz="4" w:space="0" w:color="auto"/>
              <w:left w:val="nil"/>
              <w:bottom w:val="single" w:sz="4" w:space="0" w:color="auto"/>
              <w:right w:val="nil"/>
            </w:tcBorders>
            <w:shd w:val="clear" w:color="auto" w:fill="auto"/>
            <w:noWrap/>
            <w:vAlign w:val="bottom"/>
            <w:hideMark/>
          </w:tcPr>
          <w:p w14:paraId="11379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C5773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1E71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9789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05869E8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6AF2F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B3B58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473C9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nil"/>
              <w:left w:val="nil"/>
              <w:bottom w:val="nil"/>
              <w:right w:val="nil"/>
            </w:tcBorders>
            <w:shd w:val="clear" w:color="auto" w:fill="auto"/>
            <w:noWrap/>
            <w:vAlign w:val="bottom"/>
            <w:hideMark/>
          </w:tcPr>
          <w:p w14:paraId="7DEBD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nil"/>
              <w:left w:val="nil"/>
              <w:bottom w:val="nil"/>
              <w:right w:val="nil"/>
            </w:tcBorders>
            <w:shd w:val="clear" w:color="auto" w:fill="auto"/>
            <w:noWrap/>
            <w:vAlign w:val="bottom"/>
            <w:hideMark/>
          </w:tcPr>
          <w:p w14:paraId="5BFF09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6209FA3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33D175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8.4</w:t>
            </w:r>
          </w:p>
        </w:tc>
      </w:tr>
      <w:tr w:rsidR="00EB4CE1" w:rsidRPr="00EB4CE1" w14:paraId="19E5583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7D1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E45A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32A4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single" w:sz="4" w:space="0" w:color="auto"/>
              <w:left w:val="nil"/>
              <w:bottom w:val="single" w:sz="4" w:space="0" w:color="auto"/>
              <w:right w:val="nil"/>
            </w:tcBorders>
            <w:shd w:val="clear" w:color="auto" w:fill="auto"/>
            <w:noWrap/>
            <w:vAlign w:val="bottom"/>
            <w:hideMark/>
          </w:tcPr>
          <w:p w14:paraId="3ECE7F7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12FDDC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3012C1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A9825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4</w:t>
            </w:r>
          </w:p>
        </w:tc>
      </w:tr>
      <w:tr w:rsidR="00EB4CE1" w:rsidRPr="00EB4CE1" w14:paraId="1A7FFA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E75B5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CA986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B45D22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9D06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nil"/>
              <w:left w:val="nil"/>
              <w:bottom w:val="nil"/>
              <w:right w:val="nil"/>
            </w:tcBorders>
            <w:shd w:val="clear" w:color="auto" w:fill="auto"/>
            <w:noWrap/>
            <w:vAlign w:val="bottom"/>
            <w:hideMark/>
          </w:tcPr>
          <w:p w14:paraId="63217D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6E26C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6</w:t>
            </w:r>
          </w:p>
        </w:tc>
        <w:tc>
          <w:tcPr>
            <w:tcW w:w="1710" w:type="dxa"/>
            <w:tcBorders>
              <w:top w:val="nil"/>
              <w:left w:val="nil"/>
              <w:bottom w:val="nil"/>
              <w:right w:val="single" w:sz="8" w:space="0" w:color="auto"/>
            </w:tcBorders>
            <w:shd w:val="clear" w:color="auto" w:fill="auto"/>
            <w:noWrap/>
            <w:vAlign w:val="bottom"/>
            <w:hideMark/>
          </w:tcPr>
          <w:p w14:paraId="076DCDE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w:t>
            </w:r>
          </w:p>
        </w:tc>
      </w:tr>
      <w:tr w:rsidR="00EB4CE1" w:rsidRPr="00EB4CE1" w14:paraId="44ED4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B89D3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753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5D5B4E5"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899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64603F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5B62EF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8A7D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1.1</w:t>
            </w:r>
          </w:p>
        </w:tc>
      </w:tr>
      <w:tr w:rsidR="00EB4CE1" w:rsidRPr="00EB4CE1" w14:paraId="0AAA1F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AEA4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F25D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8EF0B8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nil"/>
              <w:left w:val="nil"/>
              <w:bottom w:val="nil"/>
              <w:right w:val="nil"/>
            </w:tcBorders>
            <w:shd w:val="clear" w:color="auto" w:fill="auto"/>
            <w:noWrap/>
            <w:vAlign w:val="bottom"/>
            <w:hideMark/>
          </w:tcPr>
          <w:p w14:paraId="759A20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990" w:type="dxa"/>
            <w:tcBorders>
              <w:top w:val="nil"/>
              <w:left w:val="nil"/>
              <w:bottom w:val="nil"/>
              <w:right w:val="nil"/>
            </w:tcBorders>
            <w:shd w:val="clear" w:color="auto" w:fill="auto"/>
            <w:noWrap/>
            <w:vAlign w:val="bottom"/>
            <w:hideMark/>
          </w:tcPr>
          <w:p w14:paraId="34D6C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2</w:t>
            </w:r>
          </w:p>
        </w:tc>
        <w:tc>
          <w:tcPr>
            <w:tcW w:w="810" w:type="dxa"/>
            <w:tcBorders>
              <w:top w:val="nil"/>
              <w:left w:val="nil"/>
              <w:bottom w:val="nil"/>
              <w:right w:val="nil"/>
            </w:tcBorders>
            <w:shd w:val="clear" w:color="auto" w:fill="auto"/>
            <w:noWrap/>
            <w:vAlign w:val="bottom"/>
            <w:hideMark/>
          </w:tcPr>
          <w:p w14:paraId="2DC2AD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207A30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1.5</w:t>
            </w:r>
          </w:p>
        </w:tc>
      </w:tr>
      <w:tr w:rsidR="00EB4CE1" w:rsidRPr="00EB4CE1" w14:paraId="13F043A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B85B7B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E532F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E0AE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886F7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CE4D0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130AF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3CB93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0CCE69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360572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1FB515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6BA9C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effusus</w:t>
            </w:r>
          </w:p>
        </w:tc>
        <w:tc>
          <w:tcPr>
            <w:tcW w:w="869" w:type="dxa"/>
            <w:tcBorders>
              <w:top w:val="nil"/>
              <w:left w:val="nil"/>
              <w:bottom w:val="nil"/>
              <w:right w:val="nil"/>
            </w:tcBorders>
            <w:shd w:val="clear" w:color="auto" w:fill="auto"/>
            <w:noWrap/>
            <w:vAlign w:val="bottom"/>
            <w:hideMark/>
          </w:tcPr>
          <w:p w14:paraId="5A5E16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699F3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B211A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0010D5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26C28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FB82BD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77BD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AA565D"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CBFF2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AD51A9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C6B15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33279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AD78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68D92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5F1A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8EA46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Myrica</w:t>
            </w:r>
            <w:proofErr w:type="spellEnd"/>
            <w:r w:rsidRPr="00DC704D">
              <w:rPr>
                <w:rFonts w:ascii="Calibri" w:eastAsia="Times New Roman" w:hAnsi="Calibri" w:cs="Calibri"/>
                <w:i/>
                <w:iCs/>
                <w:color w:val="000000"/>
              </w:rPr>
              <w:t xml:space="preserve"> gale</w:t>
            </w:r>
          </w:p>
        </w:tc>
        <w:tc>
          <w:tcPr>
            <w:tcW w:w="869" w:type="dxa"/>
            <w:tcBorders>
              <w:top w:val="nil"/>
              <w:left w:val="nil"/>
              <w:bottom w:val="nil"/>
              <w:right w:val="nil"/>
            </w:tcBorders>
            <w:shd w:val="clear" w:color="auto" w:fill="auto"/>
            <w:noWrap/>
            <w:vAlign w:val="bottom"/>
            <w:hideMark/>
          </w:tcPr>
          <w:p w14:paraId="1545E9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61D6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162D5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67AF7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61CA59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E51FC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005D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0FD79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71FD1C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ABF8B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16895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4715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A13F93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08F08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FFB1F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D5A81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steracea</w:t>
            </w:r>
            <w:proofErr w:type="spellEnd"/>
            <w:r w:rsidRPr="00DC704D">
              <w:rPr>
                <w:rFonts w:ascii="Calibri" w:eastAsia="Times New Roman" w:hAnsi="Calibri" w:cs="Calibri"/>
                <w:i/>
                <w:iCs/>
                <w:color w:val="000000"/>
              </w:rPr>
              <w:t xml:space="preserve"> sp.</w:t>
            </w:r>
          </w:p>
        </w:tc>
        <w:tc>
          <w:tcPr>
            <w:tcW w:w="869" w:type="dxa"/>
            <w:tcBorders>
              <w:top w:val="nil"/>
              <w:left w:val="nil"/>
              <w:bottom w:val="nil"/>
              <w:right w:val="nil"/>
            </w:tcBorders>
            <w:shd w:val="clear" w:color="auto" w:fill="auto"/>
            <w:noWrap/>
            <w:vAlign w:val="bottom"/>
            <w:hideMark/>
          </w:tcPr>
          <w:p w14:paraId="642818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13F9A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00A5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7B8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A311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4D74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69D6D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64A25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sp.</w:t>
            </w:r>
          </w:p>
        </w:tc>
        <w:tc>
          <w:tcPr>
            <w:tcW w:w="869" w:type="dxa"/>
            <w:tcBorders>
              <w:top w:val="single" w:sz="4" w:space="0" w:color="auto"/>
              <w:left w:val="nil"/>
              <w:bottom w:val="single" w:sz="4" w:space="0" w:color="auto"/>
              <w:right w:val="nil"/>
            </w:tcBorders>
            <w:shd w:val="clear" w:color="auto" w:fill="auto"/>
            <w:noWrap/>
            <w:vAlign w:val="bottom"/>
            <w:hideMark/>
          </w:tcPr>
          <w:p w14:paraId="17B4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09FF8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641B14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F5C5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F491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DCA8B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426A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CEC27B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2ABC1C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0D92BB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512B2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559B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F10859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FC30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D2182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9F655A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A40E9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751249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2EF52B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8C7F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9F2C459"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7E2A83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5BE0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8C939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3AC02A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793289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2DFBA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C086A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CC68DEE" w14:textId="77777777" w:rsidTr="00DC704D">
        <w:trPr>
          <w:trHeight w:val="290"/>
        </w:trPr>
        <w:tc>
          <w:tcPr>
            <w:tcW w:w="1311" w:type="dxa"/>
            <w:tcBorders>
              <w:top w:val="nil"/>
              <w:left w:val="nil"/>
              <w:bottom w:val="nil"/>
              <w:right w:val="nil"/>
            </w:tcBorders>
            <w:shd w:val="clear" w:color="auto" w:fill="auto"/>
            <w:noWrap/>
            <w:vAlign w:val="center"/>
            <w:hideMark/>
          </w:tcPr>
          <w:p w14:paraId="21636A78"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7DF832C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35C16E3D"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58AEE191"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4810557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5AC5FC6"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0E2EDB9"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2B003C30"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83F8E0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7938363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C86065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3CAD664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633ABB8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5F398AF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3D957D99"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7C89469A"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4311BC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1A7D3E82"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1D3BD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single" w:sz="8" w:space="0" w:color="auto"/>
              <w:right w:val="nil"/>
            </w:tcBorders>
            <w:shd w:val="clear" w:color="auto" w:fill="auto"/>
            <w:noWrap/>
            <w:vAlign w:val="bottom"/>
            <w:hideMark/>
          </w:tcPr>
          <w:p w14:paraId="431B5FC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0C372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3A055B0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A8287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1FE34AB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66800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C4B41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5E1015A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2A1B1A8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CD69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01BE0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873D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979D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B5B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5B311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7711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61D7F2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single" w:sz="4" w:space="0" w:color="auto"/>
              <w:left w:val="nil"/>
              <w:bottom w:val="single" w:sz="4" w:space="0" w:color="auto"/>
              <w:right w:val="nil"/>
            </w:tcBorders>
            <w:shd w:val="clear" w:color="auto" w:fill="auto"/>
            <w:noWrap/>
            <w:vAlign w:val="bottom"/>
            <w:hideMark/>
          </w:tcPr>
          <w:p w14:paraId="348D72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317A5D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E6472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9</w:t>
            </w:r>
          </w:p>
        </w:tc>
      </w:tr>
      <w:tr w:rsidR="00EB4CE1" w:rsidRPr="00EB4CE1" w14:paraId="377779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8C50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F378F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7487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nil"/>
              <w:left w:val="nil"/>
              <w:bottom w:val="nil"/>
              <w:right w:val="nil"/>
            </w:tcBorders>
            <w:shd w:val="clear" w:color="auto" w:fill="auto"/>
            <w:noWrap/>
            <w:vAlign w:val="bottom"/>
            <w:hideMark/>
          </w:tcPr>
          <w:p w14:paraId="0283F4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5</w:t>
            </w:r>
          </w:p>
        </w:tc>
        <w:tc>
          <w:tcPr>
            <w:tcW w:w="990" w:type="dxa"/>
            <w:tcBorders>
              <w:top w:val="nil"/>
              <w:left w:val="nil"/>
              <w:bottom w:val="nil"/>
              <w:right w:val="nil"/>
            </w:tcBorders>
            <w:shd w:val="clear" w:color="auto" w:fill="auto"/>
            <w:noWrap/>
            <w:vAlign w:val="bottom"/>
            <w:hideMark/>
          </w:tcPr>
          <w:p w14:paraId="1B4956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32</w:t>
            </w:r>
          </w:p>
        </w:tc>
        <w:tc>
          <w:tcPr>
            <w:tcW w:w="810" w:type="dxa"/>
            <w:tcBorders>
              <w:top w:val="nil"/>
              <w:left w:val="nil"/>
              <w:bottom w:val="nil"/>
              <w:right w:val="nil"/>
            </w:tcBorders>
            <w:shd w:val="clear" w:color="auto" w:fill="auto"/>
            <w:noWrap/>
            <w:vAlign w:val="bottom"/>
            <w:hideMark/>
          </w:tcPr>
          <w:p w14:paraId="677B18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5</w:t>
            </w:r>
          </w:p>
        </w:tc>
        <w:tc>
          <w:tcPr>
            <w:tcW w:w="1710" w:type="dxa"/>
            <w:tcBorders>
              <w:top w:val="nil"/>
              <w:left w:val="nil"/>
              <w:bottom w:val="nil"/>
              <w:right w:val="single" w:sz="8" w:space="0" w:color="auto"/>
            </w:tcBorders>
            <w:shd w:val="clear" w:color="auto" w:fill="auto"/>
            <w:noWrap/>
            <w:vAlign w:val="bottom"/>
            <w:hideMark/>
          </w:tcPr>
          <w:p w14:paraId="7860DF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5</w:t>
            </w:r>
          </w:p>
        </w:tc>
      </w:tr>
      <w:tr w:rsidR="00EB4CE1" w:rsidRPr="00EB4CE1" w14:paraId="66C32E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8D05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1198D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C2154B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single" w:sz="4" w:space="0" w:color="auto"/>
              <w:left w:val="nil"/>
              <w:bottom w:val="single" w:sz="4" w:space="0" w:color="auto"/>
              <w:right w:val="nil"/>
            </w:tcBorders>
            <w:shd w:val="clear" w:color="auto" w:fill="auto"/>
            <w:noWrap/>
            <w:vAlign w:val="bottom"/>
            <w:hideMark/>
          </w:tcPr>
          <w:p w14:paraId="75BC87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5CB8D6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single" w:sz="4" w:space="0" w:color="auto"/>
              <w:left w:val="nil"/>
              <w:bottom w:val="single" w:sz="4" w:space="0" w:color="auto"/>
              <w:right w:val="nil"/>
            </w:tcBorders>
            <w:shd w:val="clear" w:color="auto" w:fill="auto"/>
            <w:noWrap/>
            <w:vAlign w:val="bottom"/>
            <w:hideMark/>
          </w:tcPr>
          <w:p w14:paraId="39FBDA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DFE10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4</w:t>
            </w:r>
          </w:p>
        </w:tc>
      </w:tr>
      <w:tr w:rsidR="00EB4CE1" w:rsidRPr="00EB4CE1" w14:paraId="5CBBDB6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DA475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EF088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27FB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09E4E4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2D1D12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4F6AFC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nil"/>
              <w:left w:val="nil"/>
              <w:bottom w:val="nil"/>
              <w:right w:val="single" w:sz="8" w:space="0" w:color="auto"/>
            </w:tcBorders>
            <w:shd w:val="clear" w:color="auto" w:fill="auto"/>
            <w:noWrap/>
            <w:vAlign w:val="bottom"/>
            <w:hideMark/>
          </w:tcPr>
          <w:p w14:paraId="567189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2.4</w:t>
            </w:r>
          </w:p>
        </w:tc>
      </w:tr>
      <w:tr w:rsidR="00EB4CE1" w:rsidRPr="00EB4CE1" w14:paraId="202816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DD27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2E45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235CDC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5244A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C379B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7C5150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94A9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9B3463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052D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A44EA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C6A34E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717D8D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8AEA3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EB947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50772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65071E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98A19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7BE4E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08B9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single" w:sz="4" w:space="0" w:color="auto"/>
              <w:left w:val="nil"/>
              <w:bottom w:val="single" w:sz="4" w:space="0" w:color="auto"/>
              <w:right w:val="nil"/>
            </w:tcBorders>
            <w:shd w:val="clear" w:color="auto" w:fill="auto"/>
            <w:noWrap/>
            <w:vAlign w:val="bottom"/>
            <w:hideMark/>
          </w:tcPr>
          <w:p w14:paraId="60CC9F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4FF7F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78BEFB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1BF63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DE31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72FC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12D6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A8CB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4" w:space="0" w:color="auto"/>
              <w:right w:val="nil"/>
            </w:tcBorders>
            <w:shd w:val="clear" w:color="auto" w:fill="auto"/>
            <w:noWrap/>
            <w:vAlign w:val="bottom"/>
            <w:hideMark/>
          </w:tcPr>
          <w:p w14:paraId="7D926B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75397E5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4" w:space="0" w:color="auto"/>
              <w:right w:val="nil"/>
            </w:tcBorders>
            <w:shd w:val="clear" w:color="auto" w:fill="auto"/>
            <w:noWrap/>
            <w:vAlign w:val="bottom"/>
            <w:hideMark/>
          </w:tcPr>
          <w:p w14:paraId="39B106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single" w:sz="4" w:space="0" w:color="auto"/>
              <w:right w:val="single" w:sz="8" w:space="0" w:color="auto"/>
            </w:tcBorders>
            <w:shd w:val="clear" w:color="auto" w:fill="auto"/>
            <w:noWrap/>
            <w:vAlign w:val="bottom"/>
            <w:hideMark/>
          </w:tcPr>
          <w:p w14:paraId="57592B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898F11D"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113C0F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DE620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76282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single" w:sz="8" w:space="0" w:color="auto"/>
              <w:right w:val="nil"/>
            </w:tcBorders>
            <w:shd w:val="clear" w:color="auto" w:fill="auto"/>
            <w:noWrap/>
            <w:vAlign w:val="bottom"/>
            <w:hideMark/>
          </w:tcPr>
          <w:p w14:paraId="193637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4FF94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A419E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2621A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59F4C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E66D5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6A0FF1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00BE573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123DD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990" w:type="dxa"/>
            <w:tcBorders>
              <w:top w:val="nil"/>
              <w:left w:val="nil"/>
              <w:bottom w:val="nil"/>
              <w:right w:val="nil"/>
            </w:tcBorders>
            <w:shd w:val="clear" w:color="auto" w:fill="auto"/>
            <w:noWrap/>
            <w:vAlign w:val="bottom"/>
            <w:hideMark/>
          </w:tcPr>
          <w:p w14:paraId="77F82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058AD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A0464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3C9BC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339FA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8082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1F9CA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36CA5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0AB674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497869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412E4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C08D91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52DA9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97BDB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5736C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62DC7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990" w:type="dxa"/>
            <w:tcBorders>
              <w:top w:val="nil"/>
              <w:left w:val="nil"/>
              <w:bottom w:val="nil"/>
              <w:right w:val="nil"/>
            </w:tcBorders>
            <w:shd w:val="clear" w:color="auto" w:fill="auto"/>
            <w:noWrap/>
            <w:vAlign w:val="bottom"/>
            <w:hideMark/>
          </w:tcPr>
          <w:p w14:paraId="3F26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461A0E4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0A319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E65BD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7C2A3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6CF71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502F8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3B5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990" w:type="dxa"/>
            <w:tcBorders>
              <w:top w:val="single" w:sz="4" w:space="0" w:color="auto"/>
              <w:left w:val="nil"/>
              <w:bottom w:val="single" w:sz="4" w:space="0" w:color="auto"/>
              <w:right w:val="nil"/>
            </w:tcBorders>
            <w:shd w:val="clear" w:color="auto" w:fill="auto"/>
            <w:noWrap/>
            <w:vAlign w:val="bottom"/>
            <w:hideMark/>
          </w:tcPr>
          <w:p w14:paraId="5142A6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04F2FC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D6C8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21A043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5E7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4E52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BB16E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456A50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A9445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454C0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FCE22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6C93F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20817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141A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5829C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48147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single" w:sz="4" w:space="0" w:color="auto"/>
              <w:left w:val="nil"/>
              <w:bottom w:val="single" w:sz="4" w:space="0" w:color="auto"/>
              <w:right w:val="nil"/>
            </w:tcBorders>
            <w:shd w:val="clear" w:color="auto" w:fill="auto"/>
            <w:noWrap/>
            <w:vAlign w:val="bottom"/>
            <w:hideMark/>
          </w:tcPr>
          <w:p w14:paraId="204694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4EB4B4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58CD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B7CECA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8E707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07DA35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EFB18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7C7B0E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7DA6E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1E0E0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B028A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2D2BD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28F442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36F1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FD6BBD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4BF17B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0A0B82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810" w:type="dxa"/>
            <w:tcBorders>
              <w:top w:val="single" w:sz="4" w:space="0" w:color="auto"/>
              <w:left w:val="nil"/>
              <w:bottom w:val="single" w:sz="4" w:space="0" w:color="auto"/>
              <w:right w:val="nil"/>
            </w:tcBorders>
            <w:shd w:val="clear" w:color="auto" w:fill="auto"/>
            <w:noWrap/>
            <w:vAlign w:val="bottom"/>
            <w:hideMark/>
          </w:tcPr>
          <w:p w14:paraId="76A52EA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FBFA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CA4E5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CB4E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87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67985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uccinell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auciflora</w:t>
            </w:r>
            <w:proofErr w:type="spellEnd"/>
          </w:p>
        </w:tc>
        <w:tc>
          <w:tcPr>
            <w:tcW w:w="869" w:type="dxa"/>
            <w:tcBorders>
              <w:top w:val="nil"/>
              <w:left w:val="nil"/>
              <w:bottom w:val="nil"/>
              <w:right w:val="nil"/>
            </w:tcBorders>
            <w:shd w:val="clear" w:color="auto" w:fill="auto"/>
            <w:noWrap/>
            <w:vAlign w:val="bottom"/>
            <w:hideMark/>
          </w:tcPr>
          <w:p w14:paraId="584B6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F8DEF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32C9C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17969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E17825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12B905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F4CDFF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393E2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single" w:sz="4" w:space="0" w:color="auto"/>
              <w:left w:val="nil"/>
              <w:bottom w:val="single" w:sz="4" w:space="0" w:color="auto"/>
              <w:right w:val="nil"/>
            </w:tcBorders>
            <w:shd w:val="clear" w:color="auto" w:fill="auto"/>
            <w:noWrap/>
            <w:vAlign w:val="bottom"/>
            <w:hideMark/>
          </w:tcPr>
          <w:p w14:paraId="561251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7C14A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single" w:sz="4" w:space="0" w:color="auto"/>
              <w:left w:val="nil"/>
              <w:bottom w:val="single" w:sz="4" w:space="0" w:color="auto"/>
              <w:right w:val="nil"/>
            </w:tcBorders>
            <w:shd w:val="clear" w:color="auto" w:fill="auto"/>
            <w:noWrap/>
            <w:vAlign w:val="bottom"/>
            <w:hideMark/>
          </w:tcPr>
          <w:p w14:paraId="6D64FB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1927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69A7D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6EF176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62545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4A59B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1F6149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9</w:t>
            </w:r>
          </w:p>
        </w:tc>
        <w:tc>
          <w:tcPr>
            <w:tcW w:w="990" w:type="dxa"/>
            <w:tcBorders>
              <w:top w:val="nil"/>
              <w:left w:val="nil"/>
              <w:bottom w:val="nil"/>
              <w:right w:val="nil"/>
            </w:tcBorders>
            <w:shd w:val="clear" w:color="auto" w:fill="auto"/>
            <w:noWrap/>
            <w:vAlign w:val="bottom"/>
            <w:hideMark/>
          </w:tcPr>
          <w:p w14:paraId="72573D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810" w:type="dxa"/>
            <w:tcBorders>
              <w:top w:val="nil"/>
              <w:left w:val="nil"/>
              <w:bottom w:val="nil"/>
              <w:right w:val="nil"/>
            </w:tcBorders>
            <w:shd w:val="clear" w:color="auto" w:fill="auto"/>
            <w:noWrap/>
            <w:vAlign w:val="bottom"/>
            <w:hideMark/>
          </w:tcPr>
          <w:p w14:paraId="17DAFB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46F7AC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7</w:t>
            </w:r>
          </w:p>
        </w:tc>
      </w:tr>
      <w:tr w:rsidR="00EB4CE1" w:rsidRPr="00EB4CE1" w14:paraId="4B1BFC8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FCED0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C0E8B0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4F8957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6F8B9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8</w:t>
            </w:r>
          </w:p>
        </w:tc>
        <w:tc>
          <w:tcPr>
            <w:tcW w:w="990" w:type="dxa"/>
            <w:tcBorders>
              <w:top w:val="single" w:sz="4" w:space="0" w:color="auto"/>
              <w:left w:val="nil"/>
              <w:bottom w:val="single" w:sz="4" w:space="0" w:color="auto"/>
              <w:right w:val="nil"/>
            </w:tcBorders>
            <w:shd w:val="clear" w:color="auto" w:fill="auto"/>
            <w:noWrap/>
            <w:vAlign w:val="bottom"/>
            <w:hideMark/>
          </w:tcPr>
          <w:p w14:paraId="5A690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single" w:sz="4" w:space="0" w:color="auto"/>
              <w:left w:val="nil"/>
              <w:bottom w:val="single" w:sz="4" w:space="0" w:color="auto"/>
              <w:right w:val="nil"/>
            </w:tcBorders>
            <w:shd w:val="clear" w:color="auto" w:fill="auto"/>
            <w:noWrap/>
            <w:vAlign w:val="bottom"/>
            <w:hideMark/>
          </w:tcPr>
          <w:p w14:paraId="0B62E8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C887C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0</w:t>
            </w:r>
          </w:p>
        </w:tc>
      </w:tr>
      <w:tr w:rsidR="00EB4CE1" w:rsidRPr="00EB4CE1" w14:paraId="3FCCD2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B4C2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8D1C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842E1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9E7DF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nil"/>
              <w:left w:val="nil"/>
              <w:bottom w:val="nil"/>
              <w:right w:val="nil"/>
            </w:tcBorders>
            <w:shd w:val="clear" w:color="auto" w:fill="auto"/>
            <w:noWrap/>
            <w:vAlign w:val="bottom"/>
            <w:hideMark/>
          </w:tcPr>
          <w:p w14:paraId="2F66A04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0F1F3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3B8A32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8</w:t>
            </w:r>
          </w:p>
        </w:tc>
      </w:tr>
      <w:tr w:rsidR="00EB4CE1" w:rsidRPr="00EB4CE1" w14:paraId="096E0C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C659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6EC7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FD78B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B05F9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single" w:sz="4" w:space="0" w:color="auto"/>
              <w:left w:val="nil"/>
              <w:bottom w:val="single" w:sz="4" w:space="0" w:color="auto"/>
              <w:right w:val="nil"/>
            </w:tcBorders>
            <w:shd w:val="clear" w:color="auto" w:fill="auto"/>
            <w:noWrap/>
            <w:vAlign w:val="bottom"/>
            <w:hideMark/>
          </w:tcPr>
          <w:p w14:paraId="1F3A04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0FBCEA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D7C6C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2.7</w:t>
            </w:r>
          </w:p>
        </w:tc>
      </w:tr>
      <w:tr w:rsidR="00EB4CE1" w:rsidRPr="00EB4CE1" w14:paraId="41E8AFC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F043C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657D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8C0D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74FB9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726A76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794C6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35729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4.0</w:t>
            </w:r>
          </w:p>
        </w:tc>
      </w:tr>
      <w:tr w:rsidR="00EB4CE1" w:rsidRPr="00EB4CE1" w14:paraId="04B03D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6ACD5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368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52E0A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single" w:sz="4" w:space="0" w:color="auto"/>
              <w:left w:val="nil"/>
              <w:bottom w:val="single" w:sz="4" w:space="0" w:color="auto"/>
              <w:right w:val="nil"/>
            </w:tcBorders>
            <w:shd w:val="clear" w:color="auto" w:fill="auto"/>
            <w:noWrap/>
            <w:vAlign w:val="bottom"/>
            <w:hideMark/>
          </w:tcPr>
          <w:p w14:paraId="625D0F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27165A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1F9AF4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69C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5</w:t>
            </w:r>
          </w:p>
        </w:tc>
      </w:tr>
      <w:tr w:rsidR="00EB4CE1" w:rsidRPr="00EB4CE1" w14:paraId="5447AB2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836543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4A985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C2A5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nil"/>
              <w:left w:val="nil"/>
              <w:bottom w:val="nil"/>
              <w:right w:val="nil"/>
            </w:tcBorders>
            <w:shd w:val="clear" w:color="auto" w:fill="auto"/>
            <w:noWrap/>
            <w:vAlign w:val="bottom"/>
            <w:hideMark/>
          </w:tcPr>
          <w:p w14:paraId="3D48C2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990" w:type="dxa"/>
            <w:tcBorders>
              <w:top w:val="nil"/>
              <w:left w:val="nil"/>
              <w:bottom w:val="nil"/>
              <w:right w:val="nil"/>
            </w:tcBorders>
            <w:shd w:val="clear" w:color="auto" w:fill="auto"/>
            <w:noWrap/>
            <w:vAlign w:val="bottom"/>
            <w:hideMark/>
          </w:tcPr>
          <w:p w14:paraId="2B4D8BE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nil"/>
              <w:left w:val="nil"/>
              <w:bottom w:val="nil"/>
              <w:right w:val="nil"/>
            </w:tcBorders>
            <w:shd w:val="clear" w:color="auto" w:fill="auto"/>
            <w:noWrap/>
            <w:vAlign w:val="bottom"/>
            <w:hideMark/>
          </w:tcPr>
          <w:p w14:paraId="58FD74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nil"/>
              <w:left w:val="nil"/>
              <w:bottom w:val="nil"/>
              <w:right w:val="single" w:sz="8" w:space="0" w:color="auto"/>
            </w:tcBorders>
            <w:shd w:val="clear" w:color="auto" w:fill="auto"/>
            <w:noWrap/>
            <w:vAlign w:val="bottom"/>
            <w:hideMark/>
          </w:tcPr>
          <w:p w14:paraId="0E7908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0.5</w:t>
            </w:r>
          </w:p>
        </w:tc>
      </w:tr>
      <w:tr w:rsidR="00EB4CE1" w:rsidRPr="00EB4CE1" w14:paraId="6260CBB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7EE2A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C9B3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E8BA2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593A0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990" w:type="dxa"/>
            <w:tcBorders>
              <w:top w:val="single" w:sz="4" w:space="0" w:color="auto"/>
              <w:left w:val="nil"/>
              <w:bottom w:val="single" w:sz="4" w:space="0" w:color="auto"/>
              <w:right w:val="nil"/>
            </w:tcBorders>
            <w:shd w:val="clear" w:color="auto" w:fill="auto"/>
            <w:noWrap/>
            <w:vAlign w:val="bottom"/>
            <w:hideMark/>
          </w:tcPr>
          <w:p w14:paraId="21E41E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810" w:type="dxa"/>
            <w:tcBorders>
              <w:top w:val="single" w:sz="4" w:space="0" w:color="auto"/>
              <w:left w:val="nil"/>
              <w:bottom w:val="single" w:sz="4" w:space="0" w:color="auto"/>
              <w:right w:val="nil"/>
            </w:tcBorders>
            <w:shd w:val="clear" w:color="auto" w:fill="auto"/>
            <w:noWrap/>
            <w:vAlign w:val="bottom"/>
            <w:hideMark/>
          </w:tcPr>
          <w:p w14:paraId="478262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FD45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4.8</w:t>
            </w:r>
          </w:p>
        </w:tc>
      </w:tr>
      <w:tr w:rsidR="00EB4CE1" w:rsidRPr="00EB4CE1" w14:paraId="522068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6751C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CD8AD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54A51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3F4E1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97</w:t>
            </w:r>
          </w:p>
        </w:tc>
        <w:tc>
          <w:tcPr>
            <w:tcW w:w="990" w:type="dxa"/>
            <w:tcBorders>
              <w:top w:val="nil"/>
              <w:left w:val="nil"/>
              <w:bottom w:val="nil"/>
              <w:right w:val="nil"/>
            </w:tcBorders>
            <w:shd w:val="clear" w:color="auto" w:fill="auto"/>
            <w:noWrap/>
            <w:vAlign w:val="bottom"/>
            <w:hideMark/>
          </w:tcPr>
          <w:p w14:paraId="322D96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3</w:t>
            </w:r>
          </w:p>
        </w:tc>
        <w:tc>
          <w:tcPr>
            <w:tcW w:w="810" w:type="dxa"/>
            <w:tcBorders>
              <w:top w:val="nil"/>
              <w:left w:val="nil"/>
              <w:bottom w:val="nil"/>
              <w:right w:val="nil"/>
            </w:tcBorders>
            <w:shd w:val="clear" w:color="auto" w:fill="auto"/>
            <w:noWrap/>
            <w:vAlign w:val="bottom"/>
            <w:hideMark/>
          </w:tcPr>
          <w:p w14:paraId="19FE6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3</w:t>
            </w:r>
          </w:p>
        </w:tc>
        <w:tc>
          <w:tcPr>
            <w:tcW w:w="1710" w:type="dxa"/>
            <w:tcBorders>
              <w:top w:val="nil"/>
              <w:left w:val="nil"/>
              <w:bottom w:val="nil"/>
              <w:right w:val="single" w:sz="8" w:space="0" w:color="auto"/>
            </w:tcBorders>
            <w:shd w:val="clear" w:color="auto" w:fill="auto"/>
            <w:noWrap/>
            <w:vAlign w:val="bottom"/>
            <w:hideMark/>
          </w:tcPr>
          <w:p w14:paraId="4EEF6C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1</w:t>
            </w:r>
          </w:p>
        </w:tc>
      </w:tr>
      <w:tr w:rsidR="00EB4CE1" w:rsidRPr="00EB4CE1" w14:paraId="4504048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6024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56182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E9125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07177B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C0A4E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single" w:sz="4" w:space="0" w:color="auto"/>
              <w:left w:val="nil"/>
              <w:bottom w:val="single" w:sz="4" w:space="0" w:color="auto"/>
              <w:right w:val="nil"/>
            </w:tcBorders>
            <w:shd w:val="clear" w:color="auto" w:fill="auto"/>
            <w:noWrap/>
            <w:vAlign w:val="bottom"/>
            <w:hideMark/>
          </w:tcPr>
          <w:p w14:paraId="526D50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3</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266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7.1</w:t>
            </w:r>
          </w:p>
        </w:tc>
      </w:tr>
      <w:tr w:rsidR="00EB4CE1" w:rsidRPr="00EB4CE1" w14:paraId="63770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DBBE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38D79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F2B77" w14:textId="1F9AFB26" w:rsidR="00EB4CE1" w:rsidRPr="00DC704D" w:rsidRDefault="00D5247D" w:rsidP="00DC704D">
            <w:pPr>
              <w:spacing w:after="0" w:line="240" w:lineRule="auto"/>
              <w:rPr>
                <w:rFonts w:ascii="Calibri" w:eastAsia="Times New Roman" w:hAnsi="Calibri" w:cs="Calibri"/>
                <w:i/>
                <w:iCs/>
                <w:color w:val="000000"/>
              </w:rPr>
            </w:pPr>
            <w:proofErr w:type="spellStart"/>
            <w:r>
              <w:rPr>
                <w:rStyle w:val="Emphasis"/>
              </w:rPr>
              <w:t>Symphyotrichum</w:t>
            </w:r>
            <w:proofErr w:type="spellEnd"/>
            <w:r>
              <w:rPr>
                <w:rStyle w:val="Emphasis"/>
              </w:rPr>
              <w:t xml:space="preserve">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3AB34D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0BA73B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nil"/>
              <w:left w:val="nil"/>
              <w:bottom w:val="nil"/>
              <w:right w:val="nil"/>
            </w:tcBorders>
            <w:shd w:val="clear" w:color="auto" w:fill="auto"/>
            <w:noWrap/>
            <w:vAlign w:val="bottom"/>
            <w:hideMark/>
          </w:tcPr>
          <w:p w14:paraId="29A796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nil"/>
              <w:left w:val="nil"/>
              <w:bottom w:val="nil"/>
              <w:right w:val="single" w:sz="8" w:space="0" w:color="auto"/>
            </w:tcBorders>
            <w:shd w:val="clear" w:color="auto" w:fill="auto"/>
            <w:noWrap/>
            <w:vAlign w:val="bottom"/>
            <w:hideMark/>
          </w:tcPr>
          <w:p w14:paraId="1D3A5F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r>
      <w:tr w:rsidR="00EB4CE1" w:rsidRPr="00EB4CE1" w14:paraId="2A4D7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8793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3A064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110B4B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8F22DF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2</w:t>
            </w:r>
          </w:p>
        </w:tc>
        <w:tc>
          <w:tcPr>
            <w:tcW w:w="990" w:type="dxa"/>
            <w:tcBorders>
              <w:top w:val="single" w:sz="4" w:space="0" w:color="auto"/>
              <w:left w:val="nil"/>
              <w:bottom w:val="single" w:sz="4" w:space="0" w:color="auto"/>
              <w:right w:val="nil"/>
            </w:tcBorders>
            <w:shd w:val="clear" w:color="auto" w:fill="auto"/>
            <w:noWrap/>
            <w:vAlign w:val="bottom"/>
            <w:hideMark/>
          </w:tcPr>
          <w:p w14:paraId="2DDA5A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2CC493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4E1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9</w:t>
            </w:r>
          </w:p>
        </w:tc>
      </w:tr>
      <w:tr w:rsidR="00EB4CE1" w:rsidRPr="00EB4CE1" w14:paraId="0F8BC5B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C00D8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D419A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E8462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2FD8FC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25C6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263C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5EE844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4</w:t>
            </w:r>
          </w:p>
        </w:tc>
      </w:tr>
      <w:tr w:rsidR="00EB4CE1" w:rsidRPr="00EB4CE1" w14:paraId="07816E5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02BE7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F5354D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E9DC9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idalcia</w:t>
            </w:r>
            <w:proofErr w:type="spellEnd"/>
            <w:r w:rsidRPr="00DC704D">
              <w:rPr>
                <w:rFonts w:ascii="Calibri" w:eastAsia="Times New Roman" w:hAnsi="Calibri" w:cs="Calibri"/>
                <w:i/>
                <w:iCs/>
                <w:color w:val="000000"/>
              </w:rPr>
              <w:t xml:space="preserve"> hendersonii</w:t>
            </w:r>
          </w:p>
        </w:tc>
        <w:tc>
          <w:tcPr>
            <w:tcW w:w="869" w:type="dxa"/>
            <w:tcBorders>
              <w:top w:val="single" w:sz="4" w:space="0" w:color="auto"/>
              <w:left w:val="nil"/>
              <w:bottom w:val="single" w:sz="4" w:space="0" w:color="auto"/>
              <w:right w:val="nil"/>
            </w:tcBorders>
            <w:shd w:val="clear" w:color="auto" w:fill="auto"/>
            <w:noWrap/>
            <w:vAlign w:val="bottom"/>
            <w:hideMark/>
          </w:tcPr>
          <w:p w14:paraId="68BFC4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single" w:sz="4" w:space="0" w:color="auto"/>
              <w:left w:val="nil"/>
              <w:bottom w:val="single" w:sz="4" w:space="0" w:color="auto"/>
              <w:right w:val="nil"/>
            </w:tcBorders>
            <w:shd w:val="clear" w:color="auto" w:fill="auto"/>
            <w:noWrap/>
            <w:vAlign w:val="bottom"/>
            <w:hideMark/>
          </w:tcPr>
          <w:p w14:paraId="1FF28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35AD8E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E47E74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9</w:t>
            </w:r>
          </w:p>
        </w:tc>
      </w:tr>
      <w:tr w:rsidR="00EB4CE1" w:rsidRPr="00EB4CE1" w14:paraId="5639280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737C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872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362B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nil"/>
              <w:left w:val="nil"/>
              <w:bottom w:val="nil"/>
              <w:right w:val="nil"/>
            </w:tcBorders>
            <w:shd w:val="clear" w:color="auto" w:fill="auto"/>
            <w:noWrap/>
            <w:vAlign w:val="bottom"/>
            <w:hideMark/>
          </w:tcPr>
          <w:p w14:paraId="701D84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377EB3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4</w:t>
            </w:r>
          </w:p>
        </w:tc>
        <w:tc>
          <w:tcPr>
            <w:tcW w:w="810" w:type="dxa"/>
            <w:tcBorders>
              <w:top w:val="nil"/>
              <w:left w:val="nil"/>
              <w:bottom w:val="nil"/>
              <w:right w:val="nil"/>
            </w:tcBorders>
            <w:shd w:val="clear" w:color="auto" w:fill="auto"/>
            <w:noWrap/>
            <w:vAlign w:val="bottom"/>
            <w:hideMark/>
          </w:tcPr>
          <w:p w14:paraId="12ACBB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1710" w:type="dxa"/>
            <w:tcBorders>
              <w:top w:val="nil"/>
              <w:left w:val="nil"/>
              <w:bottom w:val="nil"/>
              <w:right w:val="single" w:sz="8" w:space="0" w:color="auto"/>
            </w:tcBorders>
            <w:shd w:val="clear" w:color="auto" w:fill="auto"/>
            <w:noWrap/>
            <w:vAlign w:val="bottom"/>
            <w:hideMark/>
          </w:tcPr>
          <w:p w14:paraId="07A81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67.1</w:t>
            </w:r>
          </w:p>
        </w:tc>
      </w:tr>
      <w:tr w:rsidR="00EB4CE1" w:rsidRPr="00EB4CE1" w14:paraId="654343D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C0E49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80E45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7DE4E4"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_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6C2C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A7DBB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4807C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04013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64.3</w:t>
            </w:r>
          </w:p>
        </w:tc>
      </w:tr>
      <w:tr w:rsidR="00EB4CE1" w:rsidRPr="00EB4CE1" w14:paraId="0843CB0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08F19E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E26C1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5A9E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8457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01757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nil"/>
              <w:left w:val="nil"/>
              <w:bottom w:val="nil"/>
              <w:right w:val="nil"/>
            </w:tcBorders>
            <w:shd w:val="clear" w:color="auto" w:fill="auto"/>
            <w:noWrap/>
            <w:vAlign w:val="bottom"/>
            <w:hideMark/>
          </w:tcPr>
          <w:p w14:paraId="0A8C8F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6</w:t>
            </w:r>
          </w:p>
        </w:tc>
        <w:tc>
          <w:tcPr>
            <w:tcW w:w="1710" w:type="dxa"/>
            <w:tcBorders>
              <w:top w:val="nil"/>
              <w:left w:val="nil"/>
              <w:bottom w:val="nil"/>
              <w:right w:val="single" w:sz="8" w:space="0" w:color="auto"/>
            </w:tcBorders>
            <w:shd w:val="clear" w:color="auto" w:fill="auto"/>
            <w:noWrap/>
            <w:vAlign w:val="bottom"/>
            <w:hideMark/>
          </w:tcPr>
          <w:p w14:paraId="4D7B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26.2</w:t>
            </w:r>
          </w:p>
        </w:tc>
      </w:tr>
      <w:tr w:rsidR="00EB4CE1" w:rsidRPr="00EB4CE1" w14:paraId="76BBB0E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CF760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EE9DE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2CF1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703A818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990" w:type="dxa"/>
            <w:tcBorders>
              <w:top w:val="single" w:sz="4" w:space="0" w:color="auto"/>
              <w:left w:val="nil"/>
              <w:bottom w:val="single" w:sz="4" w:space="0" w:color="auto"/>
              <w:right w:val="nil"/>
            </w:tcBorders>
            <w:shd w:val="clear" w:color="auto" w:fill="auto"/>
            <w:noWrap/>
            <w:vAlign w:val="bottom"/>
            <w:hideMark/>
          </w:tcPr>
          <w:p w14:paraId="0F876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810" w:type="dxa"/>
            <w:tcBorders>
              <w:top w:val="single" w:sz="4" w:space="0" w:color="auto"/>
              <w:left w:val="nil"/>
              <w:bottom w:val="single" w:sz="4" w:space="0" w:color="auto"/>
              <w:right w:val="nil"/>
            </w:tcBorders>
            <w:shd w:val="clear" w:color="auto" w:fill="auto"/>
            <w:noWrap/>
            <w:vAlign w:val="bottom"/>
            <w:hideMark/>
          </w:tcPr>
          <w:p w14:paraId="582FB0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892E7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2.9</w:t>
            </w:r>
          </w:p>
        </w:tc>
      </w:tr>
      <w:tr w:rsidR="00EB4CE1" w:rsidRPr="00EB4CE1" w14:paraId="49B4564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97E0B3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814ED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BB673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nil"/>
              <w:left w:val="nil"/>
              <w:bottom w:val="nil"/>
              <w:right w:val="nil"/>
            </w:tcBorders>
            <w:shd w:val="clear" w:color="auto" w:fill="auto"/>
            <w:noWrap/>
            <w:vAlign w:val="bottom"/>
            <w:hideMark/>
          </w:tcPr>
          <w:p w14:paraId="4A73E7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B9715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E1BB6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nil"/>
              <w:left w:val="nil"/>
              <w:bottom w:val="nil"/>
              <w:right w:val="single" w:sz="8" w:space="0" w:color="auto"/>
            </w:tcBorders>
            <w:shd w:val="clear" w:color="auto" w:fill="auto"/>
            <w:noWrap/>
            <w:vAlign w:val="bottom"/>
            <w:hideMark/>
          </w:tcPr>
          <w:p w14:paraId="1827C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1.4</w:t>
            </w:r>
          </w:p>
        </w:tc>
      </w:tr>
      <w:tr w:rsidR="00EB4CE1" w:rsidRPr="00EB4CE1" w14:paraId="7892ACD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65F1D1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ECBF4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729CD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9F70D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5D02F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EAB87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56BED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432C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FE23A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AA8C4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D3FB4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palustre</w:t>
            </w:r>
          </w:p>
        </w:tc>
        <w:tc>
          <w:tcPr>
            <w:tcW w:w="869" w:type="dxa"/>
            <w:tcBorders>
              <w:top w:val="nil"/>
              <w:left w:val="nil"/>
              <w:bottom w:val="nil"/>
              <w:right w:val="nil"/>
            </w:tcBorders>
            <w:shd w:val="clear" w:color="auto" w:fill="auto"/>
            <w:noWrap/>
            <w:vAlign w:val="bottom"/>
            <w:hideMark/>
          </w:tcPr>
          <w:p w14:paraId="555C70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64EC2C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693FC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644E6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3E7F98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213DF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E535A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C34FD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65DBC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B234F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4AFA7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ACF9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9068FC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55B4F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FF53A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03A38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248F49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0F17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5F869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06071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D3FF4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C5D84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6C44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A3C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2D3F6D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54A22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380C9D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70E1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250D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F52D5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DDA628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0317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nil"/>
              <w:left w:val="nil"/>
              <w:bottom w:val="nil"/>
              <w:right w:val="nil"/>
            </w:tcBorders>
            <w:shd w:val="clear" w:color="auto" w:fill="auto"/>
            <w:noWrap/>
            <w:vAlign w:val="bottom"/>
            <w:hideMark/>
          </w:tcPr>
          <w:p w14:paraId="57A8B1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DA42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4C50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3C546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67C03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28E16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0062D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BBD5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cir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microcarp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DFCD0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6D234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27E18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A041A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E06D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94686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93782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75287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069D3A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8D3D3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5162EE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B5CB1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FE1C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7A5F07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4062EC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3CD784"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524B3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C0159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3ADB89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3250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A96AB25"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45A8E2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0ED4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2FF32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134AAD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2F727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single" w:sz="8" w:space="0" w:color="auto"/>
              <w:right w:val="nil"/>
            </w:tcBorders>
            <w:shd w:val="clear" w:color="auto" w:fill="auto"/>
            <w:noWrap/>
            <w:vAlign w:val="bottom"/>
            <w:hideMark/>
          </w:tcPr>
          <w:p w14:paraId="4EB887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182410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bl>
    <w:p w14:paraId="4A0D75DD" w14:textId="2AD0875E" w:rsidR="00EB4CE1" w:rsidRDefault="00EB4CE1" w:rsidP="00EB4CE1">
      <w:r>
        <w:fldChar w:fldCharType="end"/>
      </w:r>
    </w:p>
    <w:p w14:paraId="55CDFCA7" w14:textId="2D0F68AA" w:rsidR="00EB4CE1" w:rsidRDefault="00EB4CE1" w:rsidP="00EB4CE1"/>
    <w:p w14:paraId="432F0C50" w14:textId="0003F6A1" w:rsidR="00EB4CE1" w:rsidRDefault="00EB4CE1" w:rsidP="00EB4CE1"/>
    <w:p w14:paraId="33193AE2" w14:textId="587476A3" w:rsidR="00EB4CE1" w:rsidRDefault="00EB4CE1" w:rsidP="00EB4CE1"/>
    <w:p w14:paraId="734D3BD4" w14:textId="77777777" w:rsidR="004F6583" w:rsidRPr="004F6583" w:rsidRDefault="004F6583"/>
    <w:p w14:paraId="14E9C951" w14:textId="77777777" w:rsidR="00AF6DDB" w:rsidRDefault="00AF6DDB" w:rsidP="00AF6DDB">
      <w:pPr>
        <w:pStyle w:val="Heading1"/>
        <w:suppressLineNumbers/>
      </w:pPr>
      <w:commentRangeStart w:id="26"/>
      <w:r>
        <w:t xml:space="preserve">Potential </w:t>
      </w:r>
      <w:commentRangeEnd w:id="26"/>
      <w:r w:rsidR="00687F56">
        <w:rPr>
          <w:rStyle w:val="CommentReference"/>
          <w:rFonts w:asciiTheme="minorHAnsi" w:eastAsiaTheme="minorHAnsi" w:hAnsiTheme="minorHAnsi" w:cstheme="minorBidi"/>
          <w:color w:val="auto"/>
        </w:rPr>
        <w:commentReference w:id="26"/>
      </w:r>
      <w:r>
        <w:t>journals</w:t>
      </w:r>
    </w:p>
    <w:bookmarkStart w:id="27" w:name="_Hlk104299828"/>
    <w:p w14:paraId="67DCDEAC" w14:textId="75F70923" w:rsidR="00AF6DDB" w:rsidRDefault="00AF6DDB" w:rsidP="00AF6DDB">
      <w:pPr>
        <w:pStyle w:val="Heading2"/>
        <w:suppressLineNumbers/>
      </w:pPr>
      <w:r>
        <w:fldChar w:fldCharType="begin"/>
      </w:r>
      <w:r>
        <w:instrText xml:space="preserve"> HYPERLINK "https://onlinelibrary.wiley.com/page/journal/16541103/homepage/forauthors.html" </w:instrText>
      </w:r>
      <w:r>
        <w:fldChar w:fldCharType="separate"/>
      </w:r>
      <w:r w:rsidRPr="00381F8E">
        <w:rPr>
          <w:rStyle w:val="Hyperlink"/>
        </w:rPr>
        <w:t>Journal of Vegetation Science</w:t>
      </w:r>
      <w:r>
        <w:fldChar w:fldCharType="end"/>
      </w:r>
    </w:p>
    <w:p w14:paraId="1F5759CF" w14:textId="49900F73" w:rsidR="00AF6DDB" w:rsidRDefault="00AF6DDB" w:rsidP="00AF6DDB">
      <w:pPr>
        <w:suppressLineNumbers/>
      </w:pPr>
      <w:r>
        <w:t>2020 IF 2.865 (Q1, Ecology/Plant Science)</w:t>
      </w:r>
    </w:p>
    <w:p w14:paraId="36AD7FED" w14:textId="7F69A2D5" w:rsidR="00091B5C" w:rsidRPr="00784D30" w:rsidRDefault="00091B5C" w:rsidP="00AF6DDB">
      <w:pPr>
        <w:suppressLineNumbers/>
      </w:pPr>
      <w:r>
        <w:t>**Open access fee (J. Veg. Sci. and App. Veg. Sci.) = USD $3800</w:t>
      </w:r>
    </w:p>
    <w:p w14:paraId="751D0E32" w14:textId="21266D97" w:rsidR="00AF6DDB" w:rsidRPr="00784D30" w:rsidRDefault="00AF6DDB" w:rsidP="00AF6DDB">
      <w:pPr>
        <w:suppressLineNumbers/>
        <w:ind w:left="720"/>
      </w:pPr>
      <w:r>
        <w:t>The </w:t>
      </w:r>
      <w:r>
        <w:rPr>
          <w:rStyle w:val="Emphasis"/>
        </w:rPr>
        <w:t>Journal of Vegetation Science</w:t>
      </w:r>
      <w:r>
        <w:t xml:space="preserve"> publishes articles on all aspects of plant community ecology and macroecology of vegetation, with particular emphasis on articles that develop new concepts or methods, test theory,</w:t>
      </w:r>
      <w:r w:rsidRPr="00784D30">
        <w:rPr>
          <w:b/>
        </w:rPr>
        <w:t xml:space="preserve"> identify general patterns</w:t>
      </w:r>
      <w:r>
        <w:t xml:space="preserve">, or that are otherwise likely to interest a broad international readership. An article may focus on any aspect of vegetation science, e.g. community structure (including community assembly and plant functional types), </w:t>
      </w:r>
      <w:r w:rsidRPr="00784D30">
        <w:rPr>
          <w:b/>
        </w:rPr>
        <w:t>biodiversity (including species richness and composition)</w:t>
      </w:r>
      <w:r>
        <w:t xml:space="preserve">, spatial patterns (including plant geography and landscape ecology), </w:t>
      </w:r>
      <w:r w:rsidRPr="00784D30">
        <w:rPr>
          <w:b/>
        </w:rPr>
        <w:t>temporal changes (including demography, community dynamics</w:t>
      </w:r>
      <w:r>
        <w:t xml:space="preserve"> and </w:t>
      </w:r>
      <w:proofErr w:type="spellStart"/>
      <w:r>
        <w:t>palaeoecology</w:t>
      </w:r>
      <w:proofErr w:type="spellEnd"/>
      <w:r>
        <w:t>)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Articles that apply ecological concepts, theories and methods to the vegetation management, conservation and restoration, and articles on vegetation survey should be directed to our associate journal, </w:t>
      </w:r>
      <w:hyperlink r:id="rId30" w:history="1">
        <w:r w:rsidRPr="004126DB">
          <w:rPr>
            <w:rStyle w:val="Hyperlink"/>
          </w:rPr>
          <w:t>Applied Vegetation Science</w:t>
        </w:r>
      </w:hyperlink>
      <w:r>
        <w:t>.</w:t>
      </w:r>
    </w:p>
    <w:bookmarkEnd w:id="27"/>
    <w:p w14:paraId="76B6969C" w14:textId="6A61BB7B" w:rsidR="00AF6DDB" w:rsidRDefault="00AF6DDB" w:rsidP="00AF6DDB">
      <w:pPr>
        <w:pStyle w:val="Heading2"/>
        <w:suppressLineNumbers/>
      </w:pPr>
      <w:r>
        <w:fldChar w:fldCharType="begin"/>
      </w:r>
      <w:r>
        <w:instrText xml:space="preserve"> HYPERLINK "https://www.springer.com/journal/13157/submission-guidelines" \l "Instructions%20for%20Authors_Article%20Types" </w:instrText>
      </w:r>
      <w:r>
        <w:fldChar w:fldCharType="separate"/>
      </w:r>
      <w:r>
        <w:rPr>
          <w:rStyle w:val="Hyperlink"/>
        </w:rPr>
        <w:t>Wetlands</w:t>
      </w:r>
      <w:r>
        <w:rPr>
          <w:rStyle w:val="Hyperlink"/>
        </w:rPr>
        <w:fldChar w:fldCharType="end"/>
      </w:r>
    </w:p>
    <w:p w14:paraId="55BCE804" w14:textId="0EE4F8CE" w:rsidR="00AF6DDB" w:rsidRDefault="00AF6DDB" w:rsidP="00AF6DDB">
      <w:pPr>
        <w:suppressLineNumbers/>
      </w:pPr>
      <w:r>
        <w:t>2020 SJR IF 2.369 (Q2, Ecology)</w:t>
      </w:r>
    </w:p>
    <w:p w14:paraId="0129B6E7" w14:textId="7CA6E343" w:rsidR="00C165EB" w:rsidRDefault="00C165EB" w:rsidP="00AF6DDB">
      <w:pPr>
        <w:suppressLineNumbers/>
      </w:pPr>
      <w:r>
        <w:t xml:space="preserve">** Open access fee = </w:t>
      </w:r>
      <w:r w:rsidR="00F504D0">
        <w:t xml:space="preserve">USD $3390, </w:t>
      </w:r>
      <w:r w:rsidR="00210833">
        <w:t xml:space="preserve">however there may be a </w:t>
      </w:r>
      <w:r w:rsidR="00F504D0">
        <w:t xml:space="preserve">discount from </w:t>
      </w:r>
      <w:proofErr w:type="spellStart"/>
      <w:r w:rsidR="00F504D0">
        <w:t>SpringerOpen</w:t>
      </w:r>
      <w:proofErr w:type="spellEnd"/>
      <w:r w:rsidR="00F504D0">
        <w:t>/BMC affiliation</w:t>
      </w:r>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4262539F" w:rsidR="00AF6DDB" w:rsidRDefault="001D61AD" w:rsidP="00AF6DDB">
      <w:pPr>
        <w:pStyle w:val="Heading2"/>
        <w:suppressLineNumbers/>
      </w:pPr>
      <w:hyperlink r:id="rId31" w:history="1">
        <w:r w:rsidR="00AF6DDB" w:rsidRPr="0015525B">
          <w:rPr>
            <w:rStyle w:val="Hyperlink"/>
          </w:rPr>
          <w:t>Marine &amp; Freshwater Research</w:t>
        </w:r>
      </w:hyperlink>
    </w:p>
    <w:p w14:paraId="4441389A" w14:textId="77777777" w:rsidR="00AF6DDB" w:rsidRDefault="00AF6DDB" w:rsidP="00AF6DDB">
      <w:pPr>
        <w:suppressLineNumbers/>
      </w:pPr>
      <w:r>
        <w:t>2020 SJR IF 2.034 (Q2, Aquatic Science)</w:t>
      </w:r>
    </w:p>
    <w:p w14:paraId="152556CC" w14:textId="512ED0DB"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32" w:history="1">
        <w:r w:rsidRPr="0015525B">
          <w:rPr>
            <w:rStyle w:val="Hyperlink"/>
          </w:rPr>
          <w:t>Scope</w:t>
        </w:r>
      </w:hyperlink>
      <w:r w:rsidRPr="0015525B">
        <w:t xml:space="preserve">). </w:t>
      </w:r>
    </w:p>
    <w:p w14:paraId="547F8455" w14:textId="77777777" w:rsidR="00AF6DDB" w:rsidRDefault="00AF6DDB" w:rsidP="00AF6DDB">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p w14:paraId="3B04A1DF" w14:textId="0C0F3016" w:rsidR="00AF6DDB" w:rsidRDefault="001D61AD" w:rsidP="00AF6DDB">
      <w:pPr>
        <w:pStyle w:val="Heading2"/>
        <w:suppressLineNumbers/>
      </w:pPr>
      <w:hyperlink r:id="rId33" w:history="1">
        <w:r w:rsidR="00AF6DDB" w:rsidRPr="003A6805">
          <w:rPr>
            <w:rStyle w:val="Hyperlink"/>
          </w:rPr>
          <w:t>Plant Ecology</w:t>
        </w:r>
      </w:hyperlink>
    </w:p>
    <w:p w14:paraId="3BC2BE8E" w14:textId="77777777" w:rsidR="00AF6DDB" w:rsidRDefault="00AF6DDB" w:rsidP="00AF6DDB">
      <w:pPr>
        <w:suppressLineNumbers/>
      </w:pPr>
      <w:r>
        <w:t>2020 SJR IF 1.914 (Q2, Ecology)</w:t>
      </w:r>
    </w:p>
    <w:p w14:paraId="39151F8F" w14:textId="77777777" w:rsidR="00AF6DDB" w:rsidRDefault="00AF6DDB" w:rsidP="00AF6DDB">
      <w:pPr>
        <w:suppressLineNumbers/>
        <w:ind w:left="720"/>
      </w:pPr>
      <w:r w:rsidRPr="003A6805">
        <w:t>Plant Ecology publishes original scientific papers that report and interpret the findings of pure and applied research into the ecology of vascular plants in terrestrial and wetland ecosystems. Empirical, experimental, theoretical and review papers reporting on ecophysiology, population, community, ecosystem, landscape, molecular and historical ecology are within the scope of the journal.</w:t>
      </w:r>
    </w:p>
    <w:p w14:paraId="7A687FD8" w14:textId="77777777" w:rsidR="00AF6DDB" w:rsidRPr="00156528" w:rsidRDefault="00AF6DDB" w:rsidP="00AF6DDB">
      <w:pPr>
        <w:pStyle w:val="ListParagraph"/>
        <w:numPr>
          <w:ilvl w:val="0"/>
          <w:numId w:val="27"/>
        </w:numPr>
        <w:suppressLineNumbers/>
      </w:pPr>
      <w:r>
        <w:t xml:space="preserve">Note – Denoth &amp; Myers (2007) was published in this journal; their dataset is included in this publication.  </w:t>
      </w:r>
    </w:p>
    <w:p w14:paraId="15FD8BF0" w14:textId="3DB47D41" w:rsidR="00AF6DDB" w:rsidRDefault="001D61AD" w:rsidP="00AF6DDB">
      <w:pPr>
        <w:pStyle w:val="Heading2"/>
        <w:suppressLineNumbers/>
      </w:pPr>
      <w:hyperlink r:id="rId34" w:history="1">
        <w:r w:rsidR="00AF6DDB" w:rsidRPr="00C0125E">
          <w:rPr>
            <w:rStyle w:val="Hyperlink"/>
          </w:rPr>
          <w:t>Canadian Journal of Botany</w:t>
        </w:r>
      </w:hyperlink>
    </w:p>
    <w:p w14:paraId="3AEE4370" w14:textId="77777777" w:rsidR="00AF6DDB" w:rsidRDefault="00AF6DDB" w:rsidP="00AF6DDB">
      <w:pPr>
        <w:suppressLineNumbers/>
      </w:pPr>
      <w:r>
        <w:t xml:space="preserve">2-year IF 1.323, no quartile ranking found </w:t>
      </w:r>
    </w:p>
    <w:p w14:paraId="619E03F1" w14:textId="77777777" w:rsidR="00AF6DDB" w:rsidRDefault="00AF6DDB" w:rsidP="00AF6DDB">
      <w:pPr>
        <w:suppressLineNumbers/>
        <w:ind w:left="720"/>
      </w:pPr>
      <w:r>
        <w:t>Published since 1929, this monthly journal features comprehensive research articles and notes in all segments of plant sciences, including cell and molecular biology, ecology, mycology and plant-microbe interactions, phycology, physiology and biochemistry, structure and development, genetics, genomics, systematics, and phytogeography….</w:t>
      </w:r>
    </w:p>
    <w:p w14:paraId="060A0FBE" w14:textId="77777777" w:rsidR="00AF6DDB" w:rsidRDefault="00AF6DDB" w:rsidP="00AF6DDB">
      <w:pPr>
        <w:pStyle w:val="ListParagraph"/>
        <w:numPr>
          <w:ilvl w:val="0"/>
          <w:numId w:val="27"/>
        </w:numPr>
        <w:suppressLineNumbers/>
      </w:pPr>
      <w:r>
        <w:t xml:space="preserve">Note – Bradfield &amp; Porter (1982) was published in this journal; their dataset is included in this publication.   </w:t>
      </w:r>
    </w:p>
    <w:p w14:paraId="4B0AA1AC" w14:textId="77777777" w:rsidR="00AF6DDB" w:rsidRDefault="00AF6DDB" w:rsidP="00AF6DDB">
      <w:pPr>
        <w:suppressLineNumbers/>
      </w:pPr>
    </w:p>
    <w:p w14:paraId="71E91F6B" w14:textId="77777777" w:rsidR="00AF6DDB" w:rsidRDefault="00AF6DDB" w:rsidP="00AF6DDB">
      <w:pPr>
        <w:suppressLineNumbers/>
      </w:pPr>
    </w:p>
    <w:p w14:paraId="17674735" w14:textId="77777777" w:rsidR="00AF6DDB" w:rsidRDefault="00AF6DDB" w:rsidP="00AF6DDB">
      <w:pPr>
        <w:suppressLineNumbers/>
      </w:pPr>
    </w:p>
    <w:p w14:paraId="0D07F5BE" w14:textId="77777777" w:rsidR="00AF6DDB" w:rsidRDefault="00AF6DDB" w:rsidP="00DC704D">
      <w:pPr>
        <w:suppressLineNumbers/>
      </w:pPr>
    </w:p>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2-06-24T17:34:00Z" w:initials="SLL">
    <w:p w14:paraId="3BE94FCD" w14:textId="1F54B4EE" w:rsidR="00DC704D" w:rsidRDefault="00DC704D">
      <w:pPr>
        <w:pStyle w:val="CommentText"/>
      </w:pPr>
      <w:r>
        <w:rPr>
          <w:rStyle w:val="CommentReference"/>
        </w:rPr>
        <w:annotationRef/>
      </w:r>
      <w:r>
        <w:t xml:space="preserve">Data contributors listed as co-authors unless otherwise advised; I would like to send either this draft (if it’s ready), or the next revision to Gary &amp; Madlen to request their agreement to co-authorship and comments before submitting to a journal. </w:t>
      </w:r>
    </w:p>
  </w:comment>
  <w:comment w:id="16" w:author="Martin, Tara (Forestry)" w:date="2022-05-27T12:36:00Z" w:initials="MT(">
    <w:p w14:paraId="68F8403E" w14:textId="0DA2A996" w:rsidR="00DC704D" w:rsidRDefault="00DC704D">
      <w:pPr>
        <w:pStyle w:val="CommentText"/>
      </w:pPr>
      <w:r>
        <w:rPr>
          <w:rStyle w:val="CommentReference"/>
        </w:rPr>
        <w:annotationRef/>
      </w:r>
      <w:r>
        <w:t xml:space="preserve">I’m sure about the value of this table.  What do appearance, disappearance and total mean?  Where do these values come from?  If this is a proportion, why reporting 7 </w:t>
      </w:r>
      <w:proofErr w:type="spellStart"/>
      <w:r>
        <w:t>deciminal</w:t>
      </w:r>
      <w:proofErr w:type="spellEnd"/>
      <w:r>
        <w:t xml:space="preserve"> places?   </w:t>
      </w:r>
    </w:p>
  </w:comment>
  <w:comment w:id="18" w:author="Martin, Tara (Forestry)" w:date="2022-05-27T10:20:00Z" w:initials="MT(">
    <w:p w14:paraId="0F78140F" w14:textId="66A5BFA4" w:rsidR="00DC704D" w:rsidRDefault="00DC704D">
      <w:pPr>
        <w:pStyle w:val="CommentText"/>
      </w:pPr>
      <w:r>
        <w:rPr>
          <w:rStyle w:val="CommentReference"/>
        </w:rPr>
        <w:annotationRef/>
      </w:r>
      <w:r>
        <w:t xml:space="preserve">This would be much easier to read if it were a Table that is editable in word rather than an image. Ditto for Table 5. </w:t>
      </w:r>
    </w:p>
  </w:comment>
  <w:comment w:id="26" w:author="Stefanie Lane" w:date="2022-06-15T11:14:00Z" w:initials="SLL">
    <w:p w14:paraId="4A68A39A" w14:textId="106C0071" w:rsidR="00DC704D" w:rsidRDefault="00DC704D">
      <w:pPr>
        <w:pStyle w:val="CommentText"/>
      </w:pPr>
      <w:r>
        <w:rPr>
          <w:rStyle w:val="CommentReference"/>
        </w:rPr>
        <w:annotationRef/>
      </w:r>
      <w:r>
        <w:t xml:space="preserve">Tara’s comment was to consider applied journals (J Veg Sci &amp; Can J Bot don’t lean towards applications). Therefore, Wetlands may be the most appropri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E94FCD" w15:done="0"/>
  <w15:commentEx w15:paraId="68F8403E" w15:done="0"/>
  <w15:commentEx w15:paraId="0F78140F" w15:done="1"/>
  <w15:commentEx w15:paraId="4A68A3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BC4AA" w16cex:dateUtc="2022-02-08T00:17:00Z"/>
  <w16cex:commentExtensible w16cex:durableId="25B91B77" w16cex:dateUtc="2022-02-18T03:07:00Z"/>
  <w16cex:commentExtensible w16cex:durableId="25B9067C" w16cex:dateUtc="2022-02-18T01:38:00Z"/>
  <w16cex:commentExtensible w16cex:durableId="25C88864" w16cex:dateUtc="2022-03-01T19:56:00Z"/>
  <w16cex:commentExtensible w16cex:durableId="25C885CB" w16cex:dateUtc="2022-03-01T19:45:00Z"/>
  <w16cex:commentExtensible w16cex:durableId="25CC6C8C" w16cex:dateUtc="2022-03-04T18:46:00Z"/>
  <w16cex:commentExtensible w16cex:durableId="25C8861B" w16cex:dateUtc="2022-03-01T19:46:00Z"/>
  <w16cex:commentExtensible w16cex:durableId="25CC6BD0" w16cex:dateUtc="2022-03-04T18:43:00Z"/>
  <w16cex:commentExtensible w16cex:durableId="25ABD02F" w16cex:dateUtc="2022-02-08T01:06:00Z"/>
  <w16cex:commentExtensible w16cex:durableId="25C88AB2" w16cex:dateUtc="2022-03-01T20:06:00Z"/>
  <w16cex:commentExtensible w16cex:durableId="25C88B0C" w16cex:dateUtc="2022-03-01T20:07:00Z"/>
  <w16cex:commentExtensible w16cex:durableId="25ABDB2C" w16cex:dateUtc="2022-02-08T01:53:00Z"/>
  <w16cex:commentExtensible w16cex:durableId="25CC6CAF" w16cex:dateUtc="2022-03-04T18:47:00Z"/>
  <w16cex:commentExtensible w16cex:durableId="25ABE9FD" w16cex:dateUtc="2022-02-08T02:57:00Z"/>
  <w16cex:commentExtensible w16cex:durableId="25ABD7B9" w16cex:dateUtc="2022-02-08T01:39:00Z"/>
  <w16cex:commentExtensible w16cex:durableId="25ABE09B" w16cex:dateUtc="2022-02-08T02:16:00Z"/>
  <w16cex:commentExtensible w16cex:durableId="25ABE0DB" w16cex:dateUtc="2022-02-08T02:18:00Z"/>
  <w16cex:commentExtensible w16cex:durableId="25ABF7E7" w16cex:dateUtc="2022-02-08T03:56:00Z"/>
  <w16cex:commentExtensible w16cex:durableId="25ADA800" w16cex:dateUtc="2022-02-09T10:40:00Z"/>
  <w16cex:commentExtensible w16cex:durableId="259D54DB" w16cex:dateUtc="2022-01-28T01:28:00Z"/>
  <w16cex:commentExtensible w16cex:durableId="25AC0F5C" w16cex:dateUtc="2022-02-08T05:36:00Z"/>
  <w16cex:commentExtensible w16cex:durableId="25ABEBF4" w16cex:dateUtc="2022-02-08T03:05:00Z"/>
  <w16cex:commentExtensible w16cex:durableId="259A9F10" w16cex:dateUtc="2022-01-26T00:08:00Z"/>
  <w16cex:commentExtensible w16cex:durableId="259D422D" w16cex:dateUtc="2022-01-28T00:09:00Z"/>
  <w16cex:commentExtensible w16cex:durableId="25AC06BE" w16cex:dateUtc="2022-02-08T04:59:00Z"/>
  <w16cex:commentExtensible w16cex:durableId="25CC6AD2" w16cex:dateUtc="2022-02-02T17:26:00Z"/>
  <w16cex:commentExtensible w16cex:durableId="25ABF242" w16cex:dateUtc="2022-01-28T00:13:00Z"/>
  <w16cex:commentExtensible w16cex:durableId="25ABF3B0" w16cex:dateUtc="2022-02-08T03:38:00Z"/>
  <w16cex:commentExtensible w16cex:durableId="25ABE9CD" w16cex:dateUtc="2022-02-08T0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E94FCD" w16cid:durableId="26607410"/>
  <w16cid:commentId w16cid:paraId="4A68A39A" w16cid:durableId="26543D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B9AC8C" w14:textId="77777777" w:rsidR="00DC704D" w:rsidRDefault="00DC704D" w:rsidP="00BF4E75">
      <w:pPr>
        <w:spacing w:after="0" w:line="240" w:lineRule="auto"/>
      </w:pPr>
      <w:r>
        <w:separator/>
      </w:r>
    </w:p>
  </w:endnote>
  <w:endnote w:type="continuationSeparator" w:id="0">
    <w:p w14:paraId="1D261853" w14:textId="77777777" w:rsidR="00DC704D" w:rsidRDefault="00DC704D" w:rsidP="00BF4E75">
      <w:pPr>
        <w:spacing w:after="0" w:line="240" w:lineRule="auto"/>
      </w:pPr>
      <w:r>
        <w:continuationSeparator/>
      </w:r>
    </w:p>
  </w:endnote>
  <w:endnote w:type="continuationNotice" w:id="1">
    <w:p w14:paraId="1DBBCD4E" w14:textId="77777777" w:rsidR="00DC704D" w:rsidRDefault="00DC704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8C2E7B" w14:textId="77777777" w:rsidR="00DC704D" w:rsidRDefault="00DC704D" w:rsidP="00BF4E75">
      <w:pPr>
        <w:spacing w:after="0" w:line="240" w:lineRule="auto"/>
      </w:pPr>
      <w:r>
        <w:separator/>
      </w:r>
    </w:p>
  </w:footnote>
  <w:footnote w:type="continuationSeparator" w:id="0">
    <w:p w14:paraId="0903A593" w14:textId="77777777" w:rsidR="00DC704D" w:rsidRDefault="00DC704D" w:rsidP="00BF4E75">
      <w:pPr>
        <w:spacing w:after="0" w:line="240" w:lineRule="auto"/>
      </w:pPr>
      <w:r>
        <w:continuationSeparator/>
      </w:r>
    </w:p>
  </w:footnote>
  <w:footnote w:type="continuationNotice" w:id="1">
    <w:p w14:paraId="06ED862E" w14:textId="77777777" w:rsidR="00DC704D" w:rsidRDefault="00DC704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7777777" w:rsidR="00DC704D" w:rsidRDefault="00DC704D">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DC704D" w:rsidRDefault="00DC70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15752154" w:rsidR="00DC704D" w:rsidRDefault="00DC704D">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DC704D" w:rsidRDefault="00DC70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1"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6"/>
  </w:num>
  <w:num w:numId="3">
    <w:abstractNumId w:val="12"/>
  </w:num>
  <w:num w:numId="4">
    <w:abstractNumId w:val="15"/>
  </w:num>
  <w:num w:numId="5">
    <w:abstractNumId w:val="28"/>
  </w:num>
  <w:num w:numId="6">
    <w:abstractNumId w:val="25"/>
  </w:num>
  <w:num w:numId="7">
    <w:abstractNumId w:val="9"/>
  </w:num>
  <w:num w:numId="8">
    <w:abstractNumId w:val="8"/>
  </w:num>
  <w:num w:numId="9">
    <w:abstractNumId w:val="17"/>
  </w:num>
  <w:num w:numId="10">
    <w:abstractNumId w:val="1"/>
  </w:num>
  <w:num w:numId="11">
    <w:abstractNumId w:val="0"/>
  </w:num>
  <w:num w:numId="12">
    <w:abstractNumId w:val="2"/>
  </w:num>
  <w:num w:numId="13">
    <w:abstractNumId w:val="11"/>
  </w:num>
  <w:num w:numId="14">
    <w:abstractNumId w:val="19"/>
  </w:num>
  <w:num w:numId="15">
    <w:abstractNumId w:val="7"/>
  </w:num>
  <w:num w:numId="16">
    <w:abstractNumId w:val="14"/>
  </w:num>
  <w:num w:numId="17">
    <w:abstractNumId w:val="20"/>
  </w:num>
  <w:num w:numId="18">
    <w:abstractNumId w:val="16"/>
  </w:num>
  <w:num w:numId="19">
    <w:abstractNumId w:val="10"/>
  </w:num>
  <w:num w:numId="20">
    <w:abstractNumId w:val="13"/>
  </w:num>
  <w:num w:numId="21">
    <w:abstractNumId w:val="27"/>
  </w:num>
  <w:num w:numId="22">
    <w:abstractNumId w:val="29"/>
  </w:num>
  <w:num w:numId="23">
    <w:abstractNumId w:val="26"/>
  </w:num>
  <w:num w:numId="24">
    <w:abstractNumId w:val="3"/>
  </w:num>
  <w:num w:numId="25">
    <w:abstractNumId w:val="5"/>
  </w:num>
  <w:num w:numId="26">
    <w:abstractNumId w:val="24"/>
  </w:num>
  <w:num w:numId="27">
    <w:abstractNumId w:val="23"/>
  </w:num>
  <w:num w:numId="28">
    <w:abstractNumId w:val="30"/>
  </w:num>
  <w:num w:numId="29">
    <w:abstractNumId w:val="4"/>
  </w:num>
  <w:num w:numId="30">
    <w:abstractNumId w:val="22"/>
  </w:num>
  <w:num w:numId="31">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Martin, Tara (Forestry)">
    <w15:presenceInfo w15:providerId="AD" w15:userId="S-1-5-21-3458574638-2780845101-4193349012-4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20A6"/>
    <w:rsid w:val="000078AC"/>
    <w:rsid w:val="00007C90"/>
    <w:rsid w:val="000100C5"/>
    <w:rsid w:val="0001042C"/>
    <w:rsid w:val="00010D37"/>
    <w:rsid w:val="0001195D"/>
    <w:rsid w:val="00011E3D"/>
    <w:rsid w:val="00012A89"/>
    <w:rsid w:val="00012C42"/>
    <w:rsid w:val="000146C2"/>
    <w:rsid w:val="00014A9A"/>
    <w:rsid w:val="00014D08"/>
    <w:rsid w:val="000169C2"/>
    <w:rsid w:val="000178FD"/>
    <w:rsid w:val="00020056"/>
    <w:rsid w:val="00021ECF"/>
    <w:rsid w:val="00023269"/>
    <w:rsid w:val="00023622"/>
    <w:rsid w:val="00023B13"/>
    <w:rsid w:val="0003077F"/>
    <w:rsid w:val="00030FB9"/>
    <w:rsid w:val="00032A06"/>
    <w:rsid w:val="00032F50"/>
    <w:rsid w:val="0003526B"/>
    <w:rsid w:val="0003545C"/>
    <w:rsid w:val="0003711B"/>
    <w:rsid w:val="00040606"/>
    <w:rsid w:val="000406CD"/>
    <w:rsid w:val="000415CA"/>
    <w:rsid w:val="00041623"/>
    <w:rsid w:val="000425A4"/>
    <w:rsid w:val="00042C5A"/>
    <w:rsid w:val="000431F1"/>
    <w:rsid w:val="00045C36"/>
    <w:rsid w:val="00046624"/>
    <w:rsid w:val="000475FF"/>
    <w:rsid w:val="00050718"/>
    <w:rsid w:val="00050B97"/>
    <w:rsid w:val="00051192"/>
    <w:rsid w:val="0005195D"/>
    <w:rsid w:val="00051B04"/>
    <w:rsid w:val="00054383"/>
    <w:rsid w:val="00056084"/>
    <w:rsid w:val="00057AEE"/>
    <w:rsid w:val="00057D4B"/>
    <w:rsid w:val="00060358"/>
    <w:rsid w:val="00060AB7"/>
    <w:rsid w:val="00061706"/>
    <w:rsid w:val="00063E63"/>
    <w:rsid w:val="0006408D"/>
    <w:rsid w:val="000648CF"/>
    <w:rsid w:val="00064ACC"/>
    <w:rsid w:val="0006502E"/>
    <w:rsid w:val="00066EFD"/>
    <w:rsid w:val="00067159"/>
    <w:rsid w:val="000678E1"/>
    <w:rsid w:val="00070546"/>
    <w:rsid w:val="000710F5"/>
    <w:rsid w:val="00071896"/>
    <w:rsid w:val="0007225D"/>
    <w:rsid w:val="00073000"/>
    <w:rsid w:val="00074139"/>
    <w:rsid w:val="00074DAF"/>
    <w:rsid w:val="00075B9F"/>
    <w:rsid w:val="000766B8"/>
    <w:rsid w:val="00076FA5"/>
    <w:rsid w:val="00080FBC"/>
    <w:rsid w:val="000815B6"/>
    <w:rsid w:val="000832A2"/>
    <w:rsid w:val="000834F5"/>
    <w:rsid w:val="00085771"/>
    <w:rsid w:val="00085CD4"/>
    <w:rsid w:val="00087251"/>
    <w:rsid w:val="000900E9"/>
    <w:rsid w:val="00091B5C"/>
    <w:rsid w:val="000938AA"/>
    <w:rsid w:val="000A2ECF"/>
    <w:rsid w:val="000A3AB7"/>
    <w:rsid w:val="000A3E15"/>
    <w:rsid w:val="000A3E1A"/>
    <w:rsid w:val="000A57D0"/>
    <w:rsid w:val="000A7784"/>
    <w:rsid w:val="000B2B17"/>
    <w:rsid w:val="000B2B56"/>
    <w:rsid w:val="000B37AD"/>
    <w:rsid w:val="000B556F"/>
    <w:rsid w:val="000B68F2"/>
    <w:rsid w:val="000B6922"/>
    <w:rsid w:val="000B79A0"/>
    <w:rsid w:val="000C13F0"/>
    <w:rsid w:val="000C185E"/>
    <w:rsid w:val="000C2F44"/>
    <w:rsid w:val="000C3F87"/>
    <w:rsid w:val="000C4B24"/>
    <w:rsid w:val="000C4EEC"/>
    <w:rsid w:val="000C5906"/>
    <w:rsid w:val="000C5CE7"/>
    <w:rsid w:val="000C7E11"/>
    <w:rsid w:val="000C7EAE"/>
    <w:rsid w:val="000C7F52"/>
    <w:rsid w:val="000D0AF3"/>
    <w:rsid w:val="000D0AFA"/>
    <w:rsid w:val="000D0EFF"/>
    <w:rsid w:val="000D1B5F"/>
    <w:rsid w:val="000D215B"/>
    <w:rsid w:val="000D3031"/>
    <w:rsid w:val="000D33FC"/>
    <w:rsid w:val="000D4503"/>
    <w:rsid w:val="000D7921"/>
    <w:rsid w:val="000E1309"/>
    <w:rsid w:val="000E1C8D"/>
    <w:rsid w:val="000E4F3A"/>
    <w:rsid w:val="000E5B61"/>
    <w:rsid w:val="000E643E"/>
    <w:rsid w:val="000E729E"/>
    <w:rsid w:val="000E7352"/>
    <w:rsid w:val="000E7AE9"/>
    <w:rsid w:val="000F08CD"/>
    <w:rsid w:val="000F0F9A"/>
    <w:rsid w:val="000F0FB8"/>
    <w:rsid w:val="000F3F96"/>
    <w:rsid w:val="000F4196"/>
    <w:rsid w:val="000F6BE9"/>
    <w:rsid w:val="000F6CCA"/>
    <w:rsid w:val="00100565"/>
    <w:rsid w:val="00100D21"/>
    <w:rsid w:val="00102B71"/>
    <w:rsid w:val="0010340E"/>
    <w:rsid w:val="001042B3"/>
    <w:rsid w:val="001105CB"/>
    <w:rsid w:val="00110DE4"/>
    <w:rsid w:val="00111023"/>
    <w:rsid w:val="00112B78"/>
    <w:rsid w:val="001148DE"/>
    <w:rsid w:val="00114EB3"/>
    <w:rsid w:val="00115FDC"/>
    <w:rsid w:val="00116D28"/>
    <w:rsid w:val="0012104D"/>
    <w:rsid w:val="00122537"/>
    <w:rsid w:val="00122884"/>
    <w:rsid w:val="00124273"/>
    <w:rsid w:val="00124BDB"/>
    <w:rsid w:val="001262D0"/>
    <w:rsid w:val="00130227"/>
    <w:rsid w:val="001307AD"/>
    <w:rsid w:val="00130DE3"/>
    <w:rsid w:val="001326DF"/>
    <w:rsid w:val="00132E6A"/>
    <w:rsid w:val="0013437B"/>
    <w:rsid w:val="00135A6C"/>
    <w:rsid w:val="001369F0"/>
    <w:rsid w:val="00137AA7"/>
    <w:rsid w:val="00137DE2"/>
    <w:rsid w:val="001401E6"/>
    <w:rsid w:val="00140BDF"/>
    <w:rsid w:val="00141FDA"/>
    <w:rsid w:val="00142404"/>
    <w:rsid w:val="00142945"/>
    <w:rsid w:val="001429F4"/>
    <w:rsid w:val="00145842"/>
    <w:rsid w:val="001504D2"/>
    <w:rsid w:val="00151992"/>
    <w:rsid w:val="0015412F"/>
    <w:rsid w:val="0015482B"/>
    <w:rsid w:val="00154B30"/>
    <w:rsid w:val="0015525B"/>
    <w:rsid w:val="001552E4"/>
    <w:rsid w:val="0015552F"/>
    <w:rsid w:val="00156528"/>
    <w:rsid w:val="0015725C"/>
    <w:rsid w:val="001578C8"/>
    <w:rsid w:val="00160864"/>
    <w:rsid w:val="0016094B"/>
    <w:rsid w:val="00160B87"/>
    <w:rsid w:val="00160C1F"/>
    <w:rsid w:val="00161052"/>
    <w:rsid w:val="001617DD"/>
    <w:rsid w:val="0016265B"/>
    <w:rsid w:val="00162ED5"/>
    <w:rsid w:val="00163B51"/>
    <w:rsid w:val="001646E3"/>
    <w:rsid w:val="001656ED"/>
    <w:rsid w:val="00165997"/>
    <w:rsid w:val="00165DCB"/>
    <w:rsid w:val="00170E03"/>
    <w:rsid w:val="00171408"/>
    <w:rsid w:val="00173A95"/>
    <w:rsid w:val="00175845"/>
    <w:rsid w:val="00175D27"/>
    <w:rsid w:val="0017705E"/>
    <w:rsid w:val="00177A8E"/>
    <w:rsid w:val="00177F29"/>
    <w:rsid w:val="00182C65"/>
    <w:rsid w:val="00182D7E"/>
    <w:rsid w:val="00183E18"/>
    <w:rsid w:val="00184440"/>
    <w:rsid w:val="0018553F"/>
    <w:rsid w:val="0018587A"/>
    <w:rsid w:val="00185AB9"/>
    <w:rsid w:val="00190738"/>
    <w:rsid w:val="00191332"/>
    <w:rsid w:val="00191909"/>
    <w:rsid w:val="00191A59"/>
    <w:rsid w:val="00192CAF"/>
    <w:rsid w:val="00193021"/>
    <w:rsid w:val="00193320"/>
    <w:rsid w:val="001939FA"/>
    <w:rsid w:val="0019569C"/>
    <w:rsid w:val="001957B8"/>
    <w:rsid w:val="001959B3"/>
    <w:rsid w:val="00195C88"/>
    <w:rsid w:val="00195D4F"/>
    <w:rsid w:val="00195DF7"/>
    <w:rsid w:val="001A0EA3"/>
    <w:rsid w:val="001A11D6"/>
    <w:rsid w:val="001A3616"/>
    <w:rsid w:val="001A3ED2"/>
    <w:rsid w:val="001A595A"/>
    <w:rsid w:val="001A62D5"/>
    <w:rsid w:val="001A6EA1"/>
    <w:rsid w:val="001A74A2"/>
    <w:rsid w:val="001B0737"/>
    <w:rsid w:val="001B103D"/>
    <w:rsid w:val="001B1861"/>
    <w:rsid w:val="001B3F90"/>
    <w:rsid w:val="001B46DC"/>
    <w:rsid w:val="001B70A0"/>
    <w:rsid w:val="001C04D5"/>
    <w:rsid w:val="001C22FB"/>
    <w:rsid w:val="001C33F4"/>
    <w:rsid w:val="001C4110"/>
    <w:rsid w:val="001C64DC"/>
    <w:rsid w:val="001D0894"/>
    <w:rsid w:val="001D098D"/>
    <w:rsid w:val="001D3977"/>
    <w:rsid w:val="001D61AD"/>
    <w:rsid w:val="001D7003"/>
    <w:rsid w:val="001D7731"/>
    <w:rsid w:val="001E072A"/>
    <w:rsid w:val="001E210B"/>
    <w:rsid w:val="001E3C6F"/>
    <w:rsid w:val="001E50E6"/>
    <w:rsid w:val="001E5A8C"/>
    <w:rsid w:val="001E5D06"/>
    <w:rsid w:val="001E6553"/>
    <w:rsid w:val="001E759C"/>
    <w:rsid w:val="001F0C92"/>
    <w:rsid w:val="001F19B1"/>
    <w:rsid w:val="001F1D23"/>
    <w:rsid w:val="001F3B46"/>
    <w:rsid w:val="001F436B"/>
    <w:rsid w:val="001F5046"/>
    <w:rsid w:val="001F5545"/>
    <w:rsid w:val="001F699E"/>
    <w:rsid w:val="001F6AC9"/>
    <w:rsid w:val="0020057A"/>
    <w:rsid w:val="00201A74"/>
    <w:rsid w:val="0020507B"/>
    <w:rsid w:val="00205444"/>
    <w:rsid w:val="00205D24"/>
    <w:rsid w:val="002066B9"/>
    <w:rsid w:val="00206A47"/>
    <w:rsid w:val="00210833"/>
    <w:rsid w:val="002116AC"/>
    <w:rsid w:val="002117EF"/>
    <w:rsid w:val="00215022"/>
    <w:rsid w:val="00215C48"/>
    <w:rsid w:val="00221150"/>
    <w:rsid w:val="0022363E"/>
    <w:rsid w:val="0022504C"/>
    <w:rsid w:val="00226A79"/>
    <w:rsid w:val="00231775"/>
    <w:rsid w:val="00231BAA"/>
    <w:rsid w:val="00232AF1"/>
    <w:rsid w:val="00232B99"/>
    <w:rsid w:val="002346AE"/>
    <w:rsid w:val="002355AC"/>
    <w:rsid w:val="00235C27"/>
    <w:rsid w:val="00236A5C"/>
    <w:rsid w:val="0023791D"/>
    <w:rsid w:val="0024166F"/>
    <w:rsid w:val="0024173A"/>
    <w:rsid w:val="00241A51"/>
    <w:rsid w:val="0024305C"/>
    <w:rsid w:val="002445D1"/>
    <w:rsid w:val="00245C13"/>
    <w:rsid w:val="002501CE"/>
    <w:rsid w:val="002505BD"/>
    <w:rsid w:val="00250AFD"/>
    <w:rsid w:val="00251DBF"/>
    <w:rsid w:val="00251F2D"/>
    <w:rsid w:val="002530CB"/>
    <w:rsid w:val="002532A3"/>
    <w:rsid w:val="0025479E"/>
    <w:rsid w:val="00255BCB"/>
    <w:rsid w:val="00257238"/>
    <w:rsid w:val="00260E9B"/>
    <w:rsid w:val="002613DE"/>
    <w:rsid w:val="00262B24"/>
    <w:rsid w:val="0026386E"/>
    <w:rsid w:val="0026405A"/>
    <w:rsid w:val="002647A9"/>
    <w:rsid w:val="00265339"/>
    <w:rsid w:val="00265374"/>
    <w:rsid w:val="00266237"/>
    <w:rsid w:val="0026711C"/>
    <w:rsid w:val="00270100"/>
    <w:rsid w:val="0027315E"/>
    <w:rsid w:val="00274100"/>
    <w:rsid w:val="00276B00"/>
    <w:rsid w:val="00277767"/>
    <w:rsid w:val="00281A74"/>
    <w:rsid w:val="00281B1F"/>
    <w:rsid w:val="00281B21"/>
    <w:rsid w:val="00282781"/>
    <w:rsid w:val="00282D23"/>
    <w:rsid w:val="002839E8"/>
    <w:rsid w:val="002846E2"/>
    <w:rsid w:val="002853ED"/>
    <w:rsid w:val="0029101D"/>
    <w:rsid w:val="00291286"/>
    <w:rsid w:val="00291BAF"/>
    <w:rsid w:val="002930FD"/>
    <w:rsid w:val="00293DD0"/>
    <w:rsid w:val="00295CCC"/>
    <w:rsid w:val="0029656F"/>
    <w:rsid w:val="002979C4"/>
    <w:rsid w:val="00297FBE"/>
    <w:rsid w:val="002A21CB"/>
    <w:rsid w:val="002A28FF"/>
    <w:rsid w:val="002A34E3"/>
    <w:rsid w:val="002A3848"/>
    <w:rsid w:val="002A39AE"/>
    <w:rsid w:val="002A5220"/>
    <w:rsid w:val="002A5734"/>
    <w:rsid w:val="002A5853"/>
    <w:rsid w:val="002A77CD"/>
    <w:rsid w:val="002B0984"/>
    <w:rsid w:val="002B1438"/>
    <w:rsid w:val="002B30B8"/>
    <w:rsid w:val="002B346B"/>
    <w:rsid w:val="002B4227"/>
    <w:rsid w:val="002B6766"/>
    <w:rsid w:val="002B7F52"/>
    <w:rsid w:val="002C1B96"/>
    <w:rsid w:val="002C1D2C"/>
    <w:rsid w:val="002C2500"/>
    <w:rsid w:val="002C2B35"/>
    <w:rsid w:val="002C2E18"/>
    <w:rsid w:val="002C3C8D"/>
    <w:rsid w:val="002C4FFA"/>
    <w:rsid w:val="002C55D8"/>
    <w:rsid w:val="002D0061"/>
    <w:rsid w:val="002D0C63"/>
    <w:rsid w:val="002D186B"/>
    <w:rsid w:val="002D28F3"/>
    <w:rsid w:val="002D3D31"/>
    <w:rsid w:val="002D4941"/>
    <w:rsid w:val="002D5D96"/>
    <w:rsid w:val="002D6004"/>
    <w:rsid w:val="002D603D"/>
    <w:rsid w:val="002D7F1C"/>
    <w:rsid w:val="002E0FEC"/>
    <w:rsid w:val="002E1C7E"/>
    <w:rsid w:val="002E39F4"/>
    <w:rsid w:val="002E4247"/>
    <w:rsid w:val="002E43B4"/>
    <w:rsid w:val="002E4D1C"/>
    <w:rsid w:val="002E4E7F"/>
    <w:rsid w:val="002E52B1"/>
    <w:rsid w:val="002E58E8"/>
    <w:rsid w:val="002E78EE"/>
    <w:rsid w:val="002F1902"/>
    <w:rsid w:val="002F27E1"/>
    <w:rsid w:val="002F3C7E"/>
    <w:rsid w:val="002F47C7"/>
    <w:rsid w:val="002F548C"/>
    <w:rsid w:val="002F72ED"/>
    <w:rsid w:val="002F7CB6"/>
    <w:rsid w:val="00302A99"/>
    <w:rsid w:val="00302BAF"/>
    <w:rsid w:val="003039A5"/>
    <w:rsid w:val="003069B8"/>
    <w:rsid w:val="00311779"/>
    <w:rsid w:val="00311A63"/>
    <w:rsid w:val="00311DF5"/>
    <w:rsid w:val="003124A1"/>
    <w:rsid w:val="0031439A"/>
    <w:rsid w:val="00314D54"/>
    <w:rsid w:val="00315C34"/>
    <w:rsid w:val="00316E6C"/>
    <w:rsid w:val="00321C4A"/>
    <w:rsid w:val="00321D8D"/>
    <w:rsid w:val="00322751"/>
    <w:rsid w:val="00323240"/>
    <w:rsid w:val="0032580F"/>
    <w:rsid w:val="0032655A"/>
    <w:rsid w:val="00326E41"/>
    <w:rsid w:val="00327D46"/>
    <w:rsid w:val="00330735"/>
    <w:rsid w:val="0033085B"/>
    <w:rsid w:val="00331C29"/>
    <w:rsid w:val="00331CF9"/>
    <w:rsid w:val="00332EF5"/>
    <w:rsid w:val="00334ABA"/>
    <w:rsid w:val="00335529"/>
    <w:rsid w:val="00336630"/>
    <w:rsid w:val="0033682E"/>
    <w:rsid w:val="00336FE4"/>
    <w:rsid w:val="00340BB0"/>
    <w:rsid w:val="00340BED"/>
    <w:rsid w:val="00341EBD"/>
    <w:rsid w:val="00342ABF"/>
    <w:rsid w:val="003436E0"/>
    <w:rsid w:val="00343A98"/>
    <w:rsid w:val="00345DE4"/>
    <w:rsid w:val="00350D7F"/>
    <w:rsid w:val="003516D0"/>
    <w:rsid w:val="003518FC"/>
    <w:rsid w:val="00352A16"/>
    <w:rsid w:val="00353F7C"/>
    <w:rsid w:val="00354D05"/>
    <w:rsid w:val="003554A2"/>
    <w:rsid w:val="00355BBB"/>
    <w:rsid w:val="00356FC2"/>
    <w:rsid w:val="00357A5D"/>
    <w:rsid w:val="00357F51"/>
    <w:rsid w:val="00361ED3"/>
    <w:rsid w:val="00362708"/>
    <w:rsid w:val="00362DA9"/>
    <w:rsid w:val="00363A72"/>
    <w:rsid w:val="00365200"/>
    <w:rsid w:val="00365839"/>
    <w:rsid w:val="00365F91"/>
    <w:rsid w:val="00367E6C"/>
    <w:rsid w:val="00370D1D"/>
    <w:rsid w:val="00370EED"/>
    <w:rsid w:val="00372150"/>
    <w:rsid w:val="00373A49"/>
    <w:rsid w:val="00373BDC"/>
    <w:rsid w:val="003744EF"/>
    <w:rsid w:val="00375FF5"/>
    <w:rsid w:val="00376059"/>
    <w:rsid w:val="003765AB"/>
    <w:rsid w:val="00377013"/>
    <w:rsid w:val="003778BD"/>
    <w:rsid w:val="00377AD3"/>
    <w:rsid w:val="00380BA0"/>
    <w:rsid w:val="00380D8E"/>
    <w:rsid w:val="0038192E"/>
    <w:rsid w:val="003821F1"/>
    <w:rsid w:val="003828C6"/>
    <w:rsid w:val="00382938"/>
    <w:rsid w:val="003841DB"/>
    <w:rsid w:val="003843D8"/>
    <w:rsid w:val="003900B2"/>
    <w:rsid w:val="00390CC3"/>
    <w:rsid w:val="00390DB5"/>
    <w:rsid w:val="00391339"/>
    <w:rsid w:val="00392DC9"/>
    <w:rsid w:val="003A048B"/>
    <w:rsid w:val="003A302D"/>
    <w:rsid w:val="003A3518"/>
    <w:rsid w:val="003A6805"/>
    <w:rsid w:val="003B0E2E"/>
    <w:rsid w:val="003B2DDD"/>
    <w:rsid w:val="003B6B3D"/>
    <w:rsid w:val="003C77E5"/>
    <w:rsid w:val="003C783A"/>
    <w:rsid w:val="003D0B07"/>
    <w:rsid w:val="003D15FC"/>
    <w:rsid w:val="003D30A6"/>
    <w:rsid w:val="003D3321"/>
    <w:rsid w:val="003D3366"/>
    <w:rsid w:val="003D4C7B"/>
    <w:rsid w:val="003D5257"/>
    <w:rsid w:val="003D7780"/>
    <w:rsid w:val="003E0877"/>
    <w:rsid w:val="003E3BE9"/>
    <w:rsid w:val="003E5380"/>
    <w:rsid w:val="003E6D9C"/>
    <w:rsid w:val="003E73BD"/>
    <w:rsid w:val="003E7D76"/>
    <w:rsid w:val="003F0CC5"/>
    <w:rsid w:val="003F0DE8"/>
    <w:rsid w:val="003F19D8"/>
    <w:rsid w:val="003F241A"/>
    <w:rsid w:val="003F2561"/>
    <w:rsid w:val="003F3E2D"/>
    <w:rsid w:val="003F3F7D"/>
    <w:rsid w:val="003F479F"/>
    <w:rsid w:val="00401CF6"/>
    <w:rsid w:val="00403637"/>
    <w:rsid w:val="00403789"/>
    <w:rsid w:val="0040424A"/>
    <w:rsid w:val="00404CFC"/>
    <w:rsid w:val="0040538A"/>
    <w:rsid w:val="00405FBE"/>
    <w:rsid w:val="004074EB"/>
    <w:rsid w:val="00410567"/>
    <w:rsid w:val="00412BC8"/>
    <w:rsid w:val="0041482D"/>
    <w:rsid w:val="00415113"/>
    <w:rsid w:val="00417186"/>
    <w:rsid w:val="00417CFC"/>
    <w:rsid w:val="004209CF"/>
    <w:rsid w:val="004215E5"/>
    <w:rsid w:val="0042175C"/>
    <w:rsid w:val="00421CA1"/>
    <w:rsid w:val="004269BE"/>
    <w:rsid w:val="004306D0"/>
    <w:rsid w:val="00431393"/>
    <w:rsid w:val="004313B8"/>
    <w:rsid w:val="0043333B"/>
    <w:rsid w:val="00434A28"/>
    <w:rsid w:val="00434F98"/>
    <w:rsid w:val="00443FA2"/>
    <w:rsid w:val="00444F7F"/>
    <w:rsid w:val="00446B55"/>
    <w:rsid w:val="00447198"/>
    <w:rsid w:val="00447764"/>
    <w:rsid w:val="00450EEF"/>
    <w:rsid w:val="00451D10"/>
    <w:rsid w:val="00452942"/>
    <w:rsid w:val="00453ACC"/>
    <w:rsid w:val="00456B4F"/>
    <w:rsid w:val="0045765D"/>
    <w:rsid w:val="004604A1"/>
    <w:rsid w:val="00461840"/>
    <w:rsid w:val="00463533"/>
    <w:rsid w:val="004645C0"/>
    <w:rsid w:val="00464FB4"/>
    <w:rsid w:val="00466169"/>
    <w:rsid w:val="00466393"/>
    <w:rsid w:val="0046752E"/>
    <w:rsid w:val="00467A3C"/>
    <w:rsid w:val="004708C1"/>
    <w:rsid w:val="004715D9"/>
    <w:rsid w:val="00474703"/>
    <w:rsid w:val="00481F1F"/>
    <w:rsid w:val="004832DC"/>
    <w:rsid w:val="004834EB"/>
    <w:rsid w:val="00483828"/>
    <w:rsid w:val="0048459B"/>
    <w:rsid w:val="00485A40"/>
    <w:rsid w:val="0048665D"/>
    <w:rsid w:val="00493281"/>
    <w:rsid w:val="004939B2"/>
    <w:rsid w:val="00493F79"/>
    <w:rsid w:val="004951EF"/>
    <w:rsid w:val="004952BF"/>
    <w:rsid w:val="00496966"/>
    <w:rsid w:val="00496BFB"/>
    <w:rsid w:val="00496DDE"/>
    <w:rsid w:val="00497451"/>
    <w:rsid w:val="00497B75"/>
    <w:rsid w:val="004A05B5"/>
    <w:rsid w:val="004A412C"/>
    <w:rsid w:val="004A4987"/>
    <w:rsid w:val="004B0EA2"/>
    <w:rsid w:val="004B1258"/>
    <w:rsid w:val="004B1CD4"/>
    <w:rsid w:val="004B1E88"/>
    <w:rsid w:val="004B4F5B"/>
    <w:rsid w:val="004B5453"/>
    <w:rsid w:val="004B5482"/>
    <w:rsid w:val="004C0674"/>
    <w:rsid w:val="004C1992"/>
    <w:rsid w:val="004C3383"/>
    <w:rsid w:val="004C3D45"/>
    <w:rsid w:val="004C58D7"/>
    <w:rsid w:val="004C6C15"/>
    <w:rsid w:val="004C75E2"/>
    <w:rsid w:val="004C7DF9"/>
    <w:rsid w:val="004D0D10"/>
    <w:rsid w:val="004D0FAD"/>
    <w:rsid w:val="004D4202"/>
    <w:rsid w:val="004D7707"/>
    <w:rsid w:val="004D7A19"/>
    <w:rsid w:val="004E025F"/>
    <w:rsid w:val="004E07B6"/>
    <w:rsid w:val="004E2523"/>
    <w:rsid w:val="004E41B7"/>
    <w:rsid w:val="004E4FD4"/>
    <w:rsid w:val="004E511D"/>
    <w:rsid w:val="004E6247"/>
    <w:rsid w:val="004E715D"/>
    <w:rsid w:val="004E761A"/>
    <w:rsid w:val="004F0A5E"/>
    <w:rsid w:val="004F2CC3"/>
    <w:rsid w:val="004F3149"/>
    <w:rsid w:val="004F31B5"/>
    <w:rsid w:val="004F4742"/>
    <w:rsid w:val="004F5D7D"/>
    <w:rsid w:val="004F6583"/>
    <w:rsid w:val="00502AA6"/>
    <w:rsid w:val="00504CB3"/>
    <w:rsid w:val="00504E47"/>
    <w:rsid w:val="00505257"/>
    <w:rsid w:val="005057F7"/>
    <w:rsid w:val="00511F46"/>
    <w:rsid w:val="005138C0"/>
    <w:rsid w:val="00513926"/>
    <w:rsid w:val="00514DA9"/>
    <w:rsid w:val="00516504"/>
    <w:rsid w:val="00516E54"/>
    <w:rsid w:val="0051760C"/>
    <w:rsid w:val="00517DAD"/>
    <w:rsid w:val="005205A8"/>
    <w:rsid w:val="00520744"/>
    <w:rsid w:val="005209C4"/>
    <w:rsid w:val="005211A7"/>
    <w:rsid w:val="00523DCA"/>
    <w:rsid w:val="00524332"/>
    <w:rsid w:val="005245B5"/>
    <w:rsid w:val="005314CF"/>
    <w:rsid w:val="005317D4"/>
    <w:rsid w:val="00532682"/>
    <w:rsid w:val="00533507"/>
    <w:rsid w:val="00534F10"/>
    <w:rsid w:val="00535270"/>
    <w:rsid w:val="00536771"/>
    <w:rsid w:val="00536D7E"/>
    <w:rsid w:val="005372BF"/>
    <w:rsid w:val="00537848"/>
    <w:rsid w:val="0054108C"/>
    <w:rsid w:val="0054211F"/>
    <w:rsid w:val="0054402A"/>
    <w:rsid w:val="00545B23"/>
    <w:rsid w:val="00546478"/>
    <w:rsid w:val="00547973"/>
    <w:rsid w:val="00547C63"/>
    <w:rsid w:val="00551D64"/>
    <w:rsid w:val="00551E87"/>
    <w:rsid w:val="00552E8C"/>
    <w:rsid w:val="005531EB"/>
    <w:rsid w:val="00554B0B"/>
    <w:rsid w:val="00554EAC"/>
    <w:rsid w:val="00556C34"/>
    <w:rsid w:val="00557665"/>
    <w:rsid w:val="0055787A"/>
    <w:rsid w:val="00560BD4"/>
    <w:rsid w:val="00561EB0"/>
    <w:rsid w:val="00562266"/>
    <w:rsid w:val="005622C3"/>
    <w:rsid w:val="00563294"/>
    <w:rsid w:val="00563755"/>
    <w:rsid w:val="00564330"/>
    <w:rsid w:val="00564B1B"/>
    <w:rsid w:val="00566C69"/>
    <w:rsid w:val="005709DE"/>
    <w:rsid w:val="00572AAF"/>
    <w:rsid w:val="005775E0"/>
    <w:rsid w:val="0058125F"/>
    <w:rsid w:val="0058243F"/>
    <w:rsid w:val="005825A8"/>
    <w:rsid w:val="00582D1C"/>
    <w:rsid w:val="0058398E"/>
    <w:rsid w:val="00584559"/>
    <w:rsid w:val="0058652A"/>
    <w:rsid w:val="005865AB"/>
    <w:rsid w:val="00586761"/>
    <w:rsid w:val="005867A4"/>
    <w:rsid w:val="00586B0D"/>
    <w:rsid w:val="00591510"/>
    <w:rsid w:val="0059170F"/>
    <w:rsid w:val="00591C26"/>
    <w:rsid w:val="00592970"/>
    <w:rsid w:val="00592A8A"/>
    <w:rsid w:val="00592B7A"/>
    <w:rsid w:val="00592C5E"/>
    <w:rsid w:val="00597434"/>
    <w:rsid w:val="00597B02"/>
    <w:rsid w:val="00597B6A"/>
    <w:rsid w:val="005A13B4"/>
    <w:rsid w:val="005A152F"/>
    <w:rsid w:val="005A3958"/>
    <w:rsid w:val="005A45E0"/>
    <w:rsid w:val="005A646D"/>
    <w:rsid w:val="005A64B1"/>
    <w:rsid w:val="005A73BE"/>
    <w:rsid w:val="005B01F1"/>
    <w:rsid w:val="005B1812"/>
    <w:rsid w:val="005B182C"/>
    <w:rsid w:val="005B2A34"/>
    <w:rsid w:val="005B3DD8"/>
    <w:rsid w:val="005B3EAB"/>
    <w:rsid w:val="005B3F3F"/>
    <w:rsid w:val="005B41A4"/>
    <w:rsid w:val="005B45C6"/>
    <w:rsid w:val="005B5681"/>
    <w:rsid w:val="005B6F7B"/>
    <w:rsid w:val="005B73D6"/>
    <w:rsid w:val="005C05E1"/>
    <w:rsid w:val="005C0700"/>
    <w:rsid w:val="005C1666"/>
    <w:rsid w:val="005C168D"/>
    <w:rsid w:val="005C1DBD"/>
    <w:rsid w:val="005C2E6D"/>
    <w:rsid w:val="005C36D9"/>
    <w:rsid w:val="005C7E26"/>
    <w:rsid w:val="005D0F1A"/>
    <w:rsid w:val="005D2289"/>
    <w:rsid w:val="005D3606"/>
    <w:rsid w:val="005D4914"/>
    <w:rsid w:val="005D4D22"/>
    <w:rsid w:val="005D63D3"/>
    <w:rsid w:val="005D71DC"/>
    <w:rsid w:val="005D7840"/>
    <w:rsid w:val="005E1406"/>
    <w:rsid w:val="005E1C14"/>
    <w:rsid w:val="005E3171"/>
    <w:rsid w:val="005E4258"/>
    <w:rsid w:val="005E629B"/>
    <w:rsid w:val="005E6D0A"/>
    <w:rsid w:val="005E6D45"/>
    <w:rsid w:val="005E7ED4"/>
    <w:rsid w:val="005F13EF"/>
    <w:rsid w:val="005F1C36"/>
    <w:rsid w:val="005F25F4"/>
    <w:rsid w:val="005F30A9"/>
    <w:rsid w:val="005F3F8D"/>
    <w:rsid w:val="005F44EE"/>
    <w:rsid w:val="005F530C"/>
    <w:rsid w:val="005F62FF"/>
    <w:rsid w:val="005F7BFA"/>
    <w:rsid w:val="005F7C5D"/>
    <w:rsid w:val="00601C8E"/>
    <w:rsid w:val="00602041"/>
    <w:rsid w:val="0060276B"/>
    <w:rsid w:val="00603887"/>
    <w:rsid w:val="0060507D"/>
    <w:rsid w:val="006056DB"/>
    <w:rsid w:val="006058F4"/>
    <w:rsid w:val="00606677"/>
    <w:rsid w:val="006072B1"/>
    <w:rsid w:val="00607597"/>
    <w:rsid w:val="00607741"/>
    <w:rsid w:val="0061133C"/>
    <w:rsid w:val="00611D5E"/>
    <w:rsid w:val="00612035"/>
    <w:rsid w:val="006122A6"/>
    <w:rsid w:val="006124A6"/>
    <w:rsid w:val="00612ED6"/>
    <w:rsid w:val="00613DBC"/>
    <w:rsid w:val="006144D9"/>
    <w:rsid w:val="006146EA"/>
    <w:rsid w:val="00614712"/>
    <w:rsid w:val="00614FDC"/>
    <w:rsid w:val="00615617"/>
    <w:rsid w:val="00616D04"/>
    <w:rsid w:val="006202C7"/>
    <w:rsid w:val="00621AD0"/>
    <w:rsid w:val="006227CC"/>
    <w:rsid w:val="006228AE"/>
    <w:rsid w:val="006229F7"/>
    <w:rsid w:val="00623488"/>
    <w:rsid w:val="006236E0"/>
    <w:rsid w:val="006260D4"/>
    <w:rsid w:val="006261B2"/>
    <w:rsid w:val="00626CB4"/>
    <w:rsid w:val="00627D91"/>
    <w:rsid w:val="0063163F"/>
    <w:rsid w:val="00631E68"/>
    <w:rsid w:val="00631EE5"/>
    <w:rsid w:val="00632450"/>
    <w:rsid w:val="00632BF9"/>
    <w:rsid w:val="00632C3F"/>
    <w:rsid w:val="00637D0D"/>
    <w:rsid w:val="00640EC2"/>
    <w:rsid w:val="00640F94"/>
    <w:rsid w:val="00641175"/>
    <w:rsid w:val="0064149B"/>
    <w:rsid w:val="00645972"/>
    <w:rsid w:val="00645BA0"/>
    <w:rsid w:val="00646478"/>
    <w:rsid w:val="006509EF"/>
    <w:rsid w:val="0065175A"/>
    <w:rsid w:val="00653374"/>
    <w:rsid w:val="006561F0"/>
    <w:rsid w:val="00656568"/>
    <w:rsid w:val="00656D64"/>
    <w:rsid w:val="006571A8"/>
    <w:rsid w:val="006601E5"/>
    <w:rsid w:val="00660F1B"/>
    <w:rsid w:val="00661313"/>
    <w:rsid w:val="00662518"/>
    <w:rsid w:val="006634D1"/>
    <w:rsid w:val="00664139"/>
    <w:rsid w:val="0066416F"/>
    <w:rsid w:val="0066549B"/>
    <w:rsid w:val="00666186"/>
    <w:rsid w:val="00666F91"/>
    <w:rsid w:val="0066777E"/>
    <w:rsid w:val="00670D47"/>
    <w:rsid w:val="00671503"/>
    <w:rsid w:val="00672132"/>
    <w:rsid w:val="00672AF5"/>
    <w:rsid w:val="00673842"/>
    <w:rsid w:val="00673CF3"/>
    <w:rsid w:val="006753B2"/>
    <w:rsid w:val="00675DE4"/>
    <w:rsid w:val="00676817"/>
    <w:rsid w:val="006779DC"/>
    <w:rsid w:val="00677BE0"/>
    <w:rsid w:val="006822AD"/>
    <w:rsid w:val="00682510"/>
    <w:rsid w:val="006825FE"/>
    <w:rsid w:val="00682F61"/>
    <w:rsid w:val="00682FC6"/>
    <w:rsid w:val="00683B73"/>
    <w:rsid w:val="00684212"/>
    <w:rsid w:val="0068421F"/>
    <w:rsid w:val="00686E15"/>
    <w:rsid w:val="00687A8E"/>
    <w:rsid w:val="00687F56"/>
    <w:rsid w:val="00691F2A"/>
    <w:rsid w:val="00693FAC"/>
    <w:rsid w:val="006943BC"/>
    <w:rsid w:val="00695A7B"/>
    <w:rsid w:val="006A1D56"/>
    <w:rsid w:val="006A2027"/>
    <w:rsid w:val="006A3A46"/>
    <w:rsid w:val="006A6238"/>
    <w:rsid w:val="006A7EBD"/>
    <w:rsid w:val="006B280C"/>
    <w:rsid w:val="006B4B1A"/>
    <w:rsid w:val="006B4D7D"/>
    <w:rsid w:val="006B67B7"/>
    <w:rsid w:val="006B7D31"/>
    <w:rsid w:val="006B7F7A"/>
    <w:rsid w:val="006C1E97"/>
    <w:rsid w:val="006C27E6"/>
    <w:rsid w:val="006C2A87"/>
    <w:rsid w:val="006C3B4D"/>
    <w:rsid w:val="006C5D18"/>
    <w:rsid w:val="006C7722"/>
    <w:rsid w:val="006C7F76"/>
    <w:rsid w:val="006D0E40"/>
    <w:rsid w:val="006D1F2B"/>
    <w:rsid w:val="006D3208"/>
    <w:rsid w:val="006D403A"/>
    <w:rsid w:val="006D411C"/>
    <w:rsid w:val="006D50AD"/>
    <w:rsid w:val="006D7D53"/>
    <w:rsid w:val="006E0F29"/>
    <w:rsid w:val="006E12A0"/>
    <w:rsid w:val="006E1EEE"/>
    <w:rsid w:val="006E4746"/>
    <w:rsid w:val="006E56E2"/>
    <w:rsid w:val="006E652B"/>
    <w:rsid w:val="006E6E32"/>
    <w:rsid w:val="006E7FF9"/>
    <w:rsid w:val="006F0DE5"/>
    <w:rsid w:val="006F10B7"/>
    <w:rsid w:val="006F1D4B"/>
    <w:rsid w:val="006F225A"/>
    <w:rsid w:val="006F2706"/>
    <w:rsid w:val="006F3B74"/>
    <w:rsid w:val="006F3C9D"/>
    <w:rsid w:val="006F3FB8"/>
    <w:rsid w:val="006F44DC"/>
    <w:rsid w:val="006F4C99"/>
    <w:rsid w:val="006F63DA"/>
    <w:rsid w:val="006F792D"/>
    <w:rsid w:val="006F7949"/>
    <w:rsid w:val="00704594"/>
    <w:rsid w:val="0070559A"/>
    <w:rsid w:val="00705CB9"/>
    <w:rsid w:val="007068D1"/>
    <w:rsid w:val="007072B6"/>
    <w:rsid w:val="007079F9"/>
    <w:rsid w:val="007108E4"/>
    <w:rsid w:val="00711CA1"/>
    <w:rsid w:val="00713666"/>
    <w:rsid w:val="00713AA8"/>
    <w:rsid w:val="00715E10"/>
    <w:rsid w:val="00717599"/>
    <w:rsid w:val="00717925"/>
    <w:rsid w:val="00717B42"/>
    <w:rsid w:val="00722C6E"/>
    <w:rsid w:val="007232F0"/>
    <w:rsid w:val="007277D8"/>
    <w:rsid w:val="00730EE5"/>
    <w:rsid w:val="00731E9D"/>
    <w:rsid w:val="00735F9E"/>
    <w:rsid w:val="00737366"/>
    <w:rsid w:val="00737DC6"/>
    <w:rsid w:val="0074150F"/>
    <w:rsid w:val="0074167B"/>
    <w:rsid w:val="00742ECA"/>
    <w:rsid w:val="00744FD6"/>
    <w:rsid w:val="00746ACC"/>
    <w:rsid w:val="007502B6"/>
    <w:rsid w:val="007503F0"/>
    <w:rsid w:val="00750658"/>
    <w:rsid w:val="00750723"/>
    <w:rsid w:val="0075178D"/>
    <w:rsid w:val="00751C22"/>
    <w:rsid w:val="00752CEE"/>
    <w:rsid w:val="0075327A"/>
    <w:rsid w:val="00754CEC"/>
    <w:rsid w:val="00755FA7"/>
    <w:rsid w:val="00756082"/>
    <w:rsid w:val="007560EB"/>
    <w:rsid w:val="007604A5"/>
    <w:rsid w:val="007613DB"/>
    <w:rsid w:val="00761764"/>
    <w:rsid w:val="007641CD"/>
    <w:rsid w:val="00764D94"/>
    <w:rsid w:val="00765E49"/>
    <w:rsid w:val="00766A27"/>
    <w:rsid w:val="00766A9C"/>
    <w:rsid w:val="0077186C"/>
    <w:rsid w:val="00771950"/>
    <w:rsid w:val="00774A3D"/>
    <w:rsid w:val="00774F7E"/>
    <w:rsid w:val="00775E14"/>
    <w:rsid w:val="00780854"/>
    <w:rsid w:val="00780EFE"/>
    <w:rsid w:val="00781C35"/>
    <w:rsid w:val="00782975"/>
    <w:rsid w:val="007853EC"/>
    <w:rsid w:val="007860F0"/>
    <w:rsid w:val="00786304"/>
    <w:rsid w:val="007868FB"/>
    <w:rsid w:val="00786C01"/>
    <w:rsid w:val="007876E4"/>
    <w:rsid w:val="007910C1"/>
    <w:rsid w:val="00791770"/>
    <w:rsid w:val="00791A3B"/>
    <w:rsid w:val="00791DB8"/>
    <w:rsid w:val="00793D97"/>
    <w:rsid w:val="007945ED"/>
    <w:rsid w:val="007947E2"/>
    <w:rsid w:val="00794FEF"/>
    <w:rsid w:val="00796E00"/>
    <w:rsid w:val="007A161D"/>
    <w:rsid w:val="007A295B"/>
    <w:rsid w:val="007A5898"/>
    <w:rsid w:val="007A5AD4"/>
    <w:rsid w:val="007A5BC9"/>
    <w:rsid w:val="007A7412"/>
    <w:rsid w:val="007A7E2C"/>
    <w:rsid w:val="007B228A"/>
    <w:rsid w:val="007B267B"/>
    <w:rsid w:val="007B5827"/>
    <w:rsid w:val="007B5B53"/>
    <w:rsid w:val="007B5EB8"/>
    <w:rsid w:val="007B643A"/>
    <w:rsid w:val="007B68EF"/>
    <w:rsid w:val="007B6DAA"/>
    <w:rsid w:val="007B714A"/>
    <w:rsid w:val="007B7B88"/>
    <w:rsid w:val="007C0BCF"/>
    <w:rsid w:val="007C16FD"/>
    <w:rsid w:val="007C216B"/>
    <w:rsid w:val="007C2518"/>
    <w:rsid w:val="007C4787"/>
    <w:rsid w:val="007C5111"/>
    <w:rsid w:val="007C65DB"/>
    <w:rsid w:val="007C7215"/>
    <w:rsid w:val="007D14DA"/>
    <w:rsid w:val="007D1510"/>
    <w:rsid w:val="007D18BD"/>
    <w:rsid w:val="007D2223"/>
    <w:rsid w:val="007D2D1E"/>
    <w:rsid w:val="007D3305"/>
    <w:rsid w:val="007D3502"/>
    <w:rsid w:val="007D3C72"/>
    <w:rsid w:val="007D3D3E"/>
    <w:rsid w:val="007D3FF6"/>
    <w:rsid w:val="007D481D"/>
    <w:rsid w:val="007D4F72"/>
    <w:rsid w:val="007D5193"/>
    <w:rsid w:val="007D52A9"/>
    <w:rsid w:val="007D691F"/>
    <w:rsid w:val="007D6E8A"/>
    <w:rsid w:val="007D79A2"/>
    <w:rsid w:val="007D7FC0"/>
    <w:rsid w:val="007E0130"/>
    <w:rsid w:val="007E1038"/>
    <w:rsid w:val="007E2743"/>
    <w:rsid w:val="007E3BEE"/>
    <w:rsid w:val="007E551D"/>
    <w:rsid w:val="007E76F8"/>
    <w:rsid w:val="007F10E6"/>
    <w:rsid w:val="007F224A"/>
    <w:rsid w:val="007F2945"/>
    <w:rsid w:val="007F552F"/>
    <w:rsid w:val="007F58E7"/>
    <w:rsid w:val="007F6820"/>
    <w:rsid w:val="007F6D5D"/>
    <w:rsid w:val="007F7457"/>
    <w:rsid w:val="007F75D5"/>
    <w:rsid w:val="00804535"/>
    <w:rsid w:val="00804ABF"/>
    <w:rsid w:val="0080524E"/>
    <w:rsid w:val="00810720"/>
    <w:rsid w:val="008112B2"/>
    <w:rsid w:val="00811F80"/>
    <w:rsid w:val="00815308"/>
    <w:rsid w:val="0081728E"/>
    <w:rsid w:val="008215F2"/>
    <w:rsid w:val="00821B04"/>
    <w:rsid w:val="00822A1D"/>
    <w:rsid w:val="00823843"/>
    <w:rsid w:val="008246B7"/>
    <w:rsid w:val="0082558B"/>
    <w:rsid w:val="00826980"/>
    <w:rsid w:val="008278AB"/>
    <w:rsid w:val="00827992"/>
    <w:rsid w:val="00827E44"/>
    <w:rsid w:val="00827EE2"/>
    <w:rsid w:val="00832709"/>
    <w:rsid w:val="0083503E"/>
    <w:rsid w:val="008358B4"/>
    <w:rsid w:val="00835A79"/>
    <w:rsid w:val="0084145C"/>
    <w:rsid w:val="00841571"/>
    <w:rsid w:val="0084176A"/>
    <w:rsid w:val="00841E62"/>
    <w:rsid w:val="00843D41"/>
    <w:rsid w:val="00843FAB"/>
    <w:rsid w:val="00847A51"/>
    <w:rsid w:val="00847E0E"/>
    <w:rsid w:val="00852326"/>
    <w:rsid w:val="00853200"/>
    <w:rsid w:val="008547E1"/>
    <w:rsid w:val="0086027D"/>
    <w:rsid w:val="00861509"/>
    <w:rsid w:val="0086653A"/>
    <w:rsid w:val="008667DB"/>
    <w:rsid w:val="008712F3"/>
    <w:rsid w:val="00872B88"/>
    <w:rsid w:val="00872EF0"/>
    <w:rsid w:val="00875EE5"/>
    <w:rsid w:val="00876D65"/>
    <w:rsid w:val="008772A4"/>
    <w:rsid w:val="00880A48"/>
    <w:rsid w:val="00886BE2"/>
    <w:rsid w:val="008871D9"/>
    <w:rsid w:val="008879FB"/>
    <w:rsid w:val="00887D9F"/>
    <w:rsid w:val="008906A5"/>
    <w:rsid w:val="0089145E"/>
    <w:rsid w:val="008919D3"/>
    <w:rsid w:val="00892282"/>
    <w:rsid w:val="00892550"/>
    <w:rsid w:val="0089375E"/>
    <w:rsid w:val="00893C3F"/>
    <w:rsid w:val="008971A1"/>
    <w:rsid w:val="008A1FF7"/>
    <w:rsid w:val="008A2825"/>
    <w:rsid w:val="008A6AC1"/>
    <w:rsid w:val="008A7BA5"/>
    <w:rsid w:val="008B0483"/>
    <w:rsid w:val="008B1E75"/>
    <w:rsid w:val="008B20C7"/>
    <w:rsid w:val="008B2154"/>
    <w:rsid w:val="008B4342"/>
    <w:rsid w:val="008B54D6"/>
    <w:rsid w:val="008B5C68"/>
    <w:rsid w:val="008B7573"/>
    <w:rsid w:val="008B774C"/>
    <w:rsid w:val="008C1ED6"/>
    <w:rsid w:val="008C1ED9"/>
    <w:rsid w:val="008C2B2E"/>
    <w:rsid w:val="008C76B7"/>
    <w:rsid w:val="008D1487"/>
    <w:rsid w:val="008D148B"/>
    <w:rsid w:val="008D3363"/>
    <w:rsid w:val="008D4031"/>
    <w:rsid w:val="008D51B1"/>
    <w:rsid w:val="008D620A"/>
    <w:rsid w:val="008D7C52"/>
    <w:rsid w:val="008E0C4C"/>
    <w:rsid w:val="008E1F98"/>
    <w:rsid w:val="008E28D2"/>
    <w:rsid w:val="008E3E4F"/>
    <w:rsid w:val="008E445C"/>
    <w:rsid w:val="008E5A8C"/>
    <w:rsid w:val="008E629E"/>
    <w:rsid w:val="008F0232"/>
    <w:rsid w:val="008F096E"/>
    <w:rsid w:val="008F11DF"/>
    <w:rsid w:val="008F15A4"/>
    <w:rsid w:val="008F1D4F"/>
    <w:rsid w:val="008F27B9"/>
    <w:rsid w:val="008F28C2"/>
    <w:rsid w:val="008F4A72"/>
    <w:rsid w:val="008F615E"/>
    <w:rsid w:val="008F774C"/>
    <w:rsid w:val="009024D3"/>
    <w:rsid w:val="00902E6D"/>
    <w:rsid w:val="00903A33"/>
    <w:rsid w:val="00907858"/>
    <w:rsid w:val="00907A37"/>
    <w:rsid w:val="00910BAB"/>
    <w:rsid w:val="009113BE"/>
    <w:rsid w:val="009118D4"/>
    <w:rsid w:val="009129C1"/>
    <w:rsid w:val="00912C74"/>
    <w:rsid w:val="00912D77"/>
    <w:rsid w:val="0091346E"/>
    <w:rsid w:val="00914152"/>
    <w:rsid w:val="0091469A"/>
    <w:rsid w:val="00915AD9"/>
    <w:rsid w:val="0091666F"/>
    <w:rsid w:val="0091685C"/>
    <w:rsid w:val="00916FCC"/>
    <w:rsid w:val="00920A98"/>
    <w:rsid w:val="009216D0"/>
    <w:rsid w:val="009243D5"/>
    <w:rsid w:val="009247E5"/>
    <w:rsid w:val="0092571E"/>
    <w:rsid w:val="00926019"/>
    <w:rsid w:val="009262D8"/>
    <w:rsid w:val="009266CB"/>
    <w:rsid w:val="00926CC1"/>
    <w:rsid w:val="0092786B"/>
    <w:rsid w:val="00927ACF"/>
    <w:rsid w:val="00931405"/>
    <w:rsid w:val="009335C2"/>
    <w:rsid w:val="00933E4A"/>
    <w:rsid w:val="00933EF5"/>
    <w:rsid w:val="0093412C"/>
    <w:rsid w:val="00934D31"/>
    <w:rsid w:val="00936505"/>
    <w:rsid w:val="00937CCB"/>
    <w:rsid w:val="00942DF3"/>
    <w:rsid w:val="009434BA"/>
    <w:rsid w:val="00945595"/>
    <w:rsid w:val="0094616F"/>
    <w:rsid w:val="00947182"/>
    <w:rsid w:val="0095147C"/>
    <w:rsid w:val="009518AE"/>
    <w:rsid w:val="00954FB4"/>
    <w:rsid w:val="00955EA6"/>
    <w:rsid w:val="009560F5"/>
    <w:rsid w:val="009565D0"/>
    <w:rsid w:val="009575C7"/>
    <w:rsid w:val="00960ADF"/>
    <w:rsid w:val="00960C24"/>
    <w:rsid w:val="00960C57"/>
    <w:rsid w:val="00962576"/>
    <w:rsid w:val="00962E6C"/>
    <w:rsid w:val="00964A54"/>
    <w:rsid w:val="00965B70"/>
    <w:rsid w:val="00967299"/>
    <w:rsid w:val="00967664"/>
    <w:rsid w:val="00971A0A"/>
    <w:rsid w:val="00972717"/>
    <w:rsid w:val="00975FFD"/>
    <w:rsid w:val="009765DE"/>
    <w:rsid w:val="00980731"/>
    <w:rsid w:val="00980A64"/>
    <w:rsid w:val="0098105C"/>
    <w:rsid w:val="00982B42"/>
    <w:rsid w:val="009831EC"/>
    <w:rsid w:val="009835B0"/>
    <w:rsid w:val="009836CC"/>
    <w:rsid w:val="009837A5"/>
    <w:rsid w:val="00983F18"/>
    <w:rsid w:val="009853E8"/>
    <w:rsid w:val="00985B10"/>
    <w:rsid w:val="0098703B"/>
    <w:rsid w:val="00990A72"/>
    <w:rsid w:val="00991436"/>
    <w:rsid w:val="0099288F"/>
    <w:rsid w:val="00992F14"/>
    <w:rsid w:val="00992FD9"/>
    <w:rsid w:val="00993730"/>
    <w:rsid w:val="0099445A"/>
    <w:rsid w:val="00995248"/>
    <w:rsid w:val="009A2A63"/>
    <w:rsid w:val="009A68C5"/>
    <w:rsid w:val="009A70CC"/>
    <w:rsid w:val="009A71BD"/>
    <w:rsid w:val="009A74F1"/>
    <w:rsid w:val="009B0066"/>
    <w:rsid w:val="009B141E"/>
    <w:rsid w:val="009B1A00"/>
    <w:rsid w:val="009B1BF0"/>
    <w:rsid w:val="009B3910"/>
    <w:rsid w:val="009B4686"/>
    <w:rsid w:val="009B46F9"/>
    <w:rsid w:val="009B4A77"/>
    <w:rsid w:val="009B5FFC"/>
    <w:rsid w:val="009B696B"/>
    <w:rsid w:val="009B74D3"/>
    <w:rsid w:val="009B7734"/>
    <w:rsid w:val="009B7F56"/>
    <w:rsid w:val="009C06CB"/>
    <w:rsid w:val="009C08E0"/>
    <w:rsid w:val="009C2620"/>
    <w:rsid w:val="009C26BA"/>
    <w:rsid w:val="009C4224"/>
    <w:rsid w:val="009C4383"/>
    <w:rsid w:val="009C47B2"/>
    <w:rsid w:val="009C4C63"/>
    <w:rsid w:val="009C60E7"/>
    <w:rsid w:val="009C7F51"/>
    <w:rsid w:val="009D132B"/>
    <w:rsid w:val="009D1A0A"/>
    <w:rsid w:val="009D2215"/>
    <w:rsid w:val="009D5862"/>
    <w:rsid w:val="009D5B10"/>
    <w:rsid w:val="009D5D68"/>
    <w:rsid w:val="009D5D95"/>
    <w:rsid w:val="009D7C18"/>
    <w:rsid w:val="009E2364"/>
    <w:rsid w:val="009E33B6"/>
    <w:rsid w:val="009E3CA2"/>
    <w:rsid w:val="009E4359"/>
    <w:rsid w:val="009E6EF0"/>
    <w:rsid w:val="009F0260"/>
    <w:rsid w:val="009F1121"/>
    <w:rsid w:val="009F2497"/>
    <w:rsid w:val="009F2D99"/>
    <w:rsid w:val="009F4733"/>
    <w:rsid w:val="009F4F68"/>
    <w:rsid w:val="009F650B"/>
    <w:rsid w:val="009F7460"/>
    <w:rsid w:val="00A00E4C"/>
    <w:rsid w:val="00A04088"/>
    <w:rsid w:val="00A04573"/>
    <w:rsid w:val="00A0546E"/>
    <w:rsid w:val="00A057AC"/>
    <w:rsid w:val="00A067F6"/>
    <w:rsid w:val="00A06E47"/>
    <w:rsid w:val="00A10EB3"/>
    <w:rsid w:val="00A11140"/>
    <w:rsid w:val="00A11AF9"/>
    <w:rsid w:val="00A11C7C"/>
    <w:rsid w:val="00A1470E"/>
    <w:rsid w:val="00A1508C"/>
    <w:rsid w:val="00A15AD1"/>
    <w:rsid w:val="00A15FE2"/>
    <w:rsid w:val="00A171B6"/>
    <w:rsid w:val="00A20DBD"/>
    <w:rsid w:val="00A21CBF"/>
    <w:rsid w:val="00A22262"/>
    <w:rsid w:val="00A22923"/>
    <w:rsid w:val="00A238B2"/>
    <w:rsid w:val="00A25394"/>
    <w:rsid w:val="00A25A9F"/>
    <w:rsid w:val="00A25F28"/>
    <w:rsid w:val="00A300F5"/>
    <w:rsid w:val="00A34032"/>
    <w:rsid w:val="00A34338"/>
    <w:rsid w:val="00A35DB7"/>
    <w:rsid w:val="00A36F97"/>
    <w:rsid w:val="00A4023D"/>
    <w:rsid w:val="00A40812"/>
    <w:rsid w:val="00A414E5"/>
    <w:rsid w:val="00A41C9C"/>
    <w:rsid w:val="00A43219"/>
    <w:rsid w:val="00A4417A"/>
    <w:rsid w:val="00A4533D"/>
    <w:rsid w:val="00A46471"/>
    <w:rsid w:val="00A4761F"/>
    <w:rsid w:val="00A50052"/>
    <w:rsid w:val="00A516D4"/>
    <w:rsid w:val="00A51A9A"/>
    <w:rsid w:val="00A5217F"/>
    <w:rsid w:val="00A524E4"/>
    <w:rsid w:val="00A5448B"/>
    <w:rsid w:val="00A5580A"/>
    <w:rsid w:val="00A55AFE"/>
    <w:rsid w:val="00A56B24"/>
    <w:rsid w:val="00A572EA"/>
    <w:rsid w:val="00A62F8C"/>
    <w:rsid w:val="00A641B0"/>
    <w:rsid w:val="00A64503"/>
    <w:rsid w:val="00A65220"/>
    <w:rsid w:val="00A65739"/>
    <w:rsid w:val="00A65C46"/>
    <w:rsid w:val="00A66519"/>
    <w:rsid w:val="00A66521"/>
    <w:rsid w:val="00A6698C"/>
    <w:rsid w:val="00A67F7E"/>
    <w:rsid w:val="00A71890"/>
    <w:rsid w:val="00A73066"/>
    <w:rsid w:val="00A761BA"/>
    <w:rsid w:val="00A7637D"/>
    <w:rsid w:val="00A8047C"/>
    <w:rsid w:val="00A812C3"/>
    <w:rsid w:val="00A81685"/>
    <w:rsid w:val="00A836C3"/>
    <w:rsid w:val="00A83CC3"/>
    <w:rsid w:val="00A84D3A"/>
    <w:rsid w:val="00A85981"/>
    <w:rsid w:val="00A85FBC"/>
    <w:rsid w:val="00A863CC"/>
    <w:rsid w:val="00A914EE"/>
    <w:rsid w:val="00A92244"/>
    <w:rsid w:val="00A92717"/>
    <w:rsid w:val="00A92BF8"/>
    <w:rsid w:val="00A92F9A"/>
    <w:rsid w:val="00A94B74"/>
    <w:rsid w:val="00A94DD3"/>
    <w:rsid w:val="00A9637E"/>
    <w:rsid w:val="00A970BB"/>
    <w:rsid w:val="00A97D83"/>
    <w:rsid w:val="00AA00C7"/>
    <w:rsid w:val="00AA097D"/>
    <w:rsid w:val="00AA142C"/>
    <w:rsid w:val="00AA19AA"/>
    <w:rsid w:val="00AA1B69"/>
    <w:rsid w:val="00AA24C1"/>
    <w:rsid w:val="00AA2F11"/>
    <w:rsid w:val="00AA3A45"/>
    <w:rsid w:val="00AA6E98"/>
    <w:rsid w:val="00AA7206"/>
    <w:rsid w:val="00AA74D5"/>
    <w:rsid w:val="00AA7988"/>
    <w:rsid w:val="00AA7D9E"/>
    <w:rsid w:val="00AB067D"/>
    <w:rsid w:val="00AB0911"/>
    <w:rsid w:val="00AB0A5A"/>
    <w:rsid w:val="00AB134B"/>
    <w:rsid w:val="00AB3637"/>
    <w:rsid w:val="00AB3F1F"/>
    <w:rsid w:val="00AB46CE"/>
    <w:rsid w:val="00AB620B"/>
    <w:rsid w:val="00AC0554"/>
    <w:rsid w:val="00AC078D"/>
    <w:rsid w:val="00AC1054"/>
    <w:rsid w:val="00AC1473"/>
    <w:rsid w:val="00AC332B"/>
    <w:rsid w:val="00AC33B6"/>
    <w:rsid w:val="00AC6FC0"/>
    <w:rsid w:val="00AD1920"/>
    <w:rsid w:val="00AD2CF0"/>
    <w:rsid w:val="00AD317B"/>
    <w:rsid w:val="00AD4549"/>
    <w:rsid w:val="00AD611F"/>
    <w:rsid w:val="00AE0332"/>
    <w:rsid w:val="00AE0E35"/>
    <w:rsid w:val="00AE3431"/>
    <w:rsid w:val="00AE3EAA"/>
    <w:rsid w:val="00AE417E"/>
    <w:rsid w:val="00AE42C1"/>
    <w:rsid w:val="00AE4E82"/>
    <w:rsid w:val="00AE6672"/>
    <w:rsid w:val="00AF0EE7"/>
    <w:rsid w:val="00AF166C"/>
    <w:rsid w:val="00AF5903"/>
    <w:rsid w:val="00AF5C4D"/>
    <w:rsid w:val="00AF617B"/>
    <w:rsid w:val="00AF6DDB"/>
    <w:rsid w:val="00AF6F9D"/>
    <w:rsid w:val="00B027AD"/>
    <w:rsid w:val="00B051DD"/>
    <w:rsid w:val="00B067C5"/>
    <w:rsid w:val="00B0684C"/>
    <w:rsid w:val="00B10282"/>
    <w:rsid w:val="00B112D7"/>
    <w:rsid w:val="00B12247"/>
    <w:rsid w:val="00B125A0"/>
    <w:rsid w:val="00B125C0"/>
    <w:rsid w:val="00B1370A"/>
    <w:rsid w:val="00B137F2"/>
    <w:rsid w:val="00B14056"/>
    <w:rsid w:val="00B142F5"/>
    <w:rsid w:val="00B152E2"/>
    <w:rsid w:val="00B16A74"/>
    <w:rsid w:val="00B16A83"/>
    <w:rsid w:val="00B17914"/>
    <w:rsid w:val="00B17DDE"/>
    <w:rsid w:val="00B200A5"/>
    <w:rsid w:val="00B20487"/>
    <w:rsid w:val="00B20B1C"/>
    <w:rsid w:val="00B20FEF"/>
    <w:rsid w:val="00B21BC1"/>
    <w:rsid w:val="00B21E18"/>
    <w:rsid w:val="00B225CB"/>
    <w:rsid w:val="00B238CA"/>
    <w:rsid w:val="00B23904"/>
    <w:rsid w:val="00B23B30"/>
    <w:rsid w:val="00B24004"/>
    <w:rsid w:val="00B24FA3"/>
    <w:rsid w:val="00B26ADC"/>
    <w:rsid w:val="00B26E4D"/>
    <w:rsid w:val="00B272BE"/>
    <w:rsid w:val="00B3220D"/>
    <w:rsid w:val="00B3227D"/>
    <w:rsid w:val="00B32C11"/>
    <w:rsid w:val="00B35CD6"/>
    <w:rsid w:val="00B3719A"/>
    <w:rsid w:val="00B40842"/>
    <w:rsid w:val="00B41474"/>
    <w:rsid w:val="00B44909"/>
    <w:rsid w:val="00B4575F"/>
    <w:rsid w:val="00B47D6F"/>
    <w:rsid w:val="00B50176"/>
    <w:rsid w:val="00B50CE7"/>
    <w:rsid w:val="00B51030"/>
    <w:rsid w:val="00B52797"/>
    <w:rsid w:val="00B5315A"/>
    <w:rsid w:val="00B5422A"/>
    <w:rsid w:val="00B5630D"/>
    <w:rsid w:val="00B56827"/>
    <w:rsid w:val="00B572BF"/>
    <w:rsid w:val="00B57438"/>
    <w:rsid w:val="00B57785"/>
    <w:rsid w:val="00B608FE"/>
    <w:rsid w:val="00B61B57"/>
    <w:rsid w:val="00B6258E"/>
    <w:rsid w:val="00B64E24"/>
    <w:rsid w:val="00B653C2"/>
    <w:rsid w:val="00B65417"/>
    <w:rsid w:val="00B65DE0"/>
    <w:rsid w:val="00B67ABA"/>
    <w:rsid w:val="00B67B9B"/>
    <w:rsid w:val="00B71811"/>
    <w:rsid w:val="00B7235F"/>
    <w:rsid w:val="00B72C5D"/>
    <w:rsid w:val="00B7397C"/>
    <w:rsid w:val="00B73BCB"/>
    <w:rsid w:val="00B73CC7"/>
    <w:rsid w:val="00B745A6"/>
    <w:rsid w:val="00B75868"/>
    <w:rsid w:val="00B759A2"/>
    <w:rsid w:val="00B80321"/>
    <w:rsid w:val="00B80808"/>
    <w:rsid w:val="00B80B02"/>
    <w:rsid w:val="00B80FFC"/>
    <w:rsid w:val="00B82229"/>
    <w:rsid w:val="00B829EB"/>
    <w:rsid w:val="00B832A6"/>
    <w:rsid w:val="00B86420"/>
    <w:rsid w:val="00B90265"/>
    <w:rsid w:val="00B903C8"/>
    <w:rsid w:val="00B905EE"/>
    <w:rsid w:val="00B92DA1"/>
    <w:rsid w:val="00B94ABA"/>
    <w:rsid w:val="00B95114"/>
    <w:rsid w:val="00B95C51"/>
    <w:rsid w:val="00BA0F76"/>
    <w:rsid w:val="00BA207B"/>
    <w:rsid w:val="00BA2269"/>
    <w:rsid w:val="00BA22E1"/>
    <w:rsid w:val="00BA28BB"/>
    <w:rsid w:val="00BA3B32"/>
    <w:rsid w:val="00BA3B7F"/>
    <w:rsid w:val="00BA6D7B"/>
    <w:rsid w:val="00BA70AB"/>
    <w:rsid w:val="00BA77BB"/>
    <w:rsid w:val="00BA7988"/>
    <w:rsid w:val="00BB0030"/>
    <w:rsid w:val="00BB2167"/>
    <w:rsid w:val="00BB21C0"/>
    <w:rsid w:val="00BB3381"/>
    <w:rsid w:val="00BB3A77"/>
    <w:rsid w:val="00BB43F1"/>
    <w:rsid w:val="00BB7C99"/>
    <w:rsid w:val="00BC0673"/>
    <w:rsid w:val="00BC2519"/>
    <w:rsid w:val="00BC6EB6"/>
    <w:rsid w:val="00BD23FD"/>
    <w:rsid w:val="00BD2963"/>
    <w:rsid w:val="00BD2EEF"/>
    <w:rsid w:val="00BD4897"/>
    <w:rsid w:val="00BD4A5D"/>
    <w:rsid w:val="00BD7884"/>
    <w:rsid w:val="00BD7941"/>
    <w:rsid w:val="00BE1DC1"/>
    <w:rsid w:val="00BE22F1"/>
    <w:rsid w:val="00BE2B2D"/>
    <w:rsid w:val="00BE3435"/>
    <w:rsid w:val="00BE3EBE"/>
    <w:rsid w:val="00BE4E14"/>
    <w:rsid w:val="00BE5B2D"/>
    <w:rsid w:val="00BE6419"/>
    <w:rsid w:val="00BE6592"/>
    <w:rsid w:val="00BF11E6"/>
    <w:rsid w:val="00BF33D6"/>
    <w:rsid w:val="00BF4E75"/>
    <w:rsid w:val="00BF6BC0"/>
    <w:rsid w:val="00C0125E"/>
    <w:rsid w:val="00C025C4"/>
    <w:rsid w:val="00C02E94"/>
    <w:rsid w:val="00C03394"/>
    <w:rsid w:val="00C04EFB"/>
    <w:rsid w:val="00C11F92"/>
    <w:rsid w:val="00C1541D"/>
    <w:rsid w:val="00C1570D"/>
    <w:rsid w:val="00C16108"/>
    <w:rsid w:val="00C1612D"/>
    <w:rsid w:val="00C165EB"/>
    <w:rsid w:val="00C16D36"/>
    <w:rsid w:val="00C204B2"/>
    <w:rsid w:val="00C22C3B"/>
    <w:rsid w:val="00C23268"/>
    <w:rsid w:val="00C24AE9"/>
    <w:rsid w:val="00C26A4D"/>
    <w:rsid w:val="00C278BD"/>
    <w:rsid w:val="00C305EB"/>
    <w:rsid w:val="00C31F17"/>
    <w:rsid w:val="00C325A9"/>
    <w:rsid w:val="00C32D1F"/>
    <w:rsid w:val="00C33CFD"/>
    <w:rsid w:val="00C33F43"/>
    <w:rsid w:val="00C3536E"/>
    <w:rsid w:val="00C361AB"/>
    <w:rsid w:val="00C36798"/>
    <w:rsid w:val="00C36DEA"/>
    <w:rsid w:val="00C37528"/>
    <w:rsid w:val="00C41C30"/>
    <w:rsid w:val="00C42257"/>
    <w:rsid w:val="00C43526"/>
    <w:rsid w:val="00C43531"/>
    <w:rsid w:val="00C4444F"/>
    <w:rsid w:val="00C45A65"/>
    <w:rsid w:val="00C5002E"/>
    <w:rsid w:val="00C503CA"/>
    <w:rsid w:val="00C52729"/>
    <w:rsid w:val="00C5549B"/>
    <w:rsid w:val="00C55998"/>
    <w:rsid w:val="00C55BA3"/>
    <w:rsid w:val="00C56065"/>
    <w:rsid w:val="00C5636B"/>
    <w:rsid w:val="00C56564"/>
    <w:rsid w:val="00C56866"/>
    <w:rsid w:val="00C601B8"/>
    <w:rsid w:val="00C64559"/>
    <w:rsid w:val="00C661EE"/>
    <w:rsid w:val="00C66B8E"/>
    <w:rsid w:val="00C674C0"/>
    <w:rsid w:val="00C67DE7"/>
    <w:rsid w:val="00C70D36"/>
    <w:rsid w:val="00C714A0"/>
    <w:rsid w:val="00C71566"/>
    <w:rsid w:val="00C72265"/>
    <w:rsid w:val="00C7269E"/>
    <w:rsid w:val="00C73D34"/>
    <w:rsid w:val="00C7450F"/>
    <w:rsid w:val="00C748F1"/>
    <w:rsid w:val="00C764F1"/>
    <w:rsid w:val="00C76D5E"/>
    <w:rsid w:val="00C80754"/>
    <w:rsid w:val="00C80B84"/>
    <w:rsid w:val="00C8195F"/>
    <w:rsid w:val="00C8310E"/>
    <w:rsid w:val="00C83A8E"/>
    <w:rsid w:val="00C83D32"/>
    <w:rsid w:val="00C847A1"/>
    <w:rsid w:val="00C85884"/>
    <w:rsid w:val="00C85DD5"/>
    <w:rsid w:val="00C86781"/>
    <w:rsid w:val="00C876B9"/>
    <w:rsid w:val="00C87C21"/>
    <w:rsid w:val="00C87D42"/>
    <w:rsid w:val="00C925BB"/>
    <w:rsid w:val="00C925CA"/>
    <w:rsid w:val="00C928FF"/>
    <w:rsid w:val="00C92E39"/>
    <w:rsid w:val="00C938EC"/>
    <w:rsid w:val="00C93D84"/>
    <w:rsid w:val="00C94867"/>
    <w:rsid w:val="00C951A8"/>
    <w:rsid w:val="00CA0247"/>
    <w:rsid w:val="00CA1C8A"/>
    <w:rsid w:val="00CA1E2C"/>
    <w:rsid w:val="00CA299E"/>
    <w:rsid w:val="00CA351E"/>
    <w:rsid w:val="00CA3FA9"/>
    <w:rsid w:val="00CA4346"/>
    <w:rsid w:val="00CA530C"/>
    <w:rsid w:val="00CA5F98"/>
    <w:rsid w:val="00CA6B33"/>
    <w:rsid w:val="00CA7917"/>
    <w:rsid w:val="00CB079E"/>
    <w:rsid w:val="00CB11B1"/>
    <w:rsid w:val="00CB1338"/>
    <w:rsid w:val="00CB14D3"/>
    <w:rsid w:val="00CB18BB"/>
    <w:rsid w:val="00CB1A9E"/>
    <w:rsid w:val="00CB27EA"/>
    <w:rsid w:val="00CB298C"/>
    <w:rsid w:val="00CB72B2"/>
    <w:rsid w:val="00CC01C2"/>
    <w:rsid w:val="00CC033F"/>
    <w:rsid w:val="00CC1422"/>
    <w:rsid w:val="00CC359C"/>
    <w:rsid w:val="00CC3A16"/>
    <w:rsid w:val="00CC4CB5"/>
    <w:rsid w:val="00CC5170"/>
    <w:rsid w:val="00CC78BA"/>
    <w:rsid w:val="00CD2620"/>
    <w:rsid w:val="00CD36F2"/>
    <w:rsid w:val="00CD5021"/>
    <w:rsid w:val="00CD760E"/>
    <w:rsid w:val="00CE0922"/>
    <w:rsid w:val="00CE0935"/>
    <w:rsid w:val="00CE0CA3"/>
    <w:rsid w:val="00CE107C"/>
    <w:rsid w:val="00CE1F44"/>
    <w:rsid w:val="00CE25CD"/>
    <w:rsid w:val="00CE3E67"/>
    <w:rsid w:val="00CE3FEC"/>
    <w:rsid w:val="00CE40F0"/>
    <w:rsid w:val="00CE440B"/>
    <w:rsid w:val="00CE4D3E"/>
    <w:rsid w:val="00CE5059"/>
    <w:rsid w:val="00CE544C"/>
    <w:rsid w:val="00CE6BB0"/>
    <w:rsid w:val="00CE79B7"/>
    <w:rsid w:val="00CE7FE6"/>
    <w:rsid w:val="00CF0E11"/>
    <w:rsid w:val="00CF1A90"/>
    <w:rsid w:val="00CF1D15"/>
    <w:rsid w:val="00CF3773"/>
    <w:rsid w:val="00CF4F30"/>
    <w:rsid w:val="00CF60F3"/>
    <w:rsid w:val="00CF6E65"/>
    <w:rsid w:val="00D006A8"/>
    <w:rsid w:val="00D00AEA"/>
    <w:rsid w:val="00D02040"/>
    <w:rsid w:val="00D03FB7"/>
    <w:rsid w:val="00D04063"/>
    <w:rsid w:val="00D04E75"/>
    <w:rsid w:val="00D05525"/>
    <w:rsid w:val="00D056C7"/>
    <w:rsid w:val="00D06E1D"/>
    <w:rsid w:val="00D075CE"/>
    <w:rsid w:val="00D10058"/>
    <w:rsid w:val="00D100AD"/>
    <w:rsid w:val="00D100CD"/>
    <w:rsid w:val="00D1108B"/>
    <w:rsid w:val="00D12581"/>
    <w:rsid w:val="00D12703"/>
    <w:rsid w:val="00D1328A"/>
    <w:rsid w:val="00D147AF"/>
    <w:rsid w:val="00D1578C"/>
    <w:rsid w:val="00D158CE"/>
    <w:rsid w:val="00D16117"/>
    <w:rsid w:val="00D211D7"/>
    <w:rsid w:val="00D22138"/>
    <w:rsid w:val="00D250AB"/>
    <w:rsid w:val="00D265CF"/>
    <w:rsid w:val="00D27999"/>
    <w:rsid w:val="00D30647"/>
    <w:rsid w:val="00D32FFF"/>
    <w:rsid w:val="00D33D45"/>
    <w:rsid w:val="00D346C6"/>
    <w:rsid w:val="00D35CF0"/>
    <w:rsid w:val="00D36EDD"/>
    <w:rsid w:val="00D417C6"/>
    <w:rsid w:val="00D42A39"/>
    <w:rsid w:val="00D43FBD"/>
    <w:rsid w:val="00D4425C"/>
    <w:rsid w:val="00D449DB"/>
    <w:rsid w:val="00D502A8"/>
    <w:rsid w:val="00D5247D"/>
    <w:rsid w:val="00D525E1"/>
    <w:rsid w:val="00D529B9"/>
    <w:rsid w:val="00D5322B"/>
    <w:rsid w:val="00D53476"/>
    <w:rsid w:val="00D5364E"/>
    <w:rsid w:val="00D541D1"/>
    <w:rsid w:val="00D570B4"/>
    <w:rsid w:val="00D57B41"/>
    <w:rsid w:val="00D608C6"/>
    <w:rsid w:val="00D623F0"/>
    <w:rsid w:val="00D66AC3"/>
    <w:rsid w:val="00D67027"/>
    <w:rsid w:val="00D673A3"/>
    <w:rsid w:val="00D70675"/>
    <w:rsid w:val="00D714F9"/>
    <w:rsid w:val="00D71C66"/>
    <w:rsid w:val="00D732FC"/>
    <w:rsid w:val="00D74EE0"/>
    <w:rsid w:val="00D75DA9"/>
    <w:rsid w:val="00D76E01"/>
    <w:rsid w:val="00D76F6F"/>
    <w:rsid w:val="00D800BC"/>
    <w:rsid w:val="00D81553"/>
    <w:rsid w:val="00D81B84"/>
    <w:rsid w:val="00D81CB7"/>
    <w:rsid w:val="00D83235"/>
    <w:rsid w:val="00D84B2A"/>
    <w:rsid w:val="00D859E5"/>
    <w:rsid w:val="00D8669D"/>
    <w:rsid w:val="00D86CB9"/>
    <w:rsid w:val="00D8774E"/>
    <w:rsid w:val="00D9113B"/>
    <w:rsid w:val="00D92E45"/>
    <w:rsid w:val="00D9468B"/>
    <w:rsid w:val="00D95107"/>
    <w:rsid w:val="00D95917"/>
    <w:rsid w:val="00D95CDE"/>
    <w:rsid w:val="00D97AC7"/>
    <w:rsid w:val="00D97B61"/>
    <w:rsid w:val="00DA0E1A"/>
    <w:rsid w:val="00DA2CBC"/>
    <w:rsid w:val="00DA5F77"/>
    <w:rsid w:val="00DA6217"/>
    <w:rsid w:val="00DA75AE"/>
    <w:rsid w:val="00DB1221"/>
    <w:rsid w:val="00DB1300"/>
    <w:rsid w:val="00DB193D"/>
    <w:rsid w:val="00DB21FF"/>
    <w:rsid w:val="00DB370D"/>
    <w:rsid w:val="00DB38C6"/>
    <w:rsid w:val="00DB39C2"/>
    <w:rsid w:val="00DB4B52"/>
    <w:rsid w:val="00DB669B"/>
    <w:rsid w:val="00DC07F3"/>
    <w:rsid w:val="00DC0E63"/>
    <w:rsid w:val="00DC2740"/>
    <w:rsid w:val="00DC27A2"/>
    <w:rsid w:val="00DC5555"/>
    <w:rsid w:val="00DC56B3"/>
    <w:rsid w:val="00DC704D"/>
    <w:rsid w:val="00DC71DA"/>
    <w:rsid w:val="00DD0C1B"/>
    <w:rsid w:val="00DD287F"/>
    <w:rsid w:val="00DD2C74"/>
    <w:rsid w:val="00DD2FCF"/>
    <w:rsid w:val="00DD3C5D"/>
    <w:rsid w:val="00DD4C27"/>
    <w:rsid w:val="00DD7D83"/>
    <w:rsid w:val="00DE0985"/>
    <w:rsid w:val="00DE0C36"/>
    <w:rsid w:val="00DE13CA"/>
    <w:rsid w:val="00DE3142"/>
    <w:rsid w:val="00DE35CC"/>
    <w:rsid w:val="00DE3CCB"/>
    <w:rsid w:val="00DE607E"/>
    <w:rsid w:val="00DE7F11"/>
    <w:rsid w:val="00DF05AC"/>
    <w:rsid w:val="00DF0779"/>
    <w:rsid w:val="00DF1151"/>
    <w:rsid w:val="00DF118F"/>
    <w:rsid w:val="00DF16C3"/>
    <w:rsid w:val="00DF50C7"/>
    <w:rsid w:val="00DF6183"/>
    <w:rsid w:val="00E00A7F"/>
    <w:rsid w:val="00E01451"/>
    <w:rsid w:val="00E01C0E"/>
    <w:rsid w:val="00E01EEA"/>
    <w:rsid w:val="00E02BF3"/>
    <w:rsid w:val="00E03DB7"/>
    <w:rsid w:val="00E04F65"/>
    <w:rsid w:val="00E04FC7"/>
    <w:rsid w:val="00E061A8"/>
    <w:rsid w:val="00E06557"/>
    <w:rsid w:val="00E07755"/>
    <w:rsid w:val="00E07E08"/>
    <w:rsid w:val="00E10A2E"/>
    <w:rsid w:val="00E1190F"/>
    <w:rsid w:val="00E1495F"/>
    <w:rsid w:val="00E15471"/>
    <w:rsid w:val="00E15E1A"/>
    <w:rsid w:val="00E16842"/>
    <w:rsid w:val="00E17066"/>
    <w:rsid w:val="00E20B52"/>
    <w:rsid w:val="00E224E6"/>
    <w:rsid w:val="00E24A76"/>
    <w:rsid w:val="00E270CF"/>
    <w:rsid w:val="00E30ACE"/>
    <w:rsid w:val="00E32107"/>
    <w:rsid w:val="00E36358"/>
    <w:rsid w:val="00E42346"/>
    <w:rsid w:val="00E42512"/>
    <w:rsid w:val="00E42D7D"/>
    <w:rsid w:val="00E43ECE"/>
    <w:rsid w:val="00E45AB9"/>
    <w:rsid w:val="00E47769"/>
    <w:rsid w:val="00E47DE5"/>
    <w:rsid w:val="00E530AC"/>
    <w:rsid w:val="00E53E74"/>
    <w:rsid w:val="00E563DA"/>
    <w:rsid w:val="00E56CB1"/>
    <w:rsid w:val="00E600E4"/>
    <w:rsid w:val="00E60FB9"/>
    <w:rsid w:val="00E61A9B"/>
    <w:rsid w:val="00E61EF9"/>
    <w:rsid w:val="00E62615"/>
    <w:rsid w:val="00E6327A"/>
    <w:rsid w:val="00E65D05"/>
    <w:rsid w:val="00E66484"/>
    <w:rsid w:val="00E67759"/>
    <w:rsid w:val="00E70CDA"/>
    <w:rsid w:val="00E71AA9"/>
    <w:rsid w:val="00E71C29"/>
    <w:rsid w:val="00E72813"/>
    <w:rsid w:val="00E729CD"/>
    <w:rsid w:val="00E73137"/>
    <w:rsid w:val="00E73CEC"/>
    <w:rsid w:val="00E74143"/>
    <w:rsid w:val="00E74CB5"/>
    <w:rsid w:val="00E74FF9"/>
    <w:rsid w:val="00E752D9"/>
    <w:rsid w:val="00E752DF"/>
    <w:rsid w:val="00E75976"/>
    <w:rsid w:val="00E76A6B"/>
    <w:rsid w:val="00E76F17"/>
    <w:rsid w:val="00E77D51"/>
    <w:rsid w:val="00E81669"/>
    <w:rsid w:val="00E8167E"/>
    <w:rsid w:val="00E82DA2"/>
    <w:rsid w:val="00E83221"/>
    <w:rsid w:val="00E853B4"/>
    <w:rsid w:val="00E85E2A"/>
    <w:rsid w:val="00E871F6"/>
    <w:rsid w:val="00E87841"/>
    <w:rsid w:val="00E90CBE"/>
    <w:rsid w:val="00E93886"/>
    <w:rsid w:val="00E944E1"/>
    <w:rsid w:val="00E96DED"/>
    <w:rsid w:val="00EA0260"/>
    <w:rsid w:val="00EA053C"/>
    <w:rsid w:val="00EA1201"/>
    <w:rsid w:val="00EA13DD"/>
    <w:rsid w:val="00EA174F"/>
    <w:rsid w:val="00EA375B"/>
    <w:rsid w:val="00EA54B2"/>
    <w:rsid w:val="00EA6993"/>
    <w:rsid w:val="00EA78C7"/>
    <w:rsid w:val="00EA7939"/>
    <w:rsid w:val="00EB0574"/>
    <w:rsid w:val="00EB0607"/>
    <w:rsid w:val="00EB17BE"/>
    <w:rsid w:val="00EB3E1E"/>
    <w:rsid w:val="00EB4CE1"/>
    <w:rsid w:val="00EB5014"/>
    <w:rsid w:val="00EB58B4"/>
    <w:rsid w:val="00EB5F8D"/>
    <w:rsid w:val="00EB6652"/>
    <w:rsid w:val="00EB7D94"/>
    <w:rsid w:val="00EC03FB"/>
    <w:rsid w:val="00EC0E54"/>
    <w:rsid w:val="00EC14B7"/>
    <w:rsid w:val="00EC1912"/>
    <w:rsid w:val="00EC2480"/>
    <w:rsid w:val="00EC318A"/>
    <w:rsid w:val="00EC35C9"/>
    <w:rsid w:val="00EC4172"/>
    <w:rsid w:val="00EC4678"/>
    <w:rsid w:val="00EC5692"/>
    <w:rsid w:val="00EC6E5B"/>
    <w:rsid w:val="00EC79B9"/>
    <w:rsid w:val="00ED2AAF"/>
    <w:rsid w:val="00ED5970"/>
    <w:rsid w:val="00ED6E01"/>
    <w:rsid w:val="00ED752B"/>
    <w:rsid w:val="00ED765A"/>
    <w:rsid w:val="00EE00B3"/>
    <w:rsid w:val="00EE010C"/>
    <w:rsid w:val="00EE1637"/>
    <w:rsid w:val="00EE1C74"/>
    <w:rsid w:val="00EE42AD"/>
    <w:rsid w:val="00EE466E"/>
    <w:rsid w:val="00EE5600"/>
    <w:rsid w:val="00EE5B7B"/>
    <w:rsid w:val="00EE6F44"/>
    <w:rsid w:val="00EE701C"/>
    <w:rsid w:val="00EE77BC"/>
    <w:rsid w:val="00EF0807"/>
    <w:rsid w:val="00EF25A3"/>
    <w:rsid w:val="00EF2E40"/>
    <w:rsid w:val="00EF307A"/>
    <w:rsid w:val="00EF396E"/>
    <w:rsid w:val="00EF3ED1"/>
    <w:rsid w:val="00EF4732"/>
    <w:rsid w:val="00EF4ED1"/>
    <w:rsid w:val="00EF7876"/>
    <w:rsid w:val="00F0046C"/>
    <w:rsid w:val="00F005E9"/>
    <w:rsid w:val="00F014FE"/>
    <w:rsid w:val="00F01910"/>
    <w:rsid w:val="00F031D4"/>
    <w:rsid w:val="00F03A3F"/>
    <w:rsid w:val="00F03E48"/>
    <w:rsid w:val="00F0404E"/>
    <w:rsid w:val="00F04B33"/>
    <w:rsid w:val="00F05767"/>
    <w:rsid w:val="00F113F5"/>
    <w:rsid w:val="00F11F03"/>
    <w:rsid w:val="00F13D1F"/>
    <w:rsid w:val="00F15F7E"/>
    <w:rsid w:val="00F17047"/>
    <w:rsid w:val="00F2017D"/>
    <w:rsid w:val="00F222C0"/>
    <w:rsid w:val="00F22952"/>
    <w:rsid w:val="00F23186"/>
    <w:rsid w:val="00F2346B"/>
    <w:rsid w:val="00F2385E"/>
    <w:rsid w:val="00F23965"/>
    <w:rsid w:val="00F25D14"/>
    <w:rsid w:val="00F268FA"/>
    <w:rsid w:val="00F309EA"/>
    <w:rsid w:val="00F315F4"/>
    <w:rsid w:val="00F34A1C"/>
    <w:rsid w:val="00F35686"/>
    <w:rsid w:val="00F37A35"/>
    <w:rsid w:val="00F37EF3"/>
    <w:rsid w:val="00F41B59"/>
    <w:rsid w:val="00F42870"/>
    <w:rsid w:val="00F436E7"/>
    <w:rsid w:val="00F4578C"/>
    <w:rsid w:val="00F45D4C"/>
    <w:rsid w:val="00F45F29"/>
    <w:rsid w:val="00F46DE2"/>
    <w:rsid w:val="00F47998"/>
    <w:rsid w:val="00F47BBD"/>
    <w:rsid w:val="00F504D0"/>
    <w:rsid w:val="00F507C0"/>
    <w:rsid w:val="00F525FA"/>
    <w:rsid w:val="00F52BCC"/>
    <w:rsid w:val="00F5377C"/>
    <w:rsid w:val="00F540D9"/>
    <w:rsid w:val="00F55297"/>
    <w:rsid w:val="00F573EF"/>
    <w:rsid w:val="00F60479"/>
    <w:rsid w:val="00F60D2F"/>
    <w:rsid w:val="00F614F1"/>
    <w:rsid w:val="00F622F3"/>
    <w:rsid w:val="00F62757"/>
    <w:rsid w:val="00F63A19"/>
    <w:rsid w:val="00F661DD"/>
    <w:rsid w:val="00F66297"/>
    <w:rsid w:val="00F66803"/>
    <w:rsid w:val="00F676D1"/>
    <w:rsid w:val="00F676E8"/>
    <w:rsid w:val="00F67AA2"/>
    <w:rsid w:val="00F7211B"/>
    <w:rsid w:val="00F73B25"/>
    <w:rsid w:val="00F7401C"/>
    <w:rsid w:val="00F752B9"/>
    <w:rsid w:val="00F754EB"/>
    <w:rsid w:val="00F75B96"/>
    <w:rsid w:val="00F77621"/>
    <w:rsid w:val="00F77679"/>
    <w:rsid w:val="00F8031D"/>
    <w:rsid w:val="00F80438"/>
    <w:rsid w:val="00F812CC"/>
    <w:rsid w:val="00F9303D"/>
    <w:rsid w:val="00F94015"/>
    <w:rsid w:val="00F94B85"/>
    <w:rsid w:val="00F954D3"/>
    <w:rsid w:val="00F96909"/>
    <w:rsid w:val="00F9702A"/>
    <w:rsid w:val="00FA0A43"/>
    <w:rsid w:val="00FA12BF"/>
    <w:rsid w:val="00FA189D"/>
    <w:rsid w:val="00FA4F48"/>
    <w:rsid w:val="00FA6E66"/>
    <w:rsid w:val="00FA7522"/>
    <w:rsid w:val="00FB02DD"/>
    <w:rsid w:val="00FB0309"/>
    <w:rsid w:val="00FB3565"/>
    <w:rsid w:val="00FB3E22"/>
    <w:rsid w:val="00FB450F"/>
    <w:rsid w:val="00FB539A"/>
    <w:rsid w:val="00FB5F66"/>
    <w:rsid w:val="00FB64DD"/>
    <w:rsid w:val="00FB6917"/>
    <w:rsid w:val="00FB6AA0"/>
    <w:rsid w:val="00FB7B95"/>
    <w:rsid w:val="00FC0A3B"/>
    <w:rsid w:val="00FC1A57"/>
    <w:rsid w:val="00FC1CB8"/>
    <w:rsid w:val="00FC1E8E"/>
    <w:rsid w:val="00FC2AB6"/>
    <w:rsid w:val="00FC3E91"/>
    <w:rsid w:val="00FC461A"/>
    <w:rsid w:val="00FC6416"/>
    <w:rsid w:val="00FC7578"/>
    <w:rsid w:val="00FC7C7B"/>
    <w:rsid w:val="00FC7E24"/>
    <w:rsid w:val="00FC7EC2"/>
    <w:rsid w:val="00FD278C"/>
    <w:rsid w:val="00FD3F0F"/>
    <w:rsid w:val="00FD40DC"/>
    <w:rsid w:val="00FD41DF"/>
    <w:rsid w:val="00FD4B64"/>
    <w:rsid w:val="00FD6216"/>
    <w:rsid w:val="00FD7BB5"/>
    <w:rsid w:val="00FE156E"/>
    <w:rsid w:val="00FE1C76"/>
    <w:rsid w:val="00FE2056"/>
    <w:rsid w:val="00FE2BE8"/>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B3"/>
    <w:rsid w:val="00FF67CC"/>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header" Target="header2.xml"/><Relationship Id="rId21" Type="http://schemas.openxmlformats.org/officeDocument/2006/relationships/image" Target="media/image6.png"/><Relationship Id="rId34" Type="http://schemas.openxmlformats.org/officeDocument/2006/relationships/hyperlink" Target="https://cdnsciencepub.com/journal/cjb/about"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8.svg"/><Relationship Id="rId33" Type="http://schemas.openxmlformats.org/officeDocument/2006/relationships/hyperlink" Target="https://www.springer.com/journal/11258" TargetMode="Externa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1.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7.png"/><Relationship Id="rId32" Type="http://schemas.openxmlformats.org/officeDocument/2006/relationships/hyperlink" Target="http://www.publish.csiro.au/nid/126/aid/429.htm" TargetMode="External"/><Relationship Id="rId37" Type="http://schemas.openxmlformats.org/officeDocument/2006/relationships/theme" Target="theme/theme1.xml"/><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yperlink" Target="https://www.openstreetmap.org/" TargetMode="External"/><Relationship Id="rId28" Type="http://schemas.openxmlformats.org/officeDocument/2006/relationships/image" Target="media/image10.png"/><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s://www.publish.csiro.au/mf/forauthor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tefanielane@utexas.edu" TargetMode="External"/><Relationship Id="rId22" Type="http://schemas.openxmlformats.org/officeDocument/2006/relationships/hyperlink" Target="https://maps.gov.bc.ca/ess/hm/imap4m/" TargetMode="External"/><Relationship Id="rId27" Type="http://schemas.openxmlformats.org/officeDocument/2006/relationships/image" Target="media/image9.jpeg"/><Relationship Id="rId30" Type="http://schemas.openxmlformats.org/officeDocument/2006/relationships/hyperlink" Target="https://onlinelibrary.wiley.com/page/journal/1654109x/homepage/forauthors.html" TargetMode="External"/><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23C37F3B-36B3-4EC0-ACB5-9DB2DDDD50D7}">
  <ds:schemaRefs>
    <ds:schemaRef ds:uri="http://purl.org/dc/dcmitype/"/>
    <ds:schemaRef ds:uri="http://schemas.openxmlformats.org/package/2006/metadata/core-properties"/>
    <ds:schemaRef ds:uri="http://purl.org/dc/elements/1.1/"/>
    <ds:schemaRef ds:uri="http://www.w3.org/XML/1998/namespace"/>
    <ds:schemaRef ds:uri="http://schemas.microsoft.com/office/infopath/2007/PartnerControls"/>
    <ds:schemaRef ds:uri="http://schemas.microsoft.com/office/2006/metadata/properties"/>
    <ds:schemaRef ds:uri="http://purl.org/dc/terms/"/>
    <ds:schemaRef ds:uri="http://schemas.microsoft.com/office/2006/documentManagement/types"/>
    <ds:schemaRef ds:uri="360018dd-41eb-4458-b1d4-4b46a95a2b02"/>
    <ds:schemaRef ds:uri="8c008993-a31f-4b40-b1f3-88dd9c6e1924"/>
  </ds:schemaRefs>
</ds:datastoreItem>
</file>

<file path=customXml/itemProps4.xml><?xml version="1.0" encoding="utf-8"?>
<ds:datastoreItem xmlns:ds="http://schemas.openxmlformats.org/officeDocument/2006/customXml" ds:itemID="{2228CB44-4F07-4A51-98AF-14910F1A0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1</Pages>
  <Words>25361</Words>
  <Characters>144562</Characters>
  <Application>Microsoft Office Word</Application>
  <DocSecurity>0</DocSecurity>
  <Lines>1204</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4</cp:revision>
  <dcterms:created xsi:type="dcterms:W3CDTF">2022-06-25T01:03:00Z</dcterms:created>
  <dcterms:modified xsi:type="dcterms:W3CDTF">2022-06-25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9"&gt;&lt;session id="4LSqqGZ6"/&gt;&lt;style id="http://www.zotero.org/styles/apa-no-doi-no-issue" locale="en-US" hasBibliography="1" bibliographyStyleHasBeenSet="1"/&gt;&lt;prefs&gt;&lt;pref name="fieldType" value="Field"/&gt;&lt;/prefs&gt;&lt;/d</vt:lpwstr>
  </property>
  <property fmtid="{D5CDD505-2E9C-101B-9397-08002B2CF9AE}" pid="4" name="ZOTERO_PREF_2">
    <vt:lpwstr>ata&gt;</vt:lpwstr>
  </property>
</Properties>
</file>